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5BE8C4" w14:textId="48905459" w:rsidR="00E67634" w:rsidRPr="009E1CFF" w:rsidRDefault="00E67634" w:rsidP="00E67634">
      <w:pPr>
        <w:rPr>
          <w:sz w:val="40"/>
          <w:szCs w:val="40"/>
        </w:rPr>
      </w:pPr>
      <w:r w:rsidRPr="00DC50CA">
        <w:rPr>
          <w:sz w:val="40"/>
          <w:szCs w:val="40"/>
        </w:rPr>
        <w:t>Exploring the RNA gap for improving diagnostic yield in Primary Immunodeficiencies.’</w:t>
      </w:r>
    </w:p>
    <w:p w14:paraId="02D8A33C" w14:textId="262888AE" w:rsidR="00E67634" w:rsidRPr="00C93637" w:rsidRDefault="00E67634"/>
    <w:p w14:paraId="3DC1A3A5" w14:textId="27A78D99" w:rsidR="001732B3" w:rsidRPr="00CC6288" w:rsidRDefault="001732B3" w:rsidP="001732B3">
      <w:pPr>
        <w:jc w:val="center"/>
      </w:pPr>
      <w:r w:rsidRPr="004E21D2">
        <w:t>Jed</w:t>
      </w:r>
      <w:r w:rsidR="001B7A49" w:rsidRPr="004E21D2">
        <w:t xml:space="preserve"> J.</w:t>
      </w:r>
      <w:r w:rsidRPr="004E21D2">
        <w:t xml:space="preserve"> Lye</w:t>
      </w:r>
      <w:r w:rsidRPr="004E21D2">
        <w:rPr>
          <w:vertAlign w:val="superscript"/>
        </w:rPr>
        <w:t>1</w:t>
      </w:r>
      <w:r w:rsidR="003C19A0">
        <w:t xml:space="preserve">, </w:t>
      </w:r>
      <w:bookmarkStart w:id="0" w:name="_GoBack"/>
      <w:bookmarkEnd w:id="0"/>
      <w:r w:rsidR="006F41D6">
        <w:t>Anthony Williams</w:t>
      </w:r>
      <w:r w:rsidR="001553A1">
        <w:rPr>
          <w:vertAlign w:val="superscript"/>
        </w:rPr>
        <w:t>1</w:t>
      </w:r>
      <w:r w:rsidR="00411E95">
        <w:rPr>
          <w:vertAlign w:val="superscript"/>
        </w:rPr>
        <w:t>*</w:t>
      </w:r>
      <w:r w:rsidR="00CC6288">
        <w:rPr>
          <w:vertAlign w:val="superscript"/>
        </w:rPr>
        <w:t xml:space="preserve"> </w:t>
      </w:r>
      <w:r w:rsidR="00CC6288">
        <w:t>and</w:t>
      </w:r>
      <w:r w:rsidR="003C19A0">
        <w:t xml:space="preserve"> </w:t>
      </w:r>
      <w:r w:rsidR="00CC6288">
        <w:t>Diana Baralle</w:t>
      </w:r>
      <w:r w:rsidR="001553A1">
        <w:rPr>
          <w:vertAlign w:val="superscript"/>
        </w:rPr>
        <w:t>1</w:t>
      </w:r>
      <w:r w:rsidR="00CC6288">
        <w:t>.</w:t>
      </w:r>
    </w:p>
    <w:p w14:paraId="48AFBBB8" w14:textId="77777777" w:rsidR="001732B3" w:rsidRPr="004E21D2" w:rsidRDefault="001732B3" w:rsidP="001732B3">
      <w:pPr>
        <w:jc w:val="center"/>
      </w:pPr>
    </w:p>
    <w:p w14:paraId="2735BD6D" w14:textId="41CC4E30" w:rsidR="00AC5B65" w:rsidRPr="00AC5B65" w:rsidRDefault="001732B3" w:rsidP="001732B3">
      <w:pPr>
        <w:spacing w:after="0"/>
        <w:rPr>
          <w:rFonts w:cs="Times New Roman"/>
          <w:i/>
          <w:sz w:val="24"/>
          <w:szCs w:val="24"/>
          <w:vertAlign w:val="superscript"/>
        </w:rPr>
      </w:pPr>
      <w:r w:rsidRPr="004E21D2">
        <w:rPr>
          <w:rFonts w:cs="Times New Roman"/>
          <w:i/>
          <w:sz w:val="24"/>
          <w:szCs w:val="24"/>
          <w:vertAlign w:val="superscript"/>
        </w:rPr>
        <w:t xml:space="preserve">1 </w:t>
      </w:r>
      <w:r w:rsidRPr="004E21D2">
        <w:rPr>
          <w:rFonts w:cs="Times New Roman"/>
          <w:i/>
          <w:sz w:val="24"/>
          <w:szCs w:val="24"/>
        </w:rPr>
        <w:t>University of</w:t>
      </w:r>
      <w:r w:rsidR="006F41D6">
        <w:rPr>
          <w:rFonts w:cs="Times New Roman"/>
          <w:i/>
          <w:sz w:val="24"/>
          <w:szCs w:val="24"/>
        </w:rPr>
        <w:t xml:space="preserve"> Southampton </w:t>
      </w:r>
      <w:r w:rsidRPr="004E21D2">
        <w:rPr>
          <w:rFonts w:cs="Times New Roman"/>
          <w:i/>
          <w:sz w:val="24"/>
          <w:szCs w:val="24"/>
        </w:rPr>
        <w:t xml:space="preserve">Medical School, University of </w:t>
      </w:r>
      <w:r w:rsidR="006F41D6">
        <w:rPr>
          <w:rFonts w:cs="Times New Roman"/>
          <w:i/>
          <w:sz w:val="24"/>
          <w:szCs w:val="24"/>
        </w:rPr>
        <w:t>Southampton</w:t>
      </w:r>
      <w:r w:rsidRPr="004E21D2">
        <w:rPr>
          <w:rFonts w:cs="Times New Roman"/>
          <w:i/>
          <w:sz w:val="24"/>
          <w:szCs w:val="24"/>
        </w:rPr>
        <w:t>, UK</w:t>
      </w:r>
    </w:p>
    <w:p w14:paraId="4E7F47E2" w14:textId="77777777" w:rsidR="001732B3" w:rsidRPr="004E21D2" w:rsidRDefault="001732B3" w:rsidP="001732B3"/>
    <w:p w14:paraId="03F578C1" w14:textId="50DB12F2" w:rsidR="001732B3" w:rsidRPr="004E21D2" w:rsidRDefault="00411E95" w:rsidP="001732B3">
      <w:pPr>
        <w:spacing w:line="480" w:lineRule="auto"/>
        <w:jc w:val="both"/>
        <w:rPr>
          <w:b/>
          <w:sz w:val="24"/>
          <w:szCs w:val="24"/>
        </w:rPr>
      </w:pPr>
      <w:r>
        <w:rPr>
          <w:b/>
          <w:sz w:val="24"/>
          <w:szCs w:val="24"/>
        </w:rPr>
        <w:t>*</w:t>
      </w:r>
      <w:r w:rsidR="001732B3" w:rsidRPr="004E21D2">
        <w:rPr>
          <w:b/>
          <w:sz w:val="24"/>
          <w:szCs w:val="24"/>
        </w:rPr>
        <w:t>Corresponding author</w:t>
      </w:r>
      <w:r>
        <w:rPr>
          <w:b/>
          <w:sz w:val="24"/>
          <w:szCs w:val="24"/>
        </w:rPr>
        <w:t>s</w:t>
      </w:r>
    </w:p>
    <w:p w14:paraId="7B263ACF" w14:textId="01C2C2CA" w:rsidR="001732B3" w:rsidRPr="004E21D2" w:rsidRDefault="00647D4F" w:rsidP="001732B3">
      <w:pPr>
        <w:spacing w:after="0" w:line="240" w:lineRule="auto"/>
        <w:jc w:val="both"/>
        <w:rPr>
          <w:i/>
          <w:sz w:val="24"/>
          <w:szCs w:val="24"/>
        </w:rPr>
      </w:pPr>
      <w:r>
        <w:rPr>
          <w:i/>
          <w:sz w:val="24"/>
          <w:szCs w:val="24"/>
        </w:rPr>
        <w:t>Professor</w:t>
      </w:r>
      <w:r w:rsidR="006F41D6">
        <w:rPr>
          <w:i/>
          <w:sz w:val="24"/>
          <w:szCs w:val="24"/>
        </w:rPr>
        <w:t xml:space="preserve">. </w:t>
      </w:r>
      <w:r>
        <w:rPr>
          <w:i/>
          <w:sz w:val="24"/>
          <w:szCs w:val="24"/>
        </w:rPr>
        <w:t>Diana Baralle</w:t>
      </w:r>
    </w:p>
    <w:p w14:paraId="04AB07F8" w14:textId="2395BA2F" w:rsidR="001732B3" w:rsidRPr="004E21D2" w:rsidRDefault="006F41D6" w:rsidP="001732B3">
      <w:pPr>
        <w:spacing w:after="0" w:line="240" w:lineRule="auto"/>
        <w:jc w:val="both"/>
        <w:rPr>
          <w:i/>
          <w:sz w:val="24"/>
          <w:szCs w:val="24"/>
        </w:rPr>
      </w:pPr>
      <w:r>
        <w:rPr>
          <w:rFonts w:cs="Times New Roman"/>
          <w:i/>
          <w:sz w:val="24"/>
          <w:szCs w:val="24"/>
        </w:rPr>
        <w:t>Faculty of Medicine</w:t>
      </w:r>
    </w:p>
    <w:p w14:paraId="38CE1EEC" w14:textId="77777777" w:rsidR="006F41D6" w:rsidRDefault="001732B3" w:rsidP="001732B3">
      <w:pPr>
        <w:spacing w:after="0" w:line="240" w:lineRule="auto"/>
        <w:jc w:val="both"/>
        <w:rPr>
          <w:rFonts w:cs="Times New Roman"/>
          <w:i/>
          <w:sz w:val="24"/>
          <w:szCs w:val="24"/>
        </w:rPr>
      </w:pPr>
      <w:r w:rsidRPr="004E21D2">
        <w:rPr>
          <w:rFonts w:cs="Times New Roman"/>
          <w:i/>
          <w:sz w:val="24"/>
          <w:szCs w:val="24"/>
        </w:rPr>
        <w:t xml:space="preserve">University of </w:t>
      </w:r>
      <w:r w:rsidR="006F41D6">
        <w:rPr>
          <w:rFonts w:cs="Times New Roman"/>
          <w:i/>
          <w:sz w:val="24"/>
          <w:szCs w:val="24"/>
        </w:rPr>
        <w:t>Southampton,</w:t>
      </w:r>
    </w:p>
    <w:p w14:paraId="0A3F558B" w14:textId="34CA1D04" w:rsidR="006F41D6" w:rsidRDefault="009E70C1" w:rsidP="001732B3">
      <w:pPr>
        <w:spacing w:after="0" w:line="240" w:lineRule="auto"/>
        <w:jc w:val="both"/>
        <w:rPr>
          <w:rFonts w:cs="Times New Roman"/>
          <w:i/>
          <w:sz w:val="24"/>
          <w:szCs w:val="24"/>
        </w:rPr>
      </w:pPr>
      <w:r>
        <w:rPr>
          <w:rFonts w:cs="Times New Roman"/>
          <w:i/>
          <w:sz w:val="24"/>
          <w:szCs w:val="24"/>
        </w:rPr>
        <w:t>Duthie Building</w:t>
      </w:r>
      <w:r w:rsidR="006F41D6">
        <w:rPr>
          <w:rFonts w:cs="Times New Roman"/>
          <w:i/>
          <w:sz w:val="24"/>
          <w:szCs w:val="24"/>
        </w:rPr>
        <w:t>,</w:t>
      </w:r>
    </w:p>
    <w:p w14:paraId="1482C800" w14:textId="77777777" w:rsidR="006F41D6" w:rsidRDefault="006F41D6" w:rsidP="001732B3">
      <w:pPr>
        <w:spacing w:after="0" w:line="240" w:lineRule="auto"/>
        <w:jc w:val="both"/>
        <w:rPr>
          <w:rFonts w:cs="Times New Roman"/>
          <w:i/>
          <w:sz w:val="24"/>
          <w:szCs w:val="24"/>
        </w:rPr>
      </w:pPr>
      <w:r>
        <w:rPr>
          <w:rFonts w:cs="Times New Roman"/>
          <w:i/>
          <w:sz w:val="24"/>
          <w:szCs w:val="24"/>
        </w:rPr>
        <w:t>Life Sciences Building</w:t>
      </w:r>
    </w:p>
    <w:p w14:paraId="305D76CF" w14:textId="213D7911" w:rsidR="001732B3" w:rsidRPr="004E21D2" w:rsidRDefault="006F41D6" w:rsidP="001732B3">
      <w:pPr>
        <w:spacing w:after="0" w:line="240" w:lineRule="auto"/>
        <w:jc w:val="both"/>
        <w:rPr>
          <w:rFonts w:cs="Times New Roman"/>
          <w:i/>
          <w:sz w:val="24"/>
          <w:szCs w:val="24"/>
        </w:rPr>
      </w:pPr>
      <w:r>
        <w:rPr>
          <w:rFonts w:cs="Times New Roman"/>
          <w:i/>
          <w:sz w:val="24"/>
          <w:szCs w:val="24"/>
        </w:rPr>
        <w:t>Highfield Campus,</w:t>
      </w:r>
    </w:p>
    <w:p w14:paraId="0CA3A224" w14:textId="4E5A5445" w:rsidR="001732B3" w:rsidRPr="004E21D2" w:rsidRDefault="006F41D6" w:rsidP="001732B3">
      <w:pPr>
        <w:spacing w:after="0" w:line="240" w:lineRule="auto"/>
        <w:jc w:val="both"/>
        <w:rPr>
          <w:rFonts w:cs="Times New Roman"/>
          <w:i/>
          <w:sz w:val="24"/>
          <w:szCs w:val="24"/>
        </w:rPr>
      </w:pPr>
      <w:r>
        <w:rPr>
          <w:rFonts w:cs="Times New Roman"/>
          <w:i/>
          <w:sz w:val="24"/>
          <w:szCs w:val="24"/>
        </w:rPr>
        <w:t>Southampton</w:t>
      </w:r>
      <w:r w:rsidR="001732B3" w:rsidRPr="004E21D2">
        <w:rPr>
          <w:rFonts w:cs="Times New Roman"/>
          <w:i/>
          <w:sz w:val="24"/>
          <w:szCs w:val="24"/>
        </w:rPr>
        <w:t xml:space="preserve">, </w:t>
      </w:r>
    </w:p>
    <w:p w14:paraId="7C9008BB" w14:textId="7A5FC5C3" w:rsidR="001732B3" w:rsidRPr="004E21D2" w:rsidRDefault="006F41D6" w:rsidP="001732B3">
      <w:pPr>
        <w:spacing w:after="0" w:line="240" w:lineRule="auto"/>
        <w:jc w:val="both"/>
        <w:rPr>
          <w:rFonts w:cs="Times New Roman"/>
          <w:i/>
          <w:sz w:val="24"/>
          <w:szCs w:val="24"/>
        </w:rPr>
      </w:pPr>
      <w:r>
        <w:rPr>
          <w:rFonts w:cs="Times New Roman"/>
          <w:i/>
          <w:sz w:val="24"/>
          <w:szCs w:val="24"/>
        </w:rPr>
        <w:t>Hampshire</w:t>
      </w:r>
      <w:r w:rsidR="001732B3" w:rsidRPr="004E21D2">
        <w:rPr>
          <w:rFonts w:cs="Times New Roman"/>
          <w:i/>
          <w:sz w:val="24"/>
          <w:szCs w:val="24"/>
        </w:rPr>
        <w:t xml:space="preserve">, </w:t>
      </w:r>
    </w:p>
    <w:p w14:paraId="3CABDCFA" w14:textId="77777777" w:rsidR="001732B3" w:rsidRPr="004E21D2" w:rsidRDefault="001732B3" w:rsidP="001732B3">
      <w:pPr>
        <w:spacing w:after="0" w:line="240" w:lineRule="auto"/>
        <w:jc w:val="both"/>
        <w:rPr>
          <w:rFonts w:cs="Times New Roman"/>
          <w:i/>
          <w:sz w:val="24"/>
          <w:szCs w:val="24"/>
        </w:rPr>
      </w:pPr>
      <w:r w:rsidRPr="004E21D2">
        <w:rPr>
          <w:rFonts w:cs="Times New Roman"/>
          <w:i/>
          <w:sz w:val="24"/>
          <w:szCs w:val="24"/>
        </w:rPr>
        <w:t>UK</w:t>
      </w:r>
    </w:p>
    <w:p w14:paraId="1DC86423" w14:textId="4E17BECE" w:rsidR="001732B3" w:rsidRPr="004E21D2" w:rsidRDefault="006F41D6" w:rsidP="001732B3">
      <w:pPr>
        <w:spacing w:after="0" w:line="240" w:lineRule="auto"/>
        <w:jc w:val="both"/>
        <w:rPr>
          <w:rFonts w:cs="Times New Roman"/>
          <w:i/>
          <w:sz w:val="24"/>
          <w:szCs w:val="24"/>
        </w:rPr>
      </w:pPr>
      <w:r>
        <w:rPr>
          <w:rFonts w:cs="Times New Roman"/>
          <w:i/>
          <w:sz w:val="24"/>
          <w:szCs w:val="24"/>
        </w:rPr>
        <w:t>SO17 1BJ</w:t>
      </w:r>
    </w:p>
    <w:p w14:paraId="2BB64FA2" w14:textId="6E77445E" w:rsidR="001732B3" w:rsidRDefault="0077184C" w:rsidP="001732B3">
      <w:pPr>
        <w:spacing w:after="0" w:line="240" w:lineRule="auto"/>
        <w:jc w:val="both"/>
        <w:rPr>
          <w:rFonts w:cs="Times New Roman"/>
          <w:i/>
          <w:sz w:val="24"/>
          <w:szCs w:val="24"/>
        </w:rPr>
      </w:pPr>
      <w:hyperlink r:id="rId8" w:history="1">
        <w:r w:rsidR="00411E95" w:rsidRPr="009B15A5">
          <w:rPr>
            <w:rStyle w:val="Hyperlink"/>
            <w:rFonts w:cs="Times New Roman"/>
            <w:i/>
            <w:sz w:val="24"/>
            <w:szCs w:val="24"/>
          </w:rPr>
          <w:t>D.Baralle@soton.ac.uk</w:t>
        </w:r>
      </w:hyperlink>
    </w:p>
    <w:p w14:paraId="1F916584" w14:textId="0EB58C23" w:rsidR="00411E95" w:rsidRDefault="00411E95" w:rsidP="001732B3">
      <w:pPr>
        <w:spacing w:after="0" w:line="240" w:lineRule="auto"/>
        <w:jc w:val="both"/>
        <w:rPr>
          <w:rFonts w:cs="Times New Roman"/>
          <w:i/>
          <w:sz w:val="24"/>
          <w:szCs w:val="24"/>
        </w:rPr>
      </w:pPr>
    </w:p>
    <w:p w14:paraId="65CDD083" w14:textId="5641F117" w:rsidR="00411E95" w:rsidRDefault="00411E95" w:rsidP="001732B3">
      <w:pPr>
        <w:spacing w:after="0" w:line="240" w:lineRule="auto"/>
        <w:jc w:val="both"/>
        <w:rPr>
          <w:rFonts w:cs="Times New Roman"/>
          <w:i/>
          <w:sz w:val="24"/>
          <w:szCs w:val="24"/>
        </w:rPr>
      </w:pPr>
      <w:r>
        <w:rPr>
          <w:rFonts w:cs="Times New Roman"/>
          <w:i/>
          <w:sz w:val="24"/>
          <w:szCs w:val="24"/>
        </w:rPr>
        <w:t>Professor Anthony Williams</w:t>
      </w:r>
    </w:p>
    <w:p w14:paraId="039231A7" w14:textId="77777777" w:rsidR="00967657" w:rsidRDefault="00967657" w:rsidP="00967657">
      <w:pPr>
        <w:spacing w:after="0" w:line="240" w:lineRule="auto"/>
        <w:jc w:val="both"/>
        <w:rPr>
          <w:rFonts w:cs="Times New Roman"/>
          <w:i/>
          <w:sz w:val="24"/>
          <w:szCs w:val="24"/>
        </w:rPr>
      </w:pPr>
      <w:r>
        <w:rPr>
          <w:rFonts w:cs="Times New Roman"/>
          <w:i/>
          <w:sz w:val="24"/>
          <w:szCs w:val="24"/>
        </w:rPr>
        <w:t>Wessex Investigational Sciences Hub laboratory (WISH Lab)</w:t>
      </w:r>
    </w:p>
    <w:p w14:paraId="3ACAD6DF" w14:textId="4173D99D" w:rsidR="00967657" w:rsidRDefault="00967657" w:rsidP="001732B3">
      <w:pPr>
        <w:spacing w:after="0" w:line="240" w:lineRule="auto"/>
        <w:jc w:val="both"/>
        <w:rPr>
          <w:rFonts w:cs="Times New Roman"/>
          <w:i/>
          <w:sz w:val="24"/>
          <w:szCs w:val="24"/>
        </w:rPr>
      </w:pPr>
      <w:proofErr w:type="spellStart"/>
      <w:r>
        <w:rPr>
          <w:rFonts w:cs="Times New Roman"/>
          <w:i/>
          <w:sz w:val="24"/>
          <w:szCs w:val="24"/>
        </w:rPr>
        <w:t>Mailpoint</w:t>
      </w:r>
      <w:proofErr w:type="spellEnd"/>
      <w:r>
        <w:rPr>
          <w:rFonts w:cs="Times New Roman"/>
          <w:i/>
          <w:sz w:val="24"/>
          <w:szCs w:val="24"/>
        </w:rPr>
        <w:t xml:space="preserve"> 850</w:t>
      </w:r>
    </w:p>
    <w:p w14:paraId="0AE54A42" w14:textId="45DF263E" w:rsidR="00411E95" w:rsidRDefault="00967657" w:rsidP="001732B3">
      <w:pPr>
        <w:spacing w:after="0" w:line="240" w:lineRule="auto"/>
        <w:jc w:val="both"/>
        <w:rPr>
          <w:rFonts w:cs="Times New Roman"/>
          <w:i/>
          <w:sz w:val="24"/>
          <w:szCs w:val="24"/>
        </w:rPr>
      </w:pPr>
      <w:r>
        <w:rPr>
          <w:rFonts w:cs="Times New Roman"/>
          <w:i/>
          <w:sz w:val="24"/>
          <w:szCs w:val="24"/>
        </w:rPr>
        <w:t>Fac</w:t>
      </w:r>
      <w:r w:rsidR="00411E95">
        <w:rPr>
          <w:rFonts w:cs="Times New Roman"/>
          <w:i/>
          <w:sz w:val="24"/>
          <w:szCs w:val="24"/>
        </w:rPr>
        <w:t>ulty of Medicine</w:t>
      </w:r>
    </w:p>
    <w:p w14:paraId="1CCAF656" w14:textId="43C1EF89" w:rsidR="00967657" w:rsidRDefault="00967657" w:rsidP="001732B3">
      <w:pPr>
        <w:spacing w:after="0" w:line="240" w:lineRule="auto"/>
        <w:jc w:val="both"/>
        <w:rPr>
          <w:rFonts w:cs="Times New Roman"/>
          <w:i/>
          <w:sz w:val="24"/>
          <w:szCs w:val="24"/>
        </w:rPr>
      </w:pPr>
      <w:r>
        <w:rPr>
          <w:rFonts w:cs="Times New Roman"/>
          <w:i/>
          <w:sz w:val="24"/>
          <w:szCs w:val="24"/>
        </w:rPr>
        <w:t>University of Southampton</w:t>
      </w:r>
    </w:p>
    <w:p w14:paraId="020F2CF8" w14:textId="7AAE240F" w:rsidR="00967657" w:rsidRDefault="00967657" w:rsidP="001732B3">
      <w:pPr>
        <w:spacing w:after="0" w:line="240" w:lineRule="auto"/>
        <w:jc w:val="both"/>
        <w:rPr>
          <w:rFonts w:cs="Times New Roman"/>
          <w:i/>
          <w:sz w:val="24"/>
          <w:szCs w:val="24"/>
        </w:rPr>
      </w:pPr>
      <w:proofErr w:type="spellStart"/>
      <w:r>
        <w:rPr>
          <w:rFonts w:cs="Times New Roman"/>
          <w:i/>
          <w:sz w:val="24"/>
          <w:szCs w:val="24"/>
        </w:rPr>
        <w:t>Tremona</w:t>
      </w:r>
      <w:proofErr w:type="spellEnd"/>
      <w:r>
        <w:rPr>
          <w:rFonts w:cs="Times New Roman"/>
          <w:i/>
          <w:sz w:val="24"/>
          <w:szCs w:val="24"/>
        </w:rPr>
        <w:t xml:space="preserve"> Road</w:t>
      </w:r>
    </w:p>
    <w:p w14:paraId="05AA4412" w14:textId="50007523" w:rsidR="00967657" w:rsidRDefault="00967657" w:rsidP="001732B3">
      <w:pPr>
        <w:spacing w:after="0" w:line="240" w:lineRule="auto"/>
        <w:jc w:val="both"/>
        <w:rPr>
          <w:rFonts w:cs="Times New Roman"/>
          <w:i/>
          <w:sz w:val="24"/>
          <w:szCs w:val="24"/>
        </w:rPr>
      </w:pPr>
      <w:r>
        <w:rPr>
          <w:rFonts w:cs="Times New Roman"/>
          <w:i/>
          <w:sz w:val="24"/>
          <w:szCs w:val="24"/>
        </w:rPr>
        <w:t>Southampton</w:t>
      </w:r>
    </w:p>
    <w:p w14:paraId="3C9A95A8" w14:textId="1FCB0208" w:rsidR="00967657" w:rsidRDefault="00967657" w:rsidP="001732B3">
      <w:pPr>
        <w:spacing w:after="0" w:line="240" w:lineRule="auto"/>
        <w:jc w:val="both"/>
        <w:rPr>
          <w:rFonts w:cs="Times New Roman"/>
          <w:i/>
          <w:sz w:val="24"/>
          <w:szCs w:val="24"/>
        </w:rPr>
      </w:pPr>
      <w:r>
        <w:rPr>
          <w:rFonts w:cs="Times New Roman"/>
          <w:i/>
          <w:sz w:val="24"/>
          <w:szCs w:val="24"/>
        </w:rPr>
        <w:t>Hampshire</w:t>
      </w:r>
    </w:p>
    <w:p w14:paraId="4A19A6AD" w14:textId="5AB71923" w:rsidR="00967657" w:rsidRDefault="00967657" w:rsidP="001732B3">
      <w:pPr>
        <w:spacing w:after="0" w:line="240" w:lineRule="auto"/>
        <w:jc w:val="both"/>
        <w:rPr>
          <w:rFonts w:cs="Times New Roman"/>
          <w:i/>
          <w:sz w:val="24"/>
          <w:szCs w:val="24"/>
        </w:rPr>
      </w:pPr>
      <w:r>
        <w:rPr>
          <w:rFonts w:cs="Times New Roman"/>
          <w:i/>
          <w:sz w:val="24"/>
          <w:szCs w:val="24"/>
        </w:rPr>
        <w:t>UK</w:t>
      </w:r>
    </w:p>
    <w:p w14:paraId="234A9A0F" w14:textId="728841A4" w:rsidR="00967657" w:rsidRDefault="00967657" w:rsidP="001732B3">
      <w:pPr>
        <w:spacing w:after="0" w:line="240" w:lineRule="auto"/>
        <w:jc w:val="both"/>
        <w:rPr>
          <w:rFonts w:cs="Times New Roman"/>
          <w:i/>
          <w:sz w:val="24"/>
          <w:szCs w:val="24"/>
        </w:rPr>
      </w:pPr>
      <w:r>
        <w:rPr>
          <w:rFonts w:cs="Times New Roman"/>
          <w:i/>
          <w:sz w:val="24"/>
          <w:szCs w:val="24"/>
        </w:rPr>
        <w:t>S016 6YD</w:t>
      </w:r>
    </w:p>
    <w:p w14:paraId="704B2098" w14:textId="1B332304" w:rsidR="00967657" w:rsidRDefault="00967657" w:rsidP="001732B3">
      <w:pPr>
        <w:spacing w:after="0" w:line="240" w:lineRule="auto"/>
        <w:jc w:val="both"/>
        <w:rPr>
          <w:rFonts w:cs="Times New Roman"/>
          <w:i/>
          <w:sz w:val="24"/>
          <w:szCs w:val="24"/>
        </w:rPr>
      </w:pPr>
      <w:r>
        <w:rPr>
          <w:rFonts w:cs="Times New Roman"/>
          <w:i/>
          <w:sz w:val="24"/>
          <w:szCs w:val="24"/>
        </w:rPr>
        <w:t>apw2@soton.ac.uk</w:t>
      </w:r>
    </w:p>
    <w:p w14:paraId="49B036FC" w14:textId="77777777" w:rsidR="00967657" w:rsidRPr="004E21D2" w:rsidRDefault="00967657" w:rsidP="001732B3">
      <w:pPr>
        <w:spacing w:after="0" w:line="240" w:lineRule="auto"/>
        <w:jc w:val="both"/>
        <w:rPr>
          <w:i/>
          <w:sz w:val="24"/>
          <w:szCs w:val="24"/>
        </w:rPr>
      </w:pPr>
    </w:p>
    <w:p w14:paraId="0C19C72E" w14:textId="77777777" w:rsidR="001732B3" w:rsidRPr="004E21D2" w:rsidRDefault="001732B3" w:rsidP="001732B3"/>
    <w:p w14:paraId="53FAF492" w14:textId="05748DCE" w:rsidR="001732B3" w:rsidRPr="004E21D2" w:rsidRDefault="001732B3" w:rsidP="001732B3">
      <w:r w:rsidRPr="004E21D2">
        <w:rPr>
          <w:b/>
        </w:rPr>
        <w:t>KEYWORDS</w:t>
      </w:r>
      <w:r w:rsidRPr="004E21D2">
        <w:t xml:space="preserve">: </w:t>
      </w:r>
      <w:r w:rsidR="006F41D6">
        <w:t>Primary Immunodeficiency Disorders, Clinical Diagnostics, RNASeq</w:t>
      </w:r>
      <w:r w:rsidR="00095E74">
        <w:t>, RNA</w:t>
      </w:r>
    </w:p>
    <w:p w14:paraId="5D855C1B" w14:textId="77777777" w:rsidR="001732B3" w:rsidRPr="004E21D2" w:rsidRDefault="001732B3" w:rsidP="001732B3">
      <w:pPr>
        <w:jc w:val="center"/>
      </w:pPr>
    </w:p>
    <w:p w14:paraId="602B5432" w14:textId="77777777" w:rsidR="00B61793" w:rsidRPr="00B61793" w:rsidRDefault="001732B3" w:rsidP="001732B3">
      <w:pPr>
        <w:pStyle w:val="Title"/>
      </w:pPr>
      <w:r w:rsidRPr="004E21D2">
        <w:rPr>
          <w:rFonts w:asciiTheme="minorHAnsi" w:hAnsiTheme="minorHAnsi"/>
          <w:b/>
          <w:sz w:val="36"/>
          <w:szCs w:val="36"/>
          <w:u w:val="single"/>
        </w:rPr>
        <w:br w:type="page"/>
      </w:r>
    </w:p>
    <w:p w14:paraId="2153467F" w14:textId="14045664" w:rsidR="001732B3" w:rsidRDefault="001732B3" w:rsidP="00554994">
      <w:pPr>
        <w:rPr>
          <w:b/>
        </w:rPr>
      </w:pPr>
      <w:r w:rsidRPr="001732B3">
        <w:rPr>
          <w:b/>
        </w:rPr>
        <w:lastRenderedPageBreak/>
        <w:t>Abstract</w:t>
      </w:r>
    </w:p>
    <w:p w14:paraId="2FA7C821" w14:textId="2B9A3DA1" w:rsidR="00433F3C" w:rsidRDefault="00AC25FF">
      <w:r>
        <w:rPr>
          <w:rFonts w:cs="Helvetica"/>
          <w:lang w:val="en"/>
        </w:rPr>
        <w:t xml:space="preserve">Challenges in diagnosing Primary Immunodeficiency are numerous and diverse, </w:t>
      </w:r>
      <w:r w:rsidR="00ED044E">
        <w:rPr>
          <w:rFonts w:cs="Helvetica"/>
          <w:lang w:val="en"/>
        </w:rPr>
        <w:t>with current</w:t>
      </w:r>
      <w:r>
        <w:rPr>
          <w:rFonts w:cs="Helvetica"/>
          <w:lang w:val="en"/>
        </w:rPr>
        <w:t xml:space="preserve"> whole exome and whole genome sequencing</w:t>
      </w:r>
      <w:r w:rsidR="00ED044E">
        <w:rPr>
          <w:rFonts w:cs="Helvetica"/>
          <w:lang w:val="en"/>
        </w:rPr>
        <w:t xml:space="preserve"> approaches</w:t>
      </w:r>
      <w:r>
        <w:rPr>
          <w:rFonts w:cs="Helvetica"/>
          <w:lang w:val="en"/>
        </w:rPr>
        <w:t xml:space="preserve"> only able to</w:t>
      </w:r>
      <w:r w:rsidR="00ED044E">
        <w:rPr>
          <w:rFonts w:cs="Helvetica"/>
          <w:lang w:val="en"/>
        </w:rPr>
        <w:t xml:space="preserve"> reach a molecular </w:t>
      </w:r>
      <w:r>
        <w:rPr>
          <w:rFonts w:cs="Helvetica"/>
          <w:lang w:val="en"/>
        </w:rPr>
        <w:t>diagnosis in 25-60% of cases. We assess these problems and d</w:t>
      </w:r>
      <w:r w:rsidR="00ED044E">
        <w:rPr>
          <w:rFonts w:cs="Helvetica"/>
          <w:lang w:val="en"/>
        </w:rPr>
        <w:t>iscuss</w:t>
      </w:r>
      <w:r>
        <w:rPr>
          <w:rFonts w:cs="Helvetica"/>
          <w:lang w:val="en"/>
        </w:rPr>
        <w:t xml:space="preserve"> how RNA </w:t>
      </w:r>
      <w:r w:rsidR="00ED044E">
        <w:rPr>
          <w:rFonts w:cs="Helvetica"/>
          <w:lang w:val="en"/>
        </w:rPr>
        <w:t xml:space="preserve">focused analysis has expanded and improved </w:t>
      </w:r>
      <w:r>
        <w:rPr>
          <w:rFonts w:cs="Helvetica"/>
          <w:lang w:val="en"/>
        </w:rPr>
        <w:t xml:space="preserve">in recent years, and </w:t>
      </w:r>
      <w:r w:rsidR="00ED044E">
        <w:rPr>
          <w:rFonts w:cs="Helvetica"/>
          <w:lang w:val="en"/>
        </w:rPr>
        <w:t xml:space="preserve">may </w:t>
      </w:r>
      <w:r>
        <w:rPr>
          <w:rFonts w:cs="Helvetica"/>
          <w:lang w:val="en"/>
        </w:rPr>
        <w:t xml:space="preserve">now give </w:t>
      </w:r>
      <w:r w:rsidR="00ED044E">
        <w:rPr>
          <w:rFonts w:cs="Helvetica"/>
          <w:lang w:val="en"/>
        </w:rPr>
        <w:t xml:space="preserve">be </w:t>
      </w:r>
      <w:proofErr w:type="spellStart"/>
      <w:r w:rsidR="00ED044E">
        <w:rPr>
          <w:rFonts w:cs="Helvetica"/>
          <w:lang w:val="en"/>
        </w:rPr>
        <w:t>utilised</w:t>
      </w:r>
      <w:proofErr w:type="spellEnd"/>
      <w:r w:rsidR="00ED044E">
        <w:rPr>
          <w:rFonts w:cs="Helvetica"/>
          <w:lang w:val="en"/>
        </w:rPr>
        <w:t xml:space="preserve"> to gain an </w:t>
      </w:r>
      <w:r>
        <w:rPr>
          <w:rFonts w:cs="Helvetica"/>
          <w:lang w:val="en"/>
        </w:rPr>
        <w:t xml:space="preserve">unparalleled insight into </w:t>
      </w:r>
      <w:r w:rsidR="00ED044E">
        <w:rPr>
          <w:rFonts w:cs="Helvetica"/>
          <w:lang w:val="en"/>
        </w:rPr>
        <w:t>cellular immunology</w:t>
      </w:r>
      <w:r>
        <w:rPr>
          <w:rFonts w:cs="Helvetica"/>
          <w:lang w:val="en"/>
        </w:rPr>
        <w:t>. We review how investigation into RNA biology can give information regarding the differential expression, mono-allelic expression, and alternative splicing – which have important roles in immune regulation and function. We show how this information can inform bioinformatic analysis pipelines and aid in the variant filtering process, expediting the identification of causal variants – especially those affecting splicing, and enhance overall diagnostic ability. We also demonstrate the challenges, which remain in the design of this type of investigation, regarding technological limitation and biological considerations and suggest potential directions for the clinical applications.</w:t>
      </w:r>
    </w:p>
    <w:p w14:paraId="474FF9DC" w14:textId="218BB4D5" w:rsidR="00AC25FF" w:rsidRDefault="00AC25FF"/>
    <w:p w14:paraId="07A50BA0" w14:textId="50B6CDD1" w:rsidR="00AC25FF" w:rsidRDefault="00AC25FF"/>
    <w:p w14:paraId="1A7FE4A6" w14:textId="674F9343" w:rsidR="00AC25FF" w:rsidRDefault="00AC25FF"/>
    <w:p w14:paraId="22B4F03C" w14:textId="7191D337" w:rsidR="00C216AC" w:rsidRDefault="00C216AC"/>
    <w:p w14:paraId="304B4ABD" w14:textId="0839A801" w:rsidR="00C216AC" w:rsidRPr="00216DF9" w:rsidRDefault="00C216AC" w:rsidP="00216DF9">
      <w:pPr>
        <w:rPr>
          <w:u w:val="single"/>
        </w:rPr>
      </w:pPr>
      <w:r w:rsidRPr="00216DF9">
        <w:rPr>
          <w:u w:val="single"/>
        </w:rPr>
        <w:t>Glossary</w:t>
      </w:r>
      <w:r w:rsidR="00216DF9" w:rsidRPr="00216DF9">
        <w:rPr>
          <w:u w:val="single"/>
        </w:rPr>
        <w:t xml:space="preserve"> of terms</w:t>
      </w:r>
    </w:p>
    <w:tbl>
      <w:tblPr>
        <w:tblStyle w:val="GridTable4-Accent3"/>
        <w:tblW w:w="0" w:type="auto"/>
        <w:tblLook w:val="04A0" w:firstRow="1" w:lastRow="0" w:firstColumn="1" w:lastColumn="0" w:noHBand="0" w:noVBand="1"/>
      </w:tblPr>
      <w:tblGrid>
        <w:gridCol w:w="2405"/>
        <w:gridCol w:w="6611"/>
      </w:tblGrid>
      <w:tr w:rsidR="00C216AC" w14:paraId="0E9B2347" w14:textId="77777777" w:rsidTr="008823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1CF8B5B" w14:textId="75C3684B" w:rsidR="00C216AC" w:rsidRDefault="00C216AC">
            <w:r>
              <w:t>Term</w:t>
            </w:r>
          </w:p>
        </w:tc>
        <w:tc>
          <w:tcPr>
            <w:tcW w:w="0" w:type="dxa"/>
          </w:tcPr>
          <w:p w14:paraId="2222080A" w14:textId="1C36D0E4" w:rsidR="00C216AC" w:rsidRDefault="00C216AC">
            <w:pPr>
              <w:cnfStyle w:val="100000000000" w:firstRow="1" w:lastRow="0" w:firstColumn="0" w:lastColumn="0" w:oddVBand="0" w:evenVBand="0" w:oddHBand="0" w:evenHBand="0" w:firstRowFirstColumn="0" w:firstRowLastColumn="0" w:lastRowFirstColumn="0" w:lastRowLastColumn="0"/>
            </w:pPr>
            <w:r>
              <w:t>Description</w:t>
            </w:r>
          </w:p>
        </w:tc>
      </w:tr>
      <w:tr w:rsidR="00C216AC" w14:paraId="03064BF6" w14:textId="77777777" w:rsidTr="00882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ECBFB00" w14:textId="7C4D85A3" w:rsidR="00C216AC" w:rsidRDefault="00C216AC">
            <w:r>
              <w:t>NGS/ Next generation sequencing</w:t>
            </w:r>
          </w:p>
        </w:tc>
        <w:tc>
          <w:tcPr>
            <w:tcW w:w="6611" w:type="dxa"/>
          </w:tcPr>
          <w:p w14:paraId="32690C36" w14:textId="4873F36F" w:rsidR="00045602" w:rsidRDefault="00C216AC" w:rsidP="001553A1">
            <w:pPr>
              <w:cnfStyle w:val="000000100000" w:firstRow="0" w:lastRow="0" w:firstColumn="0" w:lastColumn="0" w:oddVBand="0" w:evenVBand="0" w:oddHBand="1" w:evenHBand="0" w:firstRowFirstColumn="0" w:firstRowLastColumn="0" w:lastRowFirstColumn="0" w:lastRowLastColumn="0"/>
            </w:pPr>
            <w:r>
              <w:t>Next generation sequencing describes the</w:t>
            </w:r>
            <w:r w:rsidR="0063619C">
              <w:t xml:space="preserve"> massively parallel,</w:t>
            </w:r>
            <w:r>
              <w:t xml:space="preserve"> high throughput</w:t>
            </w:r>
            <w:r w:rsidR="0063619C">
              <w:t xml:space="preserve"> </w:t>
            </w:r>
            <w:r>
              <w:t>modern evolution of sequencing</w:t>
            </w:r>
            <w:r w:rsidR="0063619C">
              <w:t xml:space="preserve">. </w:t>
            </w:r>
          </w:p>
        </w:tc>
      </w:tr>
      <w:tr w:rsidR="00C216AC" w14:paraId="6348F9D5" w14:textId="77777777" w:rsidTr="00882330">
        <w:tc>
          <w:tcPr>
            <w:cnfStyle w:val="001000000000" w:firstRow="0" w:lastRow="0" w:firstColumn="1" w:lastColumn="0" w:oddVBand="0" w:evenVBand="0" w:oddHBand="0" w:evenHBand="0" w:firstRowFirstColumn="0" w:firstRowLastColumn="0" w:lastRowFirstColumn="0" w:lastRowLastColumn="0"/>
            <w:tcW w:w="2405" w:type="dxa"/>
          </w:tcPr>
          <w:p w14:paraId="239CD5C4" w14:textId="56490F8D" w:rsidR="00C216AC" w:rsidRDefault="00C216AC">
            <w:r>
              <w:t>WES /Whole Exome Sequencing</w:t>
            </w:r>
          </w:p>
        </w:tc>
        <w:tc>
          <w:tcPr>
            <w:tcW w:w="6611" w:type="dxa"/>
          </w:tcPr>
          <w:p w14:paraId="7117D2D6" w14:textId="6DCC88C9" w:rsidR="00C216AC" w:rsidRDefault="0063619C">
            <w:pPr>
              <w:cnfStyle w:val="000000000000" w:firstRow="0" w:lastRow="0" w:firstColumn="0" w:lastColumn="0" w:oddVBand="0" w:evenVBand="0" w:oddHBand="0" w:evenHBand="0" w:firstRowFirstColumn="0" w:firstRowLastColumn="0" w:lastRowFirstColumn="0" w:lastRowLastColumn="0"/>
            </w:pPr>
            <w:r>
              <w:t>Whole exome sequencing is the process of reading and recording the nucleotide sequence of all the protein coding regions of a subject’s genome, (termed the exome)</w:t>
            </w:r>
            <w:r w:rsidR="00045602">
              <w:t>.</w:t>
            </w:r>
          </w:p>
          <w:p w14:paraId="52C178ED" w14:textId="2A5DF1F3" w:rsidR="0063619C" w:rsidRDefault="0063619C">
            <w:pPr>
              <w:cnfStyle w:val="000000000000" w:firstRow="0" w:lastRow="0" w:firstColumn="0" w:lastColumn="0" w:oddVBand="0" w:evenVBand="0" w:oddHBand="0" w:evenHBand="0" w:firstRowFirstColumn="0" w:firstRowLastColumn="0" w:lastRowFirstColumn="0" w:lastRowLastColumn="0"/>
            </w:pPr>
          </w:p>
        </w:tc>
      </w:tr>
      <w:tr w:rsidR="00C216AC" w14:paraId="670DD3D5" w14:textId="77777777" w:rsidTr="00882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1A54323" w14:textId="16D2192F" w:rsidR="00C216AC" w:rsidRDefault="00C216AC">
            <w:r>
              <w:t xml:space="preserve">WGS /Whole Genome Sequencing </w:t>
            </w:r>
          </w:p>
        </w:tc>
        <w:tc>
          <w:tcPr>
            <w:tcW w:w="6611" w:type="dxa"/>
          </w:tcPr>
          <w:p w14:paraId="2751FDCC" w14:textId="77777777" w:rsidR="00C216AC" w:rsidRDefault="0063619C">
            <w:pPr>
              <w:cnfStyle w:val="000000100000" w:firstRow="0" w:lastRow="0" w:firstColumn="0" w:lastColumn="0" w:oddVBand="0" w:evenVBand="0" w:oddHBand="1" w:evenHBand="0" w:firstRowFirstColumn="0" w:firstRowLastColumn="0" w:lastRowFirstColumn="0" w:lastRowLastColumn="0"/>
            </w:pPr>
            <w:r>
              <w:t>Whole genome sequencing is the process of reading and recording the nucleotide sequence of the entirety of a subject’s genome.</w:t>
            </w:r>
          </w:p>
          <w:p w14:paraId="3C0D58A0" w14:textId="5E3B6301" w:rsidR="0063619C" w:rsidRDefault="0063619C">
            <w:pPr>
              <w:cnfStyle w:val="000000100000" w:firstRow="0" w:lastRow="0" w:firstColumn="0" w:lastColumn="0" w:oddVBand="0" w:evenVBand="0" w:oddHBand="1" w:evenHBand="0" w:firstRowFirstColumn="0" w:firstRowLastColumn="0" w:lastRowFirstColumn="0" w:lastRowLastColumn="0"/>
            </w:pPr>
          </w:p>
        </w:tc>
      </w:tr>
      <w:tr w:rsidR="00C216AC" w14:paraId="13C25DFD" w14:textId="77777777" w:rsidTr="00882330">
        <w:tc>
          <w:tcPr>
            <w:cnfStyle w:val="001000000000" w:firstRow="0" w:lastRow="0" w:firstColumn="1" w:lastColumn="0" w:oddVBand="0" w:evenVBand="0" w:oddHBand="0" w:evenHBand="0" w:firstRowFirstColumn="0" w:firstRowLastColumn="0" w:lastRowFirstColumn="0" w:lastRowLastColumn="0"/>
            <w:tcW w:w="2405" w:type="dxa"/>
          </w:tcPr>
          <w:p w14:paraId="1884724A" w14:textId="6EF4CCE7" w:rsidR="00C216AC" w:rsidRDefault="00C216AC">
            <w:r>
              <w:t>RNASeq /RNA Sequencing</w:t>
            </w:r>
          </w:p>
        </w:tc>
        <w:tc>
          <w:tcPr>
            <w:tcW w:w="6611" w:type="dxa"/>
          </w:tcPr>
          <w:p w14:paraId="6961BB95" w14:textId="77777777" w:rsidR="00C216AC" w:rsidRDefault="0063619C">
            <w:pPr>
              <w:cnfStyle w:val="000000000000" w:firstRow="0" w:lastRow="0" w:firstColumn="0" w:lastColumn="0" w:oddVBand="0" w:evenVBand="0" w:oddHBand="0" w:evenHBand="0" w:firstRowFirstColumn="0" w:firstRowLastColumn="0" w:lastRowFirstColumn="0" w:lastRowLastColumn="0"/>
            </w:pPr>
            <w:r>
              <w:t xml:space="preserve">RNA sequencing is the process of capturing and sequencing the available RNA from a tissue or cell. This can include all transcribed RNA, or just the messenger RNA, depending on the capture method. </w:t>
            </w:r>
          </w:p>
          <w:p w14:paraId="2C21478B" w14:textId="115E4AA1" w:rsidR="0063619C" w:rsidRDefault="0063619C">
            <w:pPr>
              <w:cnfStyle w:val="000000000000" w:firstRow="0" w:lastRow="0" w:firstColumn="0" w:lastColumn="0" w:oddVBand="0" w:evenVBand="0" w:oddHBand="0" w:evenHBand="0" w:firstRowFirstColumn="0" w:firstRowLastColumn="0" w:lastRowFirstColumn="0" w:lastRowLastColumn="0"/>
            </w:pPr>
          </w:p>
        </w:tc>
      </w:tr>
      <w:tr w:rsidR="00C216AC" w14:paraId="7DD87044" w14:textId="77777777" w:rsidTr="00882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29C791F" w14:textId="451904BE" w:rsidR="00C216AC" w:rsidRDefault="00C216AC">
            <w:r>
              <w:t>Short read sequencing</w:t>
            </w:r>
          </w:p>
        </w:tc>
        <w:tc>
          <w:tcPr>
            <w:tcW w:w="6611" w:type="dxa"/>
          </w:tcPr>
          <w:p w14:paraId="67DF554E" w14:textId="4336564D" w:rsidR="00C216AC" w:rsidRDefault="0063619C">
            <w:pPr>
              <w:cnfStyle w:val="000000100000" w:firstRow="0" w:lastRow="0" w:firstColumn="0" w:lastColumn="0" w:oddVBand="0" w:evenVBand="0" w:oddHBand="1" w:evenHBand="0" w:firstRowFirstColumn="0" w:firstRowLastColumn="0" w:lastRowFirstColumn="0" w:lastRowLastColumn="0"/>
            </w:pPr>
            <w:r>
              <w:t>Short read sequencing is the process of sequencing a</w:t>
            </w:r>
            <w:r w:rsidR="00CA7376">
              <w:t xml:space="preserve"> pre-</w:t>
            </w:r>
            <w:r>
              <w:t>fragmented library of nucleic acid</w:t>
            </w:r>
            <w:r w:rsidR="001553A1">
              <w:t>, typically 75-300bp in size.</w:t>
            </w:r>
          </w:p>
        </w:tc>
      </w:tr>
      <w:tr w:rsidR="00C216AC" w14:paraId="31848916" w14:textId="77777777" w:rsidTr="00882330">
        <w:tc>
          <w:tcPr>
            <w:cnfStyle w:val="001000000000" w:firstRow="0" w:lastRow="0" w:firstColumn="1" w:lastColumn="0" w:oddVBand="0" w:evenVBand="0" w:oddHBand="0" w:evenHBand="0" w:firstRowFirstColumn="0" w:firstRowLastColumn="0" w:lastRowFirstColumn="0" w:lastRowLastColumn="0"/>
            <w:tcW w:w="2405" w:type="dxa"/>
          </w:tcPr>
          <w:p w14:paraId="7357E639" w14:textId="573B08F4" w:rsidR="00C216AC" w:rsidRDefault="00C216AC">
            <w:r>
              <w:t>Long rea</w:t>
            </w:r>
            <w:r w:rsidR="00AD5EBD">
              <w:t>d</w:t>
            </w:r>
            <w:r>
              <w:t xml:space="preserve"> sequencing</w:t>
            </w:r>
          </w:p>
        </w:tc>
        <w:tc>
          <w:tcPr>
            <w:tcW w:w="6611" w:type="dxa"/>
          </w:tcPr>
          <w:p w14:paraId="0E280CED" w14:textId="1ABBC47F" w:rsidR="00C216AC" w:rsidRDefault="00CA7376">
            <w:pPr>
              <w:cnfStyle w:val="000000000000" w:firstRow="0" w:lastRow="0" w:firstColumn="0" w:lastColumn="0" w:oddVBand="0" w:evenVBand="0" w:oddHBand="0" w:evenHBand="0" w:firstRowFirstColumn="0" w:firstRowLastColumn="0" w:lastRowFirstColumn="0" w:lastRowLastColumn="0"/>
            </w:pPr>
            <w:r>
              <w:t>Long read sequencing in the process of sequencing full length nucleic acid fragments</w:t>
            </w:r>
            <w:r w:rsidR="001553A1">
              <w:t>.</w:t>
            </w:r>
          </w:p>
        </w:tc>
      </w:tr>
    </w:tbl>
    <w:p w14:paraId="0260EB8E" w14:textId="7FC7D535" w:rsidR="00C216AC" w:rsidRDefault="00C216AC"/>
    <w:p w14:paraId="23F743FF" w14:textId="02C95C38" w:rsidR="00C216AC" w:rsidRDefault="00C216AC"/>
    <w:p w14:paraId="01E380C0" w14:textId="16732710" w:rsidR="00C216AC" w:rsidRDefault="00C216AC"/>
    <w:p w14:paraId="5AAE4F9A" w14:textId="683AA66D" w:rsidR="00C216AC" w:rsidRDefault="00C216AC"/>
    <w:p w14:paraId="2D0F951E" w14:textId="2633B95D" w:rsidR="00C216AC" w:rsidRDefault="00C216AC"/>
    <w:p w14:paraId="295AF3FC" w14:textId="44BEA99B" w:rsidR="00C216AC" w:rsidRDefault="00C216AC"/>
    <w:p w14:paraId="617D661D" w14:textId="5C988584" w:rsidR="00216DF9" w:rsidRDefault="00216DF9"/>
    <w:p w14:paraId="6246FEDB" w14:textId="00EFE1CB" w:rsidR="00216DF9" w:rsidRDefault="00216DF9"/>
    <w:p w14:paraId="0DB5CBE4" w14:textId="7072A9FE" w:rsidR="00216DF9" w:rsidRDefault="00216DF9"/>
    <w:p w14:paraId="79F05ACC" w14:textId="26B76584" w:rsidR="00216DF9" w:rsidRDefault="00216DF9"/>
    <w:p w14:paraId="64BE49B9" w14:textId="1A91FEC3" w:rsidR="00216DF9" w:rsidRDefault="00216DF9"/>
    <w:p w14:paraId="6DE73190" w14:textId="7DA9D418" w:rsidR="00216DF9" w:rsidRDefault="00216DF9"/>
    <w:p w14:paraId="773AA742" w14:textId="77777777" w:rsidR="00216DF9" w:rsidRPr="00FC1FE9" w:rsidRDefault="00216DF9"/>
    <w:p w14:paraId="6A051870" w14:textId="77777777" w:rsidR="00CC6288" w:rsidRDefault="00CC6288">
      <w:pPr>
        <w:rPr>
          <w:b/>
        </w:rPr>
      </w:pPr>
    </w:p>
    <w:p w14:paraId="0AAB3BA4" w14:textId="2196C246" w:rsidR="001732B3" w:rsidRPr="00D1148D" w:rsidRDefault="001732B3" w:rsidP="00554994">
      <w:pPr>
        <w:rPr>
          <w:i/>
        </w:rPr>
      </w:pPr>
      <w:r w:rsidRPr="00D1148D">
        <w:rPr>
          <w:i/>
        </w:rPr>
        <w:t>Introduction</w:t>
      </w:r>
    </w:p>
    <w:p w14:paraId="4967B68A" w14:textId="124D7964" w:rsidR="005D1DE9" w:rsidRDefault="00FA03E9" w:rsidP="001732B3">
      <w:pPr>
        <w:spacing w:line="480" w:lineRule="auto"/>
        <w:jc w:val="both"/>
      </w:pPr>
      <w:r>
        <w:t xml:space="preserve">Primary immunodeficiency disorders </w:t>
      </w:r>
      <w:r w:rsidR="00CC6288">
        <w:t>(</w:t>
      </w:r>
      <w:r w:rsidR="002C466D">
        <w:t>PID</w:t>
      </w:r>
      <w:r w:rsidR="00CC6288">
        <w:t xml:space="preserve">) </w:t>
      </w:r>
      <w:r w:rsidR="00AE206C">
        <w:t>result from altered,</w:t>
      </w:r>
      <w:r>
        <w:t xml:space="preserve"> poor or absent function in one or more components of the immune system, rendering the affected individuals with increased susceptibility to immune-related ailments including increased frequency and severity of infection, autoimmunity, aberrant inflammation and malignancy </w:t>
      </w:r>
      <w:r>
        <w:fldChar w:fldCharType="begin"/>
      </w:r>
      <w:r>
        <w:instrText xml:space="preserve"> ADDIN EN.CITE &lt;EndNote&gt;&lt;Cite&gt;&lt;Author&gt;McCusker&lt;/Author&gt;&lt;Year&gt;2018&lt;/Year&gt;&lt;RecNum&gt;18&lt;/RecNum&gt;&lt;DisplayText&gt;(1)&lt;/DisplayText&gt;&lt;record&gt;&lt;rec-number&gt;18&lt;/rec-number&gt;&lt;foreign-keys&gt;&lt;key app="EN" db-id="sx2rewz2prewfpeersr52v5vttftpsvts2xf" timestamp="1548950758"&gt;18&lt;/key&gt;&lt;/foreign-keys&gt;&lt;ref-type name="Journal Article"&gt;17&lt;/ref-type&gt;&lt;contributors&gt;&lt;authors&gt;&lt;author&gt;McCusker, Christine&lt;/author&gt;&lt;author&gt;Upton, Julia&lt;/author&gt;&lt;author&gt;Warrington, Richard&lt;/author&gt;&lt;/authors&gt;&lt;/contributors&gt;&lt;titles&gt;&lt;title&gt;Primary immunodeficiency&lt;/title&gt;&lt;secondary-title&gt;Allergy, Asthma &amp;amp; Clinical Immunology&lt;/secondary-title&gt;&lt;/titles&gt;&lt;periodical&gt;&lt;full-title&gt;Allergy, Asthma &amp;amp; Clinical Immunology&lt;/full-title&gt;&lt;/periodical&gt;&lt;pages&gt;61&lt;/pages&gt;&lt;volume&gt;14&lt;/volume&gt;&lt;number&gt;2&lt;/number&gt;&lt;dates&gt;&lt;year&gt;2018&lt;/year&gt;&lt;pub-dates&gt;&lt;date&gt;September 12&lt;/date&gt;&lt;/pub-dates&gt;&lt;/dates&gt;&lt;isbn&gt;1710-1492&lt;/isbn&gt;&lt;label&gt;McCusker2018&lt;/label&gt;&lt;work-type&gt;journal article&lt;/work-type&gt;&lt;urls&gt;&lt;related-urls&gt;&lt;url&gt;https://doi.org/10.1186/s13223-018-0290-5&lt;/url&gt;&lt;/related-urls&gt;&lt;/urls&gt;&lt;electronic-resource-num&gt;10.1186/s13223-018-0290-5&lt;/electronic-resource-num&gt;&lt;/record&gt;&lt;/Cite&gt;&lt;/EndNote&gt;</w:instrText>
      </w:r>
      <w:r>
        <w:fldChar w:fldCharType="separate"/>
      </w:r>
      <w:r>
        <w:rPr>
          <w:noProof/>
        </w:rPr>
        <w:t>(1)</w:t>
      </w:r>
      <w:r>
        <w:fldChar w:fldCharType="end"/>
      </w:r>
      <w:r>
        <w:t>.</w:t>
      </w:r>
      <w:r w:rsidR="002F6D8D">
        <w:t xml:space="preserve"> </w:t>
      </w:r>
      <w:r w:rsidR="00E67634">
        <w:t>The</w:t>
      </w:r>
      <w:r w:rsidR="0058285C">
        <w:t xml:space="preserve"> understanding of the</w:t>
      </w:r>
      <w:r w:rsidR="00E67634">
        <w:t xml:space="preserve"> genetic heterogeneity of </w:t>
      </w:r>
      <w:r w:rsidR="002C466D">
        <w:t>PID</w:t>
      </w:r>
      <w:r w:rsidR="00E67634">
        <w:t xml:space="preserve"> has expanded greatly over the last decade,</w:t>
      </w:r>
      <w:r w:rsidR="0058285C">
        <w:t xml:space="preserve"> </w:t>
      </w:r>
      <w:r w:rsidR="00E67634">
        <w:t xml:space="preserve">now encompassing a list of over 350 distinct disorders arising from </w:t>
      </w:r>
      <w:r w:rsidR="00ED044E">
        <w:t xml:space="preserve">at least </w:t>
      </w:r>
      <w:r w:rsidR="00E67634">
        <w:t xml:space="preserve">344 gene defects, demonstrative of the complexity of the immune system </w:t>
      </w:r>
      <w:r w:rsidR="00E67634">
        <w:fldChar w:fldCharType="begin">
          <w:fldData xml:space="preserve">PEVuZE5vdGU+PENpdGU+PEF1dGhvcj5Cb3VzZmloYTwvQXV0aG9yPjxZZWFyPjIwMTg8L1llYXI+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==
</w:fldData>
        </w:fldChar>
      </w:r>
      <w:r w:rsidR="00E67634">
        <w:instrText xml:space="preserve"> ADDIN EN.CITE </w:instrText>
      </w:r>
      <w:r w:rsidR="00E67634">
        <w:fldChar w:fldCharType="begin">
          <w:fldData xml:space="preserve">PEVuZE5vdGU+PENpdGU+PEF1dGhvcj5Cb3VzZmloYTwvQXV0aG9yPjxZZWFyPjIwMTg8L1llYXI+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==
</w:fldData>
        </w:fldChar>
      </w:r>
      <w:r w:rsidR="00E67634">
        <w:instrText xml:space="preserve"> ADDIN EN.CITE.DATA </w:instrText>
      </w:r>
      <w:r w:rsidR="00E67634">
        <w:fldChar w:fldCharType="end"/>
      </w:r>
      <w:r w:rsidR="00E67634">
        <w:fldChar w:fldCharType="separate"/>
      </w:r>
      <w:r w:rsidR="00E67634">
        <w:rPr>
          <w:noProof/>
        </w:rPr>
        <w:t>(2, 3)</w:t>
      </w:r>
      <w:r w:rsidR="00E67634">
        <w:fldChar w:fldCharType="end"/>
      </w:r>
      <w:r w:rsidR="002F6D8D">
        <w:t>.</w:t>
      </w:r>
      <w:r w:rsidR="005D1DE9">
        <w:t xml:space="preserve"> This </w:t>
      </w:r>
      <w:r w:rsidR="00A9562E">
        <w:t>plethora</w:t>
      </w:r>
      <w:r w:rsidR="005D1DE9">
        <w:t xml:space="preserve"> of </w:t>
      </w:r>
      <w:r w:rsidR="00E155AF">
        <w:t xml:space="preserve">genetic </w:t>
      </w:r>
      <w:r w:rsidR="005D1DE9">
        <w:t>causes has brought about a n</w:t>
      </w:r>
      <w:r w:rsidR="00587BA6">
        <w:t>eed to categorise the disorders for expedited diagnosis and treatment protocols. Some broader methods simply classif</w:t>
      </w:r>
      <w:r w:rsidR="00ED044E">
        <w:t>y</w:t>
      </w:r>
      <w:r w:rsidR="00587BA6">
        <w:t xml:space="preserve"> the disorders into groups of innate and adaptive immunity</w:t>
      </w:r>
      <w:r w:rsidR="00ED044E">
        <w:t xml:space="preserve"> linked to the clinical phenotype</w:t>
      </w:r>
      <w:r w:rsidR="00587BA6">
        <w:t xml:space="preserve"> </w:t>
      </w:r>
      <w:r w:rsidR="00587BA6">
        <w:fldChar w:fldCharType="begin"/>
      </w:r>
      <w:r w:rsidR="00587BA6">
        <w:instrText xml:space="preserve"> ADDIN EN.CITE &lt;EndNote&gt;&lt;Cite&gt;&lt;Author&gt;McCusker&lt;/Author&gt;&lt;Year&gt;2011&lt;/Year&gt;&lt;RecNum&gt;14&lt;/RecNum&gt;&lt;DisplayText&gt;(4)&lt;/DisplayText&gt;&lt;record&gt;&lt;rec-number&gt;14&lt;/rec-number&gt;&lt;foreign-keys&gt;&lt;key app="EN" db-id="swwa9vw25re9wae09pvv0eap0sppwtef9xps" timestamp="1560593898"&gt;14&lt;/key&gt;&lt;/foreign-keys&gt;&lt;ref-type name="Journal Article"&gt;17&lt;/ref-type&gt;&lt;contributors&gt;&lt;authors&gt;&lt;author&gt;McCusker, Christine&lt;/author&gt;&lt;author&gt;Warrington, Richard&lt;/author&gt;&lt;/authors&gt;&lt;/contributors&gt;&lt;titles&gt;&lt;title&gt;Primary immunodeficiency&lt;/title&gt;&lt;secondary-title&gt;Allergy, asthma, and clinical immunology : official journal of the Canadian Society of Allergy and Clinical Immunology&lt;/secondary-title&gt;&lt;alt-title&gt;Allergy Asthma Clin Immunol&lt;/alt-title&gt;&lt;/titles&gt;&lt;periodical&gt;&lt;full-title&gt;Allergy, asthma, and clinical immunology : official journal of the Canadian Society of Allergy and Clinical Immunology&lt;/full-title&gt;&lt;abbr-1&gt;Allergy Asthma Clin Immunol&lt;/abbr-1&gt;&lt;/periodical&gt;&lt;alt-periodical&gt;&lt;full-title&gt;Allergy, asthma, and clinical immunology : official journal of the Canadian Society of Allergy and Clinical Immunology&lt;/full-title&gt;&lt;abbr-1&gt;Allergy Asthma Clin Immunol&lt;/abbr-1&gt;&lt;/alt-periodical&gt;&lt;pages&gt;S11-S11&lt;/pages&gt;&lt;volume&gt;7 Suppl 1&lt;/volume&gt;&lt;number&gt;Suppl 1&lt;/number&gt;&lt;dates&gt;&lt;year&gt;2011&lt;/year&gt;&lt;/dates&gt;&lt;publisher&gt;BioMed Central&lt;/publisher&gt;&lt;isbn&gt;1710-1492&amp;#xD;1710-1484&lt;/isbn&gt;&lt;accession-num&gt;22165913&lt;/accession-num&gt;&lt;urls&gt;&lt;related-urls&gt;&lt;url&gt;https://www.ncbi.nlm.nih.gov/pubmed/22165913&lt;/url&gt;&lt;url&gt;https://www.ncbi.nlm.nih.gov/pmc/articles/PMC3245434/&lt;/url&gt;&lt;/related-urls&gt;&lt;/urls&gt;&lt;electronic-resource-num&gt;10.1186/1710-1492-7-S1-S11&lt;/electronic-resource-num&gt;&lt;remote-database-name&gt;PubMed&lt;/remote-database-name&gt;&lt;language&gt;eng&lt;/language&gt;&lt;/record&gt;&lt;/Cite&gt;&lt;/EndNote&gt;</w:instrText>
      </w:r>
      <w:r w:rsidR="00587BA6">
        <w:fldChar w:fldCharType="separate"/>
      </w:r>
      <w:r w:rsidR="00587BA6">
        <w:rPr>
          <w:noProof/>
        </w:rPr>
        <w:t>(4)</w:t>
      </w:r>
      <w:r w:rsidR="00587BA6">
        <w:fldChar w:fldCharType="end"/>
      </w:r>
      <w:r w:rsidR="00DD6FB3">
        <w:t>. T</w:t>
      </w:r>
      <w:r w:rsidR="005D1DE9">
        <w:t xml:space="preserve">he Inborn Errors of Immunity Committee (previously the International Union of Immunological Societies PID expert committee) has now devised a </w:t>
      </w:r>
      <w:r w:rsidR="00587BA6">
        <w:t xml:space="preserve">precise and </w:t>
      </w:r>
      <w:r w:rsidR="005D1DE9">
        <w:t xml:space="preserve">useful </w:t>
      </w:r>
      <w:r w:rsidR="00DD6FB3">
        <w:t>system, which</w:t>
      </w:r>
      <w:r w:rsidR="005D1DE9">
        <w:t xml:space="preserve"> classifies disorders by the</w:t>
      </w:r>
      <w:r w:rsidR="00080C7D">
        <w:t xml:space="preserve"> immunological pathway affected. In </w:t>
      </w:r>
      <w:r w:rsidR="00DD6FB3">
        <w:t>addition,</w:t>
      </w:r>
      <w:r w:rsidR="00080C7D">
        <w:t xml:space="preserve"> it</w:t>
      </w:r>
      <w:r w:rsidR="005D1DE9">
        <w:t xml:space="preserve"> now has corresponding phenotypical classification systems for clinicians at the bedside to help identify the disorders. These briefly comprise of </w:t>
      </w:r>
      <w:r w:rsidR="00DD6FB3">
        <w:t>nine</w:t>
      </w:r>
      <w:r w:rsidR="005D1DE9">
        <w:t xml:space="preserve"> categories;</w:t>
      </w:r>
      <w:r w:rsidR="00271CE3">
        <w:t xml:space="preserve"> </w:t>
      </w:r>
      <w:r w:rsidR="005D1DE9">
        <w:t xml:space="preserve"> </w:t>
      </w:r>
      <w:r w:rsidR="00271CE3">
        <w:t>I</w:t>
      </w:r>
      <w:r w:rsidR="00271CE3" w:rsidRPr="00271CE3">
        <w:t>mmunodeficiencies</w:t>
      </w:r>
      <w:r w:rsidR="00271CE3" w:rsidRPr="00C93637">
        <w:t xml:space="preserve"> affecting cellular and humoral immunity,</w:t>
      </w:r>
      <w:r w:rsidR="00271CE3">
        <w:t xml:space="preserve"> </w:t>
      </w:r>
      <w:r w:rsidR="00271CE3" w:rsidRPr="00C93637">
        <w:t xml:space="preserve">CID with associated or syndromic features, </w:t>
      </w:r>
      <w:r w:rsidR="00271CE3">
        <w:t xml:space="preserve"> </w:t>
      </w:r>
      <w:r w:rsidR="00271CE3" w:rsidRPr="00C93637">
        <w:t xml:space="preserve">Predominantly antibody deficiencies, </w:t>
      </w:r>
      <w:r w:rsidR="00271CE3">
        <w:t xml:space="preserve"> </w:t>
      </w:r>
      <w:r w:rsidR="00271CE3" w:rsidRPr="00C93637">
        <w:t xml:space="preserve">Diseases of immune dysregulation, </w:t>
      </w:r>
      <w:r w:rsidR="00271CE3">
        <w:t xml:space="preserve"> </w:t>
      </w:r>
      <w:r w:rsidR="00271CE3" w:rsidRPr="00C93637">
        <w:t xml:space="preserve">Congenital defects of phagocyte, </w:t>
      </w:r>
      <w:r w:rsidR="00271CE3">
        <w:t xml:space="preserve"> </w:t>
      </w:r>
      <w:r w:rsidR="00271CE3" w:rsidRPr="00C93637">
        <w:t>Defects in intrinsic and innate immunity,</w:t>
      </w:r>
      <w:r w:rsidR="00271CE3">
        <w:t xml:space="preserve"> Auto-</w:t>
      </w:r>
      <w:r w:rsidR="00271CE3" w:rsidRPr="00271CE3">
        <w:t>inflammatory</w:t>
      </w:r>
      <w:r w:rsidR="00271CE3" w:rsidRPr="00C93637">
        <w:t xml:space="preserve"> disorders, </w:t>
      </w:r>
      <w:r w:rsidR="00271CE3">
        <w:t xml:space="preserve"> </w:t>
      </w:r>
      <w:r w:rsidR="00271CE3" w:rsidRPr="00C93637">
        <w:t xml:space="preserve">Complement deficiencies, </w:t>
      </w:r>
      <w:r w:rsidR="00271CE3">
        <w:t xml:space="preserve">and  </w:t>
      </w:r>
      <w:r w:rsidR="00271CE3" w:rsidRPr="00C93637">
        <w:t>Phenocopies of PID</w:t>
      </w:r>
      <w:r w:rsidR="00271CE3">
        <w:t xml:space="preserve"> </w:t>
      </w:r>
      <w:r w:rsidR="00271CE3">
        <w:fldChar w:fldCharType="begin"/>
      </w:r>
      <w:r w:rsidR="00271CE3">
        <w:instrText xml:space="preserve"> ADDIN EN.CITE &lt;EndNote&gt;&lt;Cite&gt;&lt;Author&gt;Bousfiha&lt;/Author&gt;&lt;Year&gt;2018&lt;/Year&gt;&lt;RecNum&gt;26&lt;/RecNum&gt;&lt;DisplayText&gt;(2)&lt;/DisplayText&gt;&lt;record&gt;&lt;rec-number&gt;26&lt;/rec-number&gt;&lt;foreign-keys&gt;&lt;key app="EN" db-id="sx2rewz2prewfpeersr52v5vttftpsvts2xf" timestamp="1549617779"&gt;26&lt;/key&gt;&lt;/foreign-keys&gt;&lt;ref-type name="Journal Article"&gt;17&lt;/ref-type&gt;&lt;contributors&gt;&lt;authors&gt;&lt;author&gt;Bousfiha, Aziz&lt;/author&gt;&lt;author&gt;Jeddane, Leïla&lt;/author&gt;&lt;author&gt;Picard, Capucine&lt;/author&gt;&lt;author&gt;Ailal, Fatima&lt;/author&gt;&lt;author&gt;Bobby Gaspar, H.&lt;/author&gt;&lt;author&gt;Al-Herz, Waleed&lt;/author&gt;&lt;author&gt;Chatila, Talal&lt;/author&gt;&lt;author&gt;Crow, Yanick J.&lt;/author&gt;&lt;author&gt;Cunningham-Rundles, Charlotte&lt;/author&gt;&lt;author&gt;Etzioni, Amos&lt;/author&gt;&lt;author&gt;Franco, Jose Luis&lt;/author&gt;&lt;author&gt;Holland, Steven M.&lt;/author&gt;&lt;author&gt;Klein, Christoph&lt;/author&gt;&lt;author&gt;Morio, Tomohiro&lt;/author&gt;&lt;author&gt;Ochs, Hans D.&lt;/author&gt;&lt;author&gt;Oksenhendler, Eric&lt;/author&gt;&lt;author&gt;Puck, Jennifer&lt;/author&gt;&lt;author&gt;Tang, Mimi L. K.&lt;/author&gt;&lt;author&gt;Tangye, Stuart G.&lt;/author&gt;&lt;author&gt;Torgerson, Troy R.&lt;/author&gt;&lt;author&gt;Casanova, Jean-Laurent&lt;/author&gt;&lt;author&gt;Sullivan, Kathleen E.&lt;/author&gt;&lt;/authors&gt;&lt;/contributors&gt;&lt;titles&gt;&lt;title&gt;The 2017 IUIS Phenotypic Classification for Primary Immunodeficiencies&lt;/title&gt;&lt;secondary-title&gt;Journal of clinical immunology&lt;/secondary-title&gt;&lt;/titles&gt;&lt;periodical&gt;&lt;full-title&gt;Journal of clinical immunology&lt;/full-title&gt;&lt;/periodical&gt;&lt;pages&gt;129-143&lt;/pages&gt;&lt;volume&gt;38&lt;/volume&gt;&lt;number&gt;1&lt;/number&gt;&lt;edition&gt;2017/12/11&lt;/edition&gt;&lt;dates&gt;&lt;year&gt;2018&lt;/year&gt;&lt;/dates&gt;&lt;publisher&gt;Springer US&lt;/publisher&gt;&lt;isbn&gt;1573-2592&amp;#xD;0271-9142&lt;/isbn&gt;&lt;accession-num&gt;29226301&lt;/accession-num&gt;&lt;urls&gt;&lt;related-urls&gt;&lt;url&gt;https://www.ncbi.nlm.nih.gov/pubmed/29226301&lt;/url&gt;&lt;url&gt;https://www.ncbi.nlm.nih.gov/pmc/PMC5742599/&lt;/url&gt;&lt;/related-urls&gt;&lt;/urls&gt;&lt;electronic-resource-num&gt;10.1007/s10875-017-0465-8&lt;/electronic-resource-num&gt;&lt;remote-database-name&gt;PubMed&lt;/remote-database-name&gt;&lt;/record&gt;&lt;/Cite&gt;&lt;/EndNote&gt;</w:instrText>
      </w:r>
      <w:r w:rsidR="00271CE3">
        <w:fldChar w:fldCharType="separate"/>
      </w:r>
      <w:r w:rsidR="00271CE3">
        <w:rPr>
          <w:noProof/>
        </w:rPr>
        <w:t>(2)</w:t>
      </w:r>
      <w:r w:rsidR="00271CE3">
        <w:fldChar w:fldCharType="end"/>
      </w:r>
      <w:r w:rsidR="00271CE3">
        <w:t>.</w:t>
      </w:r>
    </w:p>
    <w:p w14:paraId="5E7AD320" w14:textId="31DB9ECE" w:rsidR="005D1DE9" w:rsidRDefault="00194D4C" w:rsidP="001732B3">
      <w:pPr>
        <w:spacing w:line="480" w:lineRule="auto"/>
        <w:jc w:val="both"/>
      </w:pPr>
      <w:r>
        <w:lastRenderedPageBreak/>
        <w:t xml:space="preserve">The most common form of PID is </w:t>
      </w:r>
      <w:r w:rsidR="000C20A7">
        <w:t xml:space="preserve">selective </w:t>
      </w:r>
      <w:r>
        <w:t>immunoglob</w:t>
      </w:r>
      <w:r w:rsidR="00754DAF">
        <w:t>ul</w:t>
      </w:r>
      <w:r>
        <w:t>in A deficiency</w:t>
      </w:r>
      <w:r w:rsidR="000C20A7">
        <w:t xml:space="preserve">, which </w:t>
      </w:r>
      <w:r w:rsidR="00116962">
        <w:t xml:space="preserve">is usually typically asymptomatic but </w:t>
      </w:r>
      <w:r w:rsidR="000C20A7">
        <w:t xml:space="preserve">can manifest with a variety of clinical presentations </w:t>
      </w:r>
      <w:r w:rsidR="00116962">
        <w:t xml:space="preserve">including coeliac disease, type 1 </w:t>
      </w:r>
      <w:r w:rsidR="000C20A7">
        <w:t>diabetes mellitus</w:t>
      </w:r>
      <w:r w:rsidR="00116962">
        <w:t xml:space="preserve"> and increased infections</w:t>
      </w:r>
      <w:r w:rsidR="000C20A7">
        <w:t xml:space="preserve">. </w:t>
      </w:r>
      <w:r>
        <w:t xml:space="preserve"> with an estimated prevalence of 1 in 300-500 persons </w:t>
      </w:r>
      <w:r>
        <w:fldChar w:fldCharType="begin"/>
      </w:r>
      <w:r>
        <w:instrText xml:space="preserve"> ADDIN EN.CITE &lt;EndNote&gt;&lt;Cite&gt;&lt;Author&gt;Boyle&lt;/Author&gt;&lt;Year&gt;2007&lt;/Year&gt;&lt;RecNum&gt;15&lt;/RecNum&gt;&lt;DisplayText&gt;(5)&lt;/DisplayText&gt;&lt;record&gt;&lt;rec-number&gt;15&lt;/rec-number&gt;&lt;foreign-keys&gt;&lt;key app="EN" db-id="swwa9vw25re9wae09pvv0eap0sppwtef9xps" timestamp="1560594427"&gt;15&lt;/key&gt;&lt;/foreign-keys&gt;&lt;ref-type name="Journal Article"&gt;17&lt;/ref-type&gt;&lt;contributors&gt;&lt;authors&gt;&lt;author&gt;Boyle, J. M.&lt;/author&gt;&lt;author&gt;Buckley, R. H.&lt;/author&gt;&lt;/authors&gt;&lt;/contributors&gt;&lt;titles&gt;&lt;title&gt;Population Prevalence of Diagnosed Primary Immunodeficiency Diseases in the United States&lt;/title&gt;&lt;secondary-title&gt;Journal of Clinical Immunology&lt;/secondary-title&gt;&lt;/titles&gt;&lt;periodical&gt;&lt;full-title&gt;Journal of clinical immunology&lt;/full-title&gt;&lt;abbr-1&gt;J Clin Immunol&lt;/abbr-1&gt;&lt;/periodical&gt;&lt;pages&gt;497-502&lt;/pages&gt;&lt;volume&gt;27&lt;/volume&gt;&lt;number&gt;5&lt;/number&gt;&lt;dates&gt;&lt;year&gt;2007&lt;/year&gt;&lt;pub-dates&gt;&lt;date&gt;2007/09/01&lt;/date&gt;&lt;/pub-dates&gt;&lt;/dates&gt;&lt;isbn&gt;1573-2592&lt;/isbn&gt;&lt;urls&gt;&lt;related-urls&gt;&lt;url&gt;https://doi.org/10.1007/s10875-007-9103-1&lt;/url&gt;&lt;/related-urls&gt;&lt;/urls&gt;&lt;electronic-resource-num&gt;10.1007/s10875-007-9103-1&lt;/electronic-resource-num&gt;&lt;/record&gt;&lt;/Cite&gt;&lt;/EndNote&gt;</w:instrText>
      </w:r>
      <w:r>
        <w:fldChar w:fldCharType="separate"/>
      </w:r>
      <w:r>
        <w:rPr>
          <w:noProof/>
        </w:rPr>
        <w:t>(5)</w:t>
      </w:r>
      <w:r>
        <w:fldChar w:fldCharType="end"/>
      </w:r>
      <w:r w:rsidR="00A9562E">
        <w:t>, and w</w:t>
      </w:r>
      <w:r w:rsidR="002C35BA">
        <w:t>hilst individually rare</w:t>
      </w:r>
      <w:r w:rsidR="00116962">
        <w:t xml:space="preserve"> (&gt;1 in 2000) </w:t>
      </w:r>
      <w:r w:rsidR="002C35BA">
        <w:t>,</w:t>
      </w:r>
      <w:r>
        <w:t xml:space="preserve"> the </w:t>
      </w:r>
      <w:r w:rsidR="00A9562E">
        <w:t xml:space="preserve">remaining </w:t>
      </w:r>
      <w:r>
        <w:t xml:space="preserve">disorders </w:t>
      </w:r>
      <w:r w:rsidR="00F94167">
        <w:t>consid</w:t>
      </w:r>
      <w:r>
        <w:t xml:space="preserve">ered in the wider scope of </w:t>
      </w:r>
      <w:r w:rsidR="002C466D">
        <w:t>PID</w:t>
      </w:r>
      <w:r>
        <w:t xml:space="preserve">, together </w:t>
      </w:r>
      <w:r w:rsidR="002C35BA">
        <w:t>represent a significant burden on the health and economy of a nation</w:t>
      </w:r>
      <w:r w:rsidR="00A9562E">
        <w:t>.</w:t>
      </w:r>
      <w:r>
        <w:t xml:space="preserve"> </w:t>
      </w:r>
      <w:r w:rsidR="00A9562E">
        <w:t>C</w:t>
      </w:r>
      <w:r w:rsidR="000D38E6">
        <w:t>urrent diagnostic levels suggest an incidence of</w:t>
      </w:r>
      <w:r w:rsidR="002C35BA">
        <w:t xml:space="preserve"> 5.90/100,000 </w:t>
      </w:r>
      <w:r w:rsidR="002C35BA">
        <w:fldChar w:fldCharType="begin"/>
      </w:r>
      <w:r>
        <w:instrText xml:space="preserve"> ADDIN EN.CITE &lt;EndNote&gt;&lt;Cite&gt;&lt;Author&gt;Shillitoe&lt;/Author&gt;&lt;Year&gt;2018&lt;/Year&gt;&lt;RecNum&gt;25&lt;/RecNum&gt;&lt;DisplayText&gt;(6)&lt;/DisplayText&gt;&lt;record&gt;&lt;rec-number&gt;25&lt;/rec-number&gt;&lt;foreign-keys&gt;&lt;key app="EN" db-id="sx2rewz2prewfpeersr52v5vttftpsvts2xf" timestamp="1549616856"&gt;25&lt;/key&gt;&lt;/foreign-keys&gt;&lt;ref-type name="Journal Article"&gt;17&lt;/ref-type&gt;&lt;contributors&gt;&lt;authors&gt;&lt;author&gt;Shillitoe, B.&lt;/author&gt;&lt;author&gt;Bangs, C.&lt;/author&gt;&lt;author&gt;Guzman, D.&lt;/author&gt;&lt;author&gt;Gennery, A. R.&lt;/author&gt;&lt;author&gt;Longhurst, H. J.&lt;/author&gt;&lt;author&gt;Slatter, M.&lt;/author&gt;&lt;author&gt;Edgar, D. M.&lt;/author&gt;&lt;author&gt;Thomas, M.&lt;/author&gt;&lt;author&gt;Worth, A.&lt;/author&gt;&lt;author&gt;Huissoon, A.&lt;/author&gt;&lt;author&gt;Arkwright, P. D.&lt;/author&gt;&lt;author&gt;Jolles, S.&lt;/author&gt;&lt;author&gt;Bourne, H.&lt;/author&gt;&lt;author&gt;Alachkar, H.&lt;/author&gt;&lt;author&gt;Savic, S.&lt;/author&gt;&lt;author&gt;Kumararatne, D. S.&lt;/author&gt;&lt;author&gt;Patel, S.&lt;/author&gt;&lt;author&gt;Baxendale, H.&lt;/author&gt;&lt;author&gt;Noorani, S.&lt;/author&gt;&lt;author&gt;Yong, P. F. K.&lt;/author&gt;&lt;author&gt;Waruiru, C.&lt;/author&gt;&lt;author&gt;Pavaladurai, V.&lt;/author&gt;&lt;author&gt;Kelleher, P.&lt;/author&gt;&lt;author&gt;Herriot, R.&lt;/author&gt;&lt;author&gt;Bernatonienne, J.&lt;/author&gt;&lt;author&gt;Bhole, M.&lt;/author&gt;&lt;author&gt;Steele, C.&lt;/author&gt;&lt;author&gt;Hayman, G.&lt;/author&gt;&lt;author&gt;Richter, A.&lt;/author&gt;&lt;author&gt;Gompels, M.&lt;/author&gt;&lt;author&gt;Chopra, C.&lt;/author&gt;&lt;author&gt;Garcez, T.&lt;/author&gt;&lt;author&gt;Buckland, M.&lt;/author&gt;&lt;/authors&gt;&lt;/contributors&gt;&lt;titles&gt;&lt;title&gt;The United Kingdom Primary Immune Deficiency (UKPID) registry 2012 to 2017&lt;/title&gt;&lt;secondary-title&gt;Clinical &amp;amp; Experimental Immunology&lt;/secondary-title&gt;&lt;/titles&gt;&lt;periodical&gt;&lt;full-title&gt;Clinical &amp;amp; Experimental Immunology&lt;/full-title&gt;&lt;/periodical&gt;&lt;pages&gt;284-291&lt;/pages&gt;&lt;volume&gt;192&lt;/volume&gt;&lt;number&gt;3&lt;/number&gt;&lt;dates&gt;&lt;year&gt;2018&lt;/year&gt;&lt;/dates&gt;&lt;urls&gt;&lt;related-urls&gt;&lt;url&gt;https://onlinelibrary.wiley.com/doi/abs/10.1111/cei.13125&lt;/url&gt;&lt;/related-urls&gt;&lt;/urls&gt;&lt;electronic-resource-num&gt;doi:10.1111/cei.13125&lt;/electronic-resource-num&gt;&lt;/record&gt;&lt;/Cite&gt;&lt;/EndNote&gt;</w:instrText>
      </w:r>
      <w:r w:rsidR="002C35BA">
        <w:fldChar w:fldCharType="separate"/>
      </w:r>
      <w:r>
        <w:rPr>
          <w:noProof/>
        </w:rPr>
        <w:t>(6)</w:t>
      </w:r>
      <w:r w:rsidR="002C35BA">
        <w:fldChar w:fldCharType="end"/>
      </w:r>
      <w:r w:rsidR="00A9562E">
        <w:t xml:space="preserve">, </w:t>
      </w:r>
      <w:r w:rsidR="000D38E6">
        <w:t xml:space="preserve"> howeve</w:t>
      </w:r>
      <w:r w:rsidR="00116962">
        <w:t xml:space="preserve">r </w:t>
      </w:r>
      <w:proofErr w:type="spellStart"/>
      <w:r w:rsidR="00116962">
        <w:t>underdiagnsosis</w:t>
      </w:r>
      <w:proofErr w:type="spellEnd"/>
      <w:r w:rsidR="00116962">
        <w:t xml:space="preserve"> of PID may mean the true incidence is </w:t>
      </w:r>
      <w:r w:rsidR="000D38E6">
        <w:t xml:space="preserve">as high as 1:250 </w:t>
      </w:r>
      <w:r w:rsidR="000D38E6">
        <w:fldChar w:fldCharType="begin"/>
      </w:r>
      <w:r>
        <w:instrText xml:space="preserve"> ADDIN EN.CITE &lt;EndNote&gt;&lt;Cite&gt;&lt;Author&gt;Europe&lt;/Author&gt;&lt;RecNum&gt;28&lt;/RecNum&gt;&lt;DisplayText&gt;(7)&lt;/DisplayText&gt;&lt;record&gt;&lt;rec-number&gt;28&lt;/rec-number&gt;&lt;foreign-keys&gt;&lt;key app="EN" db-id="sx2rewz2prewfpeersr52v5vttftpsvts2xf" timestamp="1550144807"&gt;28&lt;/key&gt;&lt;/foreign-keys&gt;&lt;ref-type name="Report"&gt;27&lt;/ref-type&gt;&lt;contributors&gt;&lt;authors&gt;&lt;author&gt;Primary Immunodeficiencies (PID) – Driving Diagnosis for Optimal Care in Europe&lt;/author&gt;&lt;/authors&gt;&lt;/contributors&gt;&lt;titles&gt;&lt;title&gt;European Reference Paper&lt;/title&gt;&lt;/titles&gt;&lt;dates&gt;&lt;/dates&gt;&lt;pub-location&gt;worldpiweek.org&lt;/pub-location&gt;&lt;urls&gt;&lt;related-urls&gt;&lt;url&gt;http://worldpiweek.org/sites/default/files/basic_page_documents/PI_European_Reference_Paper.pdf&lt;/url&gt;&lt;/related-urls&gt;&lt;/urls&gt;&lt;/record&gt;&lt;/Cite&gt;&lt;/EndNote&gt;</w:instrText>
      </w:r>
      <w:r w:rsidR="000D38E6">
        <w:fldChar w:fldCharType="separate"/>
      </w:r>
      <w:r>
        <w:rPr>
          <w:noProof/>
        </w:rPr>
        <w:t>(7)</w:t>
      </w:r>
      <w:r w:rsidR="000D38E6">
        <w:fldChar w:fldCharType="end"/>
      </w:r>
      <w:r w:rsidR="000D38E6">
        <w:t xml:space="preserve">. </w:t>
      </w:r>
    </w:p>
    <w:p w14:paraId="347861EC" w14:textId="14B70A02" w:rsidR="00CC6288" w:rsidRDefault="000A66E7" w:rsidP="001732B3">
      <w:pPr>
        <w:spacing w:line="480" w:lineRule="auto"/>
        <w:jc w:val="both"/>
      </w:pPr>
      <w:r>
        <w:t xml:space="preserve">The importance of early diagnosis In </w:t>
      </w:r>
      <w:r w:rsidR="002C466D">
        <w:t>PID</w:t>
      </w:r>
      <w:r>
        <w:t xml:space="preserve"> cases is high, </w:t>
      </w:r>
      <w:r w:rsidR="00080C7D">
        <w:t>with relation to both the patient’s qualitative experience and the</w:t>
      </w:r>
      <w:r>
        <w:t xml:space="preserve"> economic cost to healthcare services. </w:t>
      </w:r>
      <w:r w:rsidR="000E457C">
        <w:t>Sources vary in cost analysis of undiagnosed PID, some say that w</w:t>
      </w:r>
      <w:r>
        <w:t>hilst a diagnosed</w:t>
      </w:r>
      <w:r w:rsidR="000E457C">
        <w:t xml:space="preserve"> US</w:t>
      </w:r>
      <w:r>
        <w:t xml:space="preserve"> patient costs healthcare services over US$250,000 PA</w:t>
      </w:r>
      <w:r w:rsidR="00116962">
        <w:t>,</w:t>
      </w:r>
      <w:r>
        <w:t xml:space="preserve"> largely due to treatment costs, an early diagnosis of the disorder can save as much as US$6500 per patient, per annum </w:t>
      </w:r>
      <w:r>
        <w:fldChar w:fldCharType="begin"/>
      </w:r>
      <w:r w:rsidR="00194D4C">
        <w:instrText xml:space="preserve"> ADDIN EN.CITE &lt;EndNote&gt;&lt;Cite&gt;&lt;Author&gt;Abolhassani&lt;/Author&gt;&lt;Year&gt;2015&lt;/Year&gt;&lt;RecNum&gt;19&lt;/RecNum&gt;&lt;DisplayText&gt;(8)&lt;/DisplayText&gt;&lt;record&gt;&lt;rec-number&gt;19&lt;/rec-number&gt;&lt;foreign-keys&gt;&lt;key app="EN" db-id="sx2rewz2prewfpeersr52v5vttftpsvts2xf" timestamp="1549453298"&gt;19&lt;/key&gt;&lt;/foreign-keys&gt;&lt;ref-type name="Journal Article"&gt;17&lt;/ref-type&gt;&lt;contributors&gt;&lt;authors&gt;&lt;author&gt;Abolhassani, Hassan&lt;/author&gt;&lt;author&gt;Naseri, Ali&lt;/author&gt;&lt;author&gt;Rezaei, Nima&lt;/author&gt;&lt;author&gt;Aghamohammadi, Asghar&lt;/author&gt;&lt;/authors&gt;&lt;/contributors&gt;&lt;titles&gt;&lt;title&gt;Economic burden of common variable immunodeficiency: annual cost of disease AU - Sadeghi, Bamdad&lt;/title&gt;&lt;secondary-title&gt;Expert Review of Clinical Immunology&lt;/secondary-title&gt;&lt;/titles&gt;&lt;periodical&gt;&lt;full-title&gt;Expert Review of Clinical Immunology&lt;/full-title&gt;&lt;/periodical&gt;&lt;pages&gt;681-688&lt;/pages&gt;&lt;volume&gt;11&lt;/volume&gt;&lt;number&gt;5&lt;/number&gt;&lt;dates&gt;&lt;year&gt;2015&lt;/year&gt;&lt;pub-dates&gt;&lt;date&gt;2015/05/04&lt;/date&gt;&lt;/pub-dates&gt;&lt;/dates&gt;&lt;publisher&gt;Taylor &amp;amp; Francis&lt;/publisher&gt;&lt;isbn&gt;1744-666X&lt;/isbn&gt;&lt;urls&gt;&lt;related-urls&gt;&lt;url&gt;https://doi.org/10.1586/1744666X.2015.1029457&lt;/url&gt;&lt;/related-urls&gt;&lt;/urls&gt;&lt;electronic-resource-num&gt;10.1586/1744666X.2015.1029457&lt;/electronic-resource-num&gt;&lt;/record&gt;&lt;/Cite&gt;&lt;/EndNote&gt;</w:instrText>
      </w:r>
      <w:r>
        <w:fldChar w:fldCharType="separate"/>
      </w:r>
      <w:r w:rsidR="00194D4C">
        <w:rPr>
          <w:noProof/>
        </w:rPr>
        <w:t>(8)</w:t>
      </w:r>
      <w:r>
        <w:fldChar w:fldCharType="end"/>
      </w:r>
      <w:r>
        <w:t>.</w:t>
      </w:r>
      <w:r w:rsidR="000E457C">
        <w:t xml:space="preserve"> An alternate source suggests an undiagnosed patient might cost the healthcare system US$102,552 annually, once diagnosed these costs may drop by as much as $79,942 </w:t>
      </w:r>
      <w:r w:rsidR="000E457C">
        <w:fldChar w:fldCharType="begin"/>
      </w:r>
      <w:r w:rsidR="00194D4C">
        <w:instrText xml:space="preserve"> ADDIN EN.CITE &lt;EndNote&gt;&lt;Cite&gt;&lt;Author&gt;Condino-Neto&lt;/Author&gt;&lt;Year&gt;2018&lt;/Year&gt;&lt;RecNum&gt;29&lt;/RecNum&gt;&lt;DisplayText&gt;(9)&lt;/DisplayText&gt;&lt;record&gt;&lt;rec-number&gt;29&lt;/rec-number&gt;&lt;foreign-keys&gt;&lt;key app="EN" db-id="sx2rewz2prewfpeersr52v5vttftpsvts2xf" timestamp="1550156123"&gt;29&lt;/key&gt;&lt;/foreign-keys&gt;&lt;ref-type name="Journal Article"&gt;17&lt;/ref-type&gt;&lt;contributors&gt;&lt;authors&gt;&lt;author&gt;Condino-Neto,Antonio&lt;/author&gt;&lt;author&gt;Espinosa-Rosales,Francisco J.&lt;/author&gt;&lt;/authors&gt;&lt;/contributors&gt;&lt;titles&gt;&lt;title&gt;Changing the Lives of People With Primary Immunodeficiencies (PI) With Early Testing and Diagnosis&lt;/title&gt;&lt;secondary-title&gt;Frontiers in Immunology&lt;/secondary-title&gt;&lt;short-title&gt;Primary Immunodeficiencies diagnosis&lt;/short-title&gt;&lt;/titles&gt;&lt;periodical&gt;&lt;full-title&gt;Frontiers in Immunology&lt;/full-title&gt;&lt;/periodical&gt;&lt;volume&gt;9&lt;/volume&gt;&lt;number&gt;1439&lt;/number&gt;&lt;keywords&gt;&lt;keyword&gt;Primary Immunodeficiencies,diagnosis,Treatment,Morbidity,Mortality&lt;/keyword&gt;&lt;/keywords&gt;&lt;dates&gt;&lt;year&gt;2018&lt;/year&gt;&lt;pub-dates&gt;&lt;date&gt;2018-June-25&lt;/date&gt;&lt;/pub-dates&gt;&lt;/dates&gt;&lt;isbn&gt;1664-3224&lt;/isbn&gt;&lt;work-type&gt;Opinion&lt;/work-type&gt;&lt;urls&gt;&lt;related-urls&gt;&lt;url&gt;https://www.frontiersin.org/article/10.3389/fimmu.2018.01439&lt;/url&gt;&lt;/related-urls&gt;&lt;/urls&gt;&lt;electronic-resource-num&gt;10.3389/fimmu.2018.01439&lt;/electronic-resource-num&gt;&lt;language&gt;English&lt;/language&gt;&lt;/record&gt;&lt;/Cite&gt;&lt;/EndNote&gt;</w:instrText>
      </w:r>
      <w:r w:rsidR="000E457C">
        <w:fldChar w:fldCharType="separate"/>
      </w:r>
      <w:r w:rsidR="00194D4C">
        <w:rPr>
          <w:noProof/>
        </w:rPr>
        <w:t>(9)</w:t>
      </w:r>
      <w:r w:rsidR="000E457C">
        <w:fldChar w:fldCharType="end"/>
      </w:r>
      <w:r w:rsidR="000E457C">
        <w:t>.</w:t>
      </w:r>
      <w:r>
        <w:t xml:space="preserve"> </w:t>
      </w:r>
      <w:r w:rsidR="00B03EB0">
        <w:t>In a patient survey, 45% of patients reported a diagnostic wait time of between 1-6 years, around 1/6</w:t>
      </w:r>
      <w:r w:rsidR="00B03EB0" w:rsidRPr="00C93637">
        <w:rPr>
          <w:vertAlign w:val="superscript"/>
        </w:rPr>
        <w:t>th</w:t>
      </w:r>
      <w:r w:rsidR="00B03EB0">
        <w:t xml:space="preserve"> reported waiting 10-20 years. Other key findings of the same survey confirmed undiagnosed patients bring about a dramatically increased burden on NHS resources </w:t>
      </w:r>
      <w:r w:rsidR="00B03EB0">
        <w:fldChar w:fldCharType="begin"/>
      </w:r>
      <w:r w:rsidR="00194D4C">
        <w:instrText xml:space="preserve"> ADDIN EN.CITE &lt;EndNote&gt;&lt;Cite&gt;&lt;Author&gt;UK&lt;/Author&gt;&lt;Year&gt;2016&lt;/Year&gt;&lt;RecNum&gt;20&lt;/RecNum&gt;&lt;DisplayText&gt;(10)&lt;/DisplayText&gt;&lt;record&gt;&lt;rec-number&gt;20&lt;/rec-number&gt;&lt;foreign-keys&gt;&lt;key app="EN" db-id="sx2rewz2prewfpeersr52v5vttftpsvts2xf" timestamp="1549453876"&gt;20&lt;/key&gt;&lt;/foreign-keys&gt;&lt;ref-type name="Report"&gt;27&lt;/ref-type&gt;&lt;contributors&gt;&lt;authors&gt;&lt;author&gt;PID UK&lt;/author&gt;&lt;/authors&gt;&lt;tertiary-authors&gt;&lt;author&gt;PID UK&lt;/author&gt;&lt;/tertiary-authors&gt;&lt;/contributors&gt;&lt;titles&gt;&lt;title&gt;Patients&amp;apos; experience survey of Primary Immunodeficiency Disorders services&lt;/title&gt;&lt;/titles&gt;&lt;dates&gt;&lt;year&gt;2016&lt;/year&gt;&lt;pub-dates&gt;&lt;date&gt;September 2016&lt;/date&gt;&lt;/pub-dates&gt;&lt;/dates&gt;&lt;pub-location&gt;www.piduk.org&lt;/pub-location&gt;&lt;urls&gt;&lt;related-urls&gt;&lt;url&gt;http://www.piduk.org/static/media/up/PID%20UK%20Patient%20Survey%20Executive%20Summary.pdf&lt;/url&gt;&lt;/related-urls&gt;&lt;/urls&gt;&lt;/record&gt;&lt;/Cite&gt;&lt;/EndNote&gt;</w:instrText>
      </w:r>
      <w:r w:rsidR="00B03EB0">
        <w:fldChar w:fldCharType="separate"/>
      </w:r>
      <w:r w:rsidR="00194D4C">
        <w:rPr>
          <w:noProof/>
        </w:rPr>
        <w:t>(10)</w:t>
      </w:r>
      <w:r w:rsidR="00B03EB0">
        <w:fldChar w:fldCharType="end"/>
      </w:r>
      <w:r w:rsidR="00B03EB0">
        <w:t xml:space="preserve">. </w:t>
      </w:r>
      <w:r w:rsidR="00651273">
        <w:t xml:space="preserve">Identification of the precise molecular origins for each patient’s case of </w:t>
      </w:r>
      <w:r w:rsidR="002C466D">
        <w:t>PID</w:t>
      </w:r>
      <w:r w:rsidR="00651273">
        <w:t xml:space="preserve"> leads to improved patient care </w:t>
      </w:r>
      <w:r w:rsidR="00651273">
        <w:fldChar w:fldCharType="begin">
          <w:fldData xml:space="preserve">PEVuZE5vdGU+PENpdGU+PEF1dGhvcj5XYWx0ZXI8L0F1dGhvcj48WWVhcj4yMDE2PC9ZZWFyPjxS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</w:fldData>
        </w:fldChar>
      </w:r>
      <w:r w:rsidR="00194D4C">
        <w:instrText xml:space="preserve"> ADDIN EN.CITE </w:instrText>
      </w:r>
      <w:r w:rsidR="00194D4C">
        <w:fldChar w:fldCharType="begin">
          <w:fldData xml:space="preserve">PEVuZE5vdGU+PENpdGU+PEF1dGhvcj5XYWx0ZXI8L0F1dGhvcj48WWVhcj4yMDE2PC9ZZWFyPjxS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</w:fldData>
        </w:fldChar>
      </w:r>
      <w:r w:rsidR="00194D4C">
        <w:instrText xml:space="preserve"> ADDIN EN.CITE.DATA </w:instrText>
      </w:r>
      <w:r w:rsidR="00194D4C">
        <w:fldChar w:fldCharType="end"/>
      </w:r>
      <w:r w:rsidR="00651273">
        <w:fldChar w:fldCharType="separate"/>
      </w:r>
      <w:r w:rsidR="00194D4C">
        <w:rPr>
          <w:noProof/>
        </w:rPr>
        <w:t>(11)</w:t>
      </w:r>
      <w:r w:rsidR="00651273">
        <w:fldChar w:fldCharType="end"/>
      </w:r>
      <w:r w:rsidR="00651273">
        <w:t>, and improved prognosis.</w:t>
      </w:r>
      <w:r w:rsidR="004646E3">
        <w:t xml:space="preserve"> The importance of correct genetic cause for a PID phenotype is demonstrated by the different treatment preferences which exist for conditions which may present with similar clinical phenotypes </w:t>
      </w:r>
      <w:r w:rsidR="004646E3">
        <w:fldChar w:fldCharType="begin">
          <w:fldData xml:space="preserve">PEVuZE5vdGU+PENpdGU+PEF1dGhvcj5IZWltYWxsPC9BdXRob3I+PFllYXI+MjAxMjwvWWVhcj48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</w:fldData>
        </w:fldChar>
      </w:r>
      <w:r w:rsidR="004646E3">
        <w:instrText xml:space="preserve"> ADDIN EN.CITE </w:instrText>
      </w:r>
      <w:r w:rsidR="004646E3">
        <w:fldChar w:fldCharType="begin">
          <w:fldData xml:space="preserve">PEVuZE5vdGU+PENpdGU+PEF1dGhvcj5IZWltYWxsPC9BdXRob3I+PFllYXI+MjAxMjwvWWVhcj48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</w:fldData>
        </w:fldChar>
      </w:r>
      <w:r w:rsidR="004646E3">
        <w:instrText xml:space="preserve"> ADDIN EN.CITE.DATA </w:instrText>
      </w:r>
      <w:r w:rsidR="004646E3">
        <w:fldChar w:fldCharType="end"/>
      </w:r>
      <w:r w:rsidR="004646E3">
        <w:fldChar w:fldCharType="separate"/>
      </w:r>
      <w:r w:rsidR="004646E3">
        <w:rPr>
          <w:noProof/>
        </w:rPr>
        <w:t>(12)</w:t>
      </w:r>
      <w:r w:rsidR="004646E3">
        <w:fldChar w:fldCharType="end"/>
      </w:r>
      <w:r w:rsidR="005A1857">
        <w:t xml:space="preserve">. </w:t>
      </w:r>
      <w:r w:rsidR="00080C7D">
        <w:t>Pre</w:t>
      </w:r>
      <w:r w:rsidR="004646E3">
        <w:t>cision therapeutic diagnostics</w:t>
      </w:r>
      <w:r w:rsidR="00080C7D">
        <w:t xml:space="preserve"> can help to achieve this in part, by</w:t>
      </w:r>
      <w:r w:rsidR="004646E3">
        <w:t xml:space="preserve"> allowing</w:t>
      </w:r>
      <w:r w:rsidR="00080C7D">
        <w:t xml:space="preserve"> target</w:t>
      </w:r>
      <w:r w:rsidR="00F20552">
        <w:t xml:space="preserve">ed </w:t>
      </w:r>
      <w:r w:rsidR="00080C7D">
        <w:t>intervention t</w:t>
      </w:r>
      <w:r w:rsidR="0095679F">
        <w:t>o the specific molecular causes</w:t>
      </w:r>
      <w:r w:rsidR="00651273">
        <w:t xml:space="preserve"> </w:t>
      </w:r>
      <w:r w:rsidR="00651273">
        <w:fldChar w:fldCharType="begin">
          <w:fldData xml:space="preserve">PEVuZE5vdGU+PENpdGU+PEF1dGhvcj5Cb25pbGxhPC9BdXRob3I+PFllYXI+MjAxNTwvWWVhcj48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4xMTg2LTIwNS5lMS03ODwvcGFn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</w:fldData>
        </w:fldChar>
      </w:r>
      <w:r w:rsidR="0058285C">
        <w:instrText xml:space="preserve"> ADDIN EN.CITE </w:instrText>
      </w:r>
      <w:r w:rsidR="0058285C">
        <w:fldChar w:fldCharType="begin">
          <w:fldData xml:space="preserve">PEVuZE5vdGU+PENpdGU+PEF1dGhvcj5Cb25pbGxhPC9BdXRob3I+PFllYXI+MjAxNTwvWWVhcj48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4xMTg2LTIwNS5lMS03ODwvcGFn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</w:fldData>
        </w:fldChar>
      </w:r>
      <w:r w:rsidR="0058285C">
        <w:instrText xml:space="preserve"> ADDIN EN.CITE.DATA </w:instrText>
      </w:r>
      <w:r w:rsidR="0058285C">
        <w:fldChar w:fldCharType="end"/>
      </w:r>
      <w:r w:rsidR="00651273">
        <w:fldChar w:fldCharType="separate"/>
      </w:r>
      <w:r w:rsidR="0058285C">
        <w:rPr>
          <w:noProof/>
        </w:rPr>
        <w:t>(13-15)</w:t>
      </w:r>
      <w:r w:rsidR="00651273">
        <w:fldChar w:fldCharType="end"/>
      </w:r>
      <w:r w:rsidR="0058285C">
        <w:t xml:space="preserve"> </w:t>
      </w:r>
      <w:r w:rsidR="00651273">
        <w:t xml:space="preserve">. </w:t>
      </w:r>
    </w:p>
    <w:p w14:paraId="3BB7A870" w14:textId="3EE24300" w:rsidR="00D278CC" w:rsidRDefault="00D278CC" w:rsidP="001732B3">
      <w:pPr>
        <w:spacing w:line="480" w:lineRule="auto"/>
        <w:jc w:val="both"/>
      </w:pPr>
    </w:p>
    <w:p w14:paraId="43A1A792" w14:textId="2748DFD1" w:rsidR="00B71EC7" w:rsidRPr="00D1148D" w:rsidRDefault="00D1148D" w:rsidP="004646E3">
      <w:pPr>
        <w:spacing w:line="480" w:lineRule="auto"/>
        <w:jc w:val="both"/>
        <w:rPr>
          <w:i/>
        </w:rPr>
      </w:pPr>
      <w:r w:rsidRPr="00D1148D">
        <w:rPr>
          <w:i/>
        </w:rPr>
        <w:t>D</w:t>
      </w:r>
      <w:r w:rsidR="00D278CC" w:rsidRPr="00D1148D">
        <w:rPr>
          <w:i/>
        </w:rPr>
        <w:t>iagnostic</w:t>
      </w:r>
      <w:r w:rsidR="00B3317E">
        <w:rPr>
          <w:i/>
        </w:rPr>
        <w:t xml:space="preserve"> challenges in</w:t>
      </w:r>
      <w:r w:rsidR="00D278CC" w:rsidRPr="00D1148D">
        <w:rPr>
          <w:i/>
        </w:rPr>
        <w:t xml:space="preserve"> </w:t>
      </w:r>
      <w:r w:rsidR="004646E3">
        <w:rPr>
          <w:i/>
        </w:rPr>
        <w:t>PID</w:t>
      </w:r>
    </w:p>
    <w:p w14:paraId="38282633" w14:textId="516810AA" w:rsidR="00597878" w:rsidRDefault="00D278CC" w:rsidP="00597878">
      <w:pPr>
        <w:spacing w:line="480" w:lineRule="auto"/>
        <w:jc w:val="both"/>
        <w:rPr>
          <w:color w:val="FF0000"/>
        </w:rPr>
      </w:pPr>
      <w:r>
        <w:t>Challenges in diagnosing Primary Immunodeficiency are numerous and diverse.</w:t>
      </w:r>
      <w:r w:rsidR="00455A85">
        <w:t xml:space="preserve"> </w:t>
      </w:r>
      <w:r w:rsidR="000A33D5">
        <w:t xml:space="preserve">Studies which correlate the phenotype and genotype have been useful in </w:t>
      </w:r>
      <w:r w:rsidR="00EF783B">
        <w:t xml:space="preserve">diagnostics, </w:t>
      </w:r>
      <w:r w:rsidR="000A33D5">
        <w:t xml:space="preserve">developing an understanding </w:t>
      </w:r>
      <w:r w:rsidR="000A33D5">
        <w:lastRenderedPageBreak/>
        <w:t xml:space="preserve">of various PID disorders </w:t>
      </w:r>
      <w:r w:rsidR="000A33D5">
        <w:fldChar w:fldCharType="begin"/>
      </w:r>
      <w:r w:rsidR="0058285C">
        <w:instrText xml:space="preserve"> ADDIN EN.CITE &lt;EndNote&gt;&lt;Cite&gt;&lt;Author&gt;Fischer&lt;/Author&gt;&lt;Year&gt;1993&lt;/Year&gt;&lt;RecNum&gt;42&lt;/RecNum&gt;&lt;DisplayText&gt;(16)&lt;/DisplayText&gt;&lt;record&gt;&lt;rec-number&gt;42&lt;/rec-number&gt;&lt;foreign-keys&gt;&lt;key app="EN" db-id="sx2rewz2prewfpeersr52v5vttftpsvts2xf" timestamp="1558517688"&gt;42&lt;/key&gt;&lt;/foreign-keys&gt;&lt;ref-type name="Journal Article"&gt;17&lt;/ref-type&gt;&lt;contributors&gt;&lt;authors&gt;&lt;author&gt;Fischer, Alain&lt;/author&gt;&lt;/authors&gt;&lt;/contributors&gt;&lt;titles&gt;&lt;title&gt;Primary T-cell immunodeficiencies&lt;/title&gt;&lt;secondary-title&gt;Current Opinion in Immunology&lt;/secondary-title&gt;&lt;/titles&gt;&lt;periodical&gt;&lt;full-title&gt;Current Opinion in Immunology&lt;/full-title&gt;&lt;/periodical&gt;&lt;pages&gt;569-578&lt;/pages&gt;&lt;volume&gt;5&lt;/volume&gt;&lt;number&gt;4&lt;/number&gt;&lt;dates&gt;&lt;year&gt;1993&lt;/year&gt;&lt;pub-dates&gt;&lt;date&gt;1993/08/01/&lt;/date&gt;&lt;/pub-dates&gt;&lt;/dates&gt;&lt;isbn&gt;0952-7915&lt;/isbn&gt;&lt;urls&gt;&lt;related-urls&gt;&lt;url&gt;http://www.sciencedirect.com/science/article/pii/095279159390040Y&lt;/url&gt;&lt;/related-urls&gt;&lt;/urls&gt;&lt;electronic-resource-num&gt;https://doi.org/10.1016/0952-7915(93)90040-Y&lt;/electronic-resource-num&gt;&lt;/record&gt;&lt;/Cite&gt;&lt;/EndNote&gt;</w:instrText>
      </w:r>
      <w:r w:rsidR="000A33D5">
        <w:fldChar w:fldCharType="separate"/>
      </w:r>
      <w:r w:rsidR="0058285C">
        <w:rPr>
          <w:noProof/>
        </w:rPr>
        <w:t>(16)</w:t>
      </w:r>
      <w:r w:rsidR="000A33D5">
        <w:fldChar w:fldCharType="end"/>
      </w:r>
      <w:r w:rsidR="00EF783B">
        <w:t>. Additionally</w:t>
      </w:r>
      <w:r w:rsidR="00E51467">
        <w:t>,</w:t>
      </w:r>
      <w:r w:rsidR="00EF783B">
        <w:t xml:space="preserve"> these correlation studies have been useful for</w:t>
      </w:r>
      <w:r w:rsidR="000B4E30">
        <w:t xml:space="preserve"> de</w:t>
      </w:r>
      <w:r w:rsidR="00C9504E">
        <w:t>-</w:t>
      </w:r>
      <w:r w:rsidR="000B4E30">
        <w:t xml:space="preserve">convoluting the pleiotropic nature of the involved genes, through which a single </w:t>
      </w:r>
      <w:r w:rsidR="00116962">
        <w:t>variant</w:t>
      </w:r>
      <w:r w:rsidR="000B4E30">
        <w:t xml:space="preserve"> can bring about a variety of clinical phenotypes </w:t>
      </w:r>
      <w:r w:rsidR="000B4E30">
        <w:fldChar w:fldCharType="begin">
          <w:fldData xml:space="preserve">PEVuZE5vdGU+PENpdGU+PEF1dGhvcj5NZXl0czwvQXV0aG9yPjxZZWFyPjIwMTY8L1llYXI+PFJl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k1Ny05Njk8L3BhZ2VzPjx2b2x1bWU+MTM4PC92b2x1bWU+PG51bWJl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</w:fldData>
        </w:fldChar>
      </w:r>
      <w:r w:rsidR="0058285C">
        <w:instrText xml:space="preserve"> ADDIN EN.CITE </w:instrText>
      </w:r>
      <w:r w:rsidR="0058285C">
        <w:fldChar w:fldCharType="begin">
          <w:fldData xml:space="preserve">PEVuZE5vdGU+PENpdGU+PEF1dGhvcj5NZXl0czwvQXV0aG9yPjxZZWFyPjIwMTY8L1llYXI+PFJl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k1Ny05Njk8L3BhZ2VzPjx2b2x1bWU+MTM4PC92b2x1bWU+PG51bWJl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</w:fldData>
        </w:fldChar>
      </w:r>
      <w:r w:rsidR="0058285C">
        <w:instrText xml:space="preserve"> ADDIN EN.CITE.DATA </w:instrText>
      </w:r>
      <w:r w:rsidR="0058285C">
        <w:fldChar w:fldCharType="end"/>
      </w:r>
      <w:r w:rsidR="000B4E30">
        <w:fldChar w:fldCharType="separate"/>
      </w:r>
      <w:r w:rsidR="0058285C">
        <w:rPr>
          <w:noProof/>
        </w:rPr>
        <w:t>(17)</w:t>
      </w:r>
      <w:r w:rsidR="000B4E30">
        <w:fldChar w:fldCharType="end"/>
      </w:r>
      <w:r w:rsidR="00080C7D">
        <w:t>.  However t</w:t>
      </w:r>
      <w:r w:rsidR="00455A85">
        <w:t xml:space="preserve">he development of a universal diagnostic pipeline for PIDD is hindered by the heterogeneity in presentation of disease, even among patients with what appears to be the same pathogenic genetic variant </w:t>
      </w:r>
      <w:r w:rsidR="00455A85">
        <w:fldChar w:fldCharType="begin"/>
      </w:r>
      <w:r w:rsidR="0058285C">
        <w:instrText xml:space="preserve"> ADDIN EN.CITE &lt;EndNote&gt;&lt;Cite&gt;&lt;Author&gt;Richardson&lt;/Author&gt;&lt;Year&gt;2018&lt;/Year&gt;&lt;RecNum&gt;37&lt;/RecNum&gt;&lt;DisplayText&gt;(18)&lt;/DisplayText&gt;&lt;record&gt;&lt;rec-number&gt;37&lt;/rec-number&gt;&lt;foreign-keys&gt;&lt;key app="EN" db-id="sx2rewz2prewfpeersr52v5vttftpsvts2xf" timestamp="1553513409"&gt;37&lt;/key&gt;&lt;/foreign-keys&gt;&lt;ref-type name="Journal Article"&gt;17&lt;/ref-type&gt;&lt;contributors&gt;&lt;authors&gt;&lt;author&gt;Richardson, Annely M.&lt;/author&gt;&lt;author&gt;Moyer, Ann M.&lt;/author&gt;&lt;author&gt;Hasadsri, Linda&lt;/author&gt;&lt;author&gt;Abraham, Roshini S.&lt;/author&gt;&lt;/authors&gt;&lt;/contributors&gt;&lt;titles&gt;&lt;title&gt;Diagnostic Tools for Inborn Errors of Human Immunity (Primary Immunodeficiencies and Immune Dysregulatory Diseases)&lt;/title&gt;&lt;secondary-title&gt;Current Allergy and Asthma Reports&lt;/secondary-title&gt;&lt;/titles&gt;&lt;periodical&gt;&lt;full-title&gt;Current Allergy and Asthma Reports&lt;/full-title&gt;&lt;/periodical&gt;&lt;pages&gt;19&lt;/pages&gt;&lt;volume&gt;18&lt;/volume&gt;&lt;number&gt;3&lt;/number&gt;&lt;dates&gt;&lt;year&gt;2018&lt;/year&gt;&lt;pub-dates&gt;&lt;date&gt;2018/02/22&lt;/date&gt;&lt;/pub-dates&gt;&lt;/dates&gt;&lt;isbn&gt;1534-6315&lt;/isbn&gt;&lt;urls&gt;&lt;related-urls&gt;&lt;url&gt;https://doi.org/10.1007/s11882-018-0770-1&lt;/url&gt;&lt;/related-urls&gt;&lt;/urls&gt;&lt;electronic-resource-num&gt;10.1007/s11882-018-0770-1&lt;/electronic-resource-num&gt;&lt;/record&gt;&lt;/Cite&gt;&lt;/EndNote&gt;</w:instrText>
      </w:r>
      <w:r w:rsidR="00455A85">
        <w:fldChar w:fldCharType="separate"/>
      </w:r>
      <w:r w:rsidR="0058285C">
        <w:rPr>
          <w:noProof/>
        </w:rPr>
        <w:t>(18)</w:t>
      </w:r>
      <w:r w:rsidR="00455A85">
        <w:fldChar w:fldCharType="end"/>
      </w:r>
      <w:r w:rsidR="00455A85">
        <w:t xml:space="preserve">. </w:t>
      </w:r>
      <w:r w:rsidR="000B4E30">
        <w:t xml:space="preserve">Conversely, a number of genotypes can bring about even the most well characterised phenotype </w:t>
      </w:r>
      <w:r w:rsidR="000B4E30">
        <w:fldChar w:fldCharType="begin">
          <w:fldData xml:space="preserve">PEVuZE5vdGU+PENpdGU+PEF1dGhvcj5NZXl0czwvQXV0aG9yPjxZZWFyPjIwMTY8L1llYXI+PFJl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k1Ny05Njk8L3BhZ2VzPjx2b2x1bWU+MTM4PC92b2x1bWU+PG51bWJl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</w:fldData>
        </w:fldChar>
      </w:r>
      <w:r w:rsidR="0058285C">
        <w:instrText xml:space="preserve"> ADDIN EN.CITE </w:instrText>
      </w:r>
      <w:r w:rsidR="0058285C">
        <w:fldChar w:fldCharType="begin">
          <w:fldData xml:space="preserve">PEVuZE5vdGU+PENpdGU+PEF1dGhvcj5NZXl0czwvQXV0aG9yPjxZZWFyPjIwMTY8L1llYXI+PFJl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k1Ny05Njk8L3BhZ2VzPjx2b2x1bWU+MTM4PC92b2x1bWU+PG51bWJl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</w:fldData>
        </w:fldChar>
      </w:r>
      <w:r w:rsidR="0058285C">
        <w:instrText xml:space="preserve"> ADDIN EN.CITE.DATA </w:instrText>
      </w:r>
      <w:r w:rsidR="0058285C">
        <w:fldChar w:fldCharType="end"/>
      </w:r>
      <w:r w:rsidR="000B4E30">
        <w:fldChar w:fldCharType="separate"/>
      </w:r>
      <w:r w:rsidR="0058285C">
        <w:rPr>
          <w:noProof/>
        </w:rPr>
        <w:t>(17)</w:t>
      </w:r>
      <w:r w:rsidR="000B4E30">
        <w:fldChar w:fldCharType="end"/>
      </w:r>
      <w:r w:rsidR="000B4E30">
        <w:t xml:space="preserve">. </w:t>
      </w:r>
      <w:r>
        <w:t xml:space="preserve">Once a </w:t>
      </w:r>
      <w:r w:rsidR="00E67634">
        <w:t xml:space="preserve">clinical </w:t>
      </w:r>
      <w:r>
        <w:t xml:space="preserve">diagnosis </w:t>
      </w:r>
      <w:r w:rsidR="00E67634">
        <w:t xml:space="preserve">of </w:t>
      </w:r>
      <w:r w:rsidR="002C466D">
        <w:t>PID</w:t>
      </w:r>
      <w:r w:rsidR="00E67634">
        <w:t xml:space="preserve"> </w:t>
      </w:r>
      <w:r>
        <w:t xml:space="preserve">is suspected, </w:t>
      </w:r>
      <w:r w:rsidR="00E67634">
        <w:t xml:space="preserve">mainly based upon a compatible phenotype, </w:t>
      </w:r>
      <w:r w:rsidR="00DC02FB">
        <w:t xml:space="preserve">a family history is usually taken </w:t>
      </w:r>
      <w:r w:rsidR="0062365D">
        <w:t>a</w:t>
      </w:r>
      <w:r w:rsidR="00DC02FB">
        <w:t>nd</w:t>
      </w:r>
      <w:r w:rsidR="0062365D">
        <w:t xml:space="preserve"> number of subsequent laboratory tests </w:t>
      </w:r>
      <w:r w:rsidR="00E67634">
        <w:t xml:space="preserve">performed </w:t>
      </w:r>
      <w:r w:rsidR="00305E82">
        <w:t>to confirm the type of immune mechanism affected</w:t>
      </w:r>
      <w:r>
        <w:t xml:space="preserve"> </w:t>
      </w:r>
      <w:r w:rsidR="00FE5894">
        <w:t>can be performed</w:t>
      </w:r>
      <w:r w:rsidR="00DA7FEF">
        <w:t xml:space="preserve"> </w:t>
      </w:r>
      <w:r w:rsidR="00DA7FEF">
        <w:fldChar w:fldCharType="begin"/>
      </w:r>
      <w:r w:rsidR="0058285C">
        <w:instrText xml:space="preserve"> ADDIN EN.CITE &lt;EndNote&gt;&lt;Cite&gt;&lt;Author&gt;Hernandez-Trujillo&lt;/Author&gt;&lt;Year&gt;2015&lt;/Year&gt;&lt;RecNum&gt;22&lt;/RecNum&gt;&lt;DisplayText&gt;(19)&lt;/DisplayText&gt;&lt;record&gt;&lt;rec-number&gt;22&lt;/rec-number&gt;&lt;foreign-keys&gt;&lt;key app="EN" db-id="sx2rewz2prewfpeersr52v5vttftpsvts2xf" timestamp="1549534083"&gt;22&lt;/key&gt;&lt;/foreign-keys&gt;&lt;ref-type name="Journal Article"&gt;17&lt;/ref-type&gt;&lt;contributors&gt;&lt;authors&gt;&lt;author&gt;Hernandez-Trujillo, Vivian&lt;/author&gt;&lt;author&gt;Ballow, Mark&lt;/author&gt;&lt;/authors&gt;&lt;/contributors&gt;&lt;titles&gt;&lt;title&gt;Diagnosing primary immunodeficiency: a practical approach for the non-immunologist AU - Lehman, Heather&lt;/title&gt;&lt;secondary-title&gt;Current Medical Research and Opinion&lt;/secondary-title&gt;&lt;/titles&gt;&lt;periodical&gt;&lt;full-title&gt;Current Medical Research and Opinion&lt;/full-title&gt;&lt;/periodical&gt;&lt;pages&gt;697-706&lt;/pages&gt;&lt;volume&gt;31&lt;/volume&gt;&lt;number&gt;4&lt;/number&gt;&lt;dates&gt;&lt;year&gt;2015&lt;/year&gt;&lt;pub-dates&gt;&lt;date&gt;2015/04/03&lt;/date&gt;&lt;/pub-dates&gt;&lt;/dates&gt;&lt;publisher&gt;Taylor &amp;amp; Francis&lt;/publisher&gt;&lt;isbn&gt;0300-7995&lt;/isbn&gt;&lt;urls&gt;&lt;related-urls&gt;&lt;url&gt;https://doi.org/10.1185/03007995.2014.1001063&lt;/url&gt;&lt;/related-urls&gt;&lt;/urls&gt;&lt;electronic-resource-num&gt;10.1185/03007995.2014.1001063&lt;/electronic-resource-num&gt;&lt;/record&gt;&lt;/Cite&gt;&lt;/EndNote&gt;</w:instrText>
      </w:r>
      <w:r w:rsidR="00DA7FEF">
        <w:fldChar w:fldCharType="separate"/>
      </w:r>
      <w:r w:rsidR="0058285C">
        <w:rPr>
          <w:noProof/>
        </w:rPr>
        <w:t>(19)</w:t>
      </w:r>
      <w:r w:rsidR="00DA7FEF">
        <w:fldChar w:fldCharType="end"/>
      </w:r>
      <w:r w:rsidR="00DA7FEF">
        <w:t>.</w:t>
      </w:r>
      <w:r w:rsidR="00915E4F">
        <w:rPr>
          <w:color w:val="FF0000"/>
        </w:rPr>
        <w:t xml:space="preserve"> </w:t>
      </w:r>
      <w:r w:rsidR="00E67634">
        <w:t xml:space="preserve">With the emergence of targeted sequencing of larger </w:t>
      </w:r>
      <w:r w:rsidR="002C466D">
        <w:t>PID</w:t>
      </w:r>
      <w:r w:rsidR="00E67634">
        <w:t xml:space="preserve"> gene panel</w:t>
      </w:r>
      <w:r w:rsidR="00116962">
        <w:t>s</w:t>
      </w:r>
      <w:r w:rsidR="00E67634">
        <w:t xml:space="preserve">, clinical exomes and complete exomes through short read next generation sequencing technologies, the inclusion of genetic testing within a </w:t>
      </w:r>
      <w:r w:rsidR="002C466D">
        <w:t>PID</w:t>
      </w:r>
      <w:r w:rsidR="00E67634">
        <w:t xml:space="preserve"> diagnostic work up has become more widespread. This approach to both adult and paediatric onset disease has consolidated the importance of protein based functional immune testing (cytokines, antibodies, </w:t>
      </w:r>
      <w:r w:rsidR="00E22C83">
        <w:t>etc.</w:t>
      </w:r>
      <w:r w:rsidR="00E67634">
        <w:t>) for characterising the nature of the phenotypic presentation, but furthermore to evaluate candidate genetic variants in such pathways that have been identified through parallel germline DNA testing</w:t>
      </w:r>
    </w:p>
    <w:p w14:paraId="00809021" w14:textId="54AC12A5" w:rsidR="00786841" w:rsidRDefault="00E155AF" w:rsidP="001732B3">
      <w:pPr>
        <w:spacing w:line="480" w:lineRule="auto"/>
        <w:jc w:val="both"/>
      </w:pPr>
      <w:r>
        <w:t xml:space="preserve">DNA </w:t>
      </w:r>
      <w:r w:rsidR="00647F03">
        <w:t>Sequencing-</w:t>
      </w:r>
      <w:r>
        <w:t>based g</w:t>
      </w:r>
      <w:r w:rsidR="00C647F9">
        <w:t>enetic testing is used where possible, a</w:t>
      </w:r>
      <w:r>
        <w:t>s</w:t>
      </w:r>
      <w:r w:rsidR="00C647F9">
        <w:t xml:space="preserve"> it pr</w:t>
      </w:r>
      <w:r>
        <w:t>ovides</w:t>
      </w:r>
      <w:r w:rsidR="00C647F9">
        <w:t xml:space="preserve"> the best diagnostic capability </w:t>
      </w:r>
      <w:r>
        <w:t>of existing</w:t>
      </w:r>
      <w:r w:rsidR="00333F8C">
        <w:t xml:space="preserve"> clinically adopted</w:t>
      </w:r>
      <w:r>
        <w:t xml:space="preserve"> methods</w:t>
      </w:r>
      <w:r w:rsidR="00C647F9">
        <w:t xml:space="preserve"> </w:t>
      </w:r>
      <w:r w:rsidR="00C647F9">
        <w:fldChar w:fldCharType="begin"/>
      </w:r>
      <w:r w:rsidR="00194D4C">
        <w:instrText xml:space="preserve"> ADDIN EN.CITE &lt;EndNote&gt;&lt;Cite&gt;&lt;Author&gt;Condino-Neto&lt;/Author&gt;&lt;Year&gt;2018&lt;/Year&gt;&lt;RecNum&gt;29&lt;/RecNum&gt;&lt;DisplayText&gt;(9)&lt;/DisplayText&gt;&lt;record&gt;&lt;rec-number&gt;29&lt;/rec-number&gt;&lt;foreign-keys&gt;&lt;key app="EN" db-id="sx2rewz2prewfpeersr52v5vttftpsvts2xf" timestamp="1550156123"&gt;29&lt;/key&gt;&lt;/foreign-keys&gt;&lt;ref-type name="Journal Article"&gt;17&lt;/ref-type&gt;&lt;contributors&gt;&lt;authors&gt;&lt;author&gt;Condino-Neto,Antonio&lt;/author&gt;&lt;author&gt;Espinosa-Rosales,Francisco J.&lt;/author&gt;&lt;/authors&gt;&lt;/contributors&gt;&lt;titles&gt;&lt;title&gt;Changing the Lives of People With Primary Immunodeficiencies (PI) With Early Testing and Diagnosis&lt;/title&gt;&lt;secondary-title&gt;Frontiers in Immunology&lt;/secondary-title&gt;&lt;short-title&gt;Primary Immunodeficiencies diagnosis&lt;/short-title&gt;&lt;/titles&gt;&lt;periodical&gt;&lt;full-title&gt;Frontiers in Immunology&lt;/full-title&gt;&lt;/periodical&gt;&lt;volume&gt;9&lt;/volume&gt;&lt;number&gt;1439&lt;/number&gt;&lt;keywords&gt;&lt;keyword&gt;Primary Immunodeficiencies,diagnosis,Treatment,Morbidity,Mortality&lt;/keyword&gt;&lt;/keywords&gt;&lt;dates&gt;&lt;year&gt;2018&lt;/year&gt;&lt;pub-dates&gt;&lt;date&gt;2018-June-25&lt;/date&gt;&lt;/pub-dates&gt;&lt;/dates&gt;&lt;isbn&gt;1664-3224&lt;/isbn&gt;&lt;work-type&gt;Opinion&lt;/work-type&gt;&lt;urls&gt;&lt;related-urls&gt;&lt;url&gt;https://www.frontiersin.org/article/10.3389/fimmu.2018.01439&lt;/url&gt;&lt;/related-urls&gt;&lt;/urls&gt;&lt;electronic-resource-num&gt;10.3389/fimmu.2018.01439&lt;/electronic-resource-num&gt;&lt;language&gt;English&lt;/language&gt;&lt;/record&gt;&lt;/Cite&gt;&lt;/EndNote&gt;</w:instrText>
      </w:r>
      <w:r w:rsidR="00C647F9">
        <w:fldChar w:fldCharType="separate"/>
      </w:r>
      <w:r w:rsidR="00194D4C">
        <w:rPr>
          <w:noProof/>
        </w:rPr>
        <w:t>(9)</w:t>
      </w:r>
      <w:r w:rsidR="00C647F9">
        <w:fldChar w:fldCharType="end"/>
      </w:r>
      <w:r w:rsidR="00B40E3E">
        <w:t>.</w:t>
      </w:r>
      <w:r w:rsidR="00647F03">
        <w:t xml:space="preserve"> </w:t>
      </w:r>
      <w:r w:rsidR="00CC0D89">
        <w:t>W</w:t>
      </w:r>
      <w:r w:rsidR="00E22C83">
        <w:t>hole exome sequencing (</w:t>
      </w:r>
      <w:r w:rsidR="00647F03">
        <w:t>WES</w:t>
      </w:r>
      <w:r w:rsidR="00E22C83">
        <w:t>)</w:t>
      </w:r>
      <w:r w:rsidR="00647F03">
        <w:t xml:space="preserve">  </w:t>
      </w:r>
      <w:r w:rsidR="00CC0D89">
        <w:t xml:space="preserve">has the highest success rate of clinically adopted diagnostic methods, </w:t>
      </w:r>
      <w:r w:rsidR="00647F03">
        <w:fldChar w:fldCharType="begin">
          <w:fldData xml:space="preserve">PEVuZE5vdGU+PENpdGU+PEF1dGhvcj5Cb3ljb3R0PC9BdXRob3I+PFllYXI+MjAxNzwvWWVhcj48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yMjg8L3BhZ2VzPjx2b2x1bWU+MTI8L3ZvbHVtZT48bnVtYmVyPjk8L251bWJl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</w:fldData>
        </w:fldChar>
      </w:r>
      <w:r w:rsidR="0058285C">
        <w:instrText xml:space="preserve"> ADDIN EN.CITE </w:instrText>
      </w:r>
      <w:r w:rsidR="0058285C">
        <w:fldChar w:fldCharType="begin">
          <w:fldData xml:space="preserve">PEVuZE5vdGU+PENpdGU+PEF1dGhvcj5Cb3ljb3R0PC9BdXRob3I+PFllYXI+MjAxNzwvWWVhcj48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yMjg8L3BhZ2VzPjx2b2x1bWU+MTI8L3ZvbHVtZT48bnVtYmVyPjk8L251bWJl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</w:fldData>
        </w:fldChar>
      </w:r>
      <w:r w:rsidR="0058285C">
        <w:instrText xml:space="preserve"> ADDIN EN.CITE.DATA </w:instrText>
      </w:r>
      <w:r w:rsidR="0058285C">
        <w:fldChar w:fldCharType="end"/>
      </w:r>
      <w:r w:rsidR="00647F03">
        <w:fldChar w:fldCharType="separate"/>
      </w:r>
      <w:r w:rsidR="0058285C">
        <w:rPr>
          <w:noProof/>
        </w:rPr>
        <w:t>(20, 21)</w:t>
      </w:r>
      <w:r w:rsidR="00647F03">
        <w:fldChar w:fldCharType="end"/>
      </w:r>
      <w:r w:rsidR="00652EF8">
        <w:t>,</w:t>
      </w:r>
      <w:r w:rsidR="00B71EC7">
        <w:t xml:space="preserve"> </w:t>
      </w:r>
      <w:r w:rsidR="00CC0D89">
        <w:t>which</w:t>
      </w:r>
      <w:r w:rsidR="00652EF8">
        <w:t xml:space="preserve"> it achieves despite the exome comprising only ~2% of the human genome </w:t>
      </w:r>
      <w:r w:rsidR="00652EF8">
        <w:fldChar w:fldCharType="begin"/>
      </w:r>
      <w:r w:rsidR="0058285C">
        <w:instrText xml:space="preserve"> ADDIN EN.CITE &lt;EndNote&gt;&lt;Cite&gt;&lt;Author&gt;Bamshad&lt;/Author&gt;&lt;Year&gt;2011&lt;/Year&gt;&lt;RecNum&gt;44&lt;/RecNum&gt;&lt;DisplayText&gt;(22)&lt;/DisplayText&gt;&lt;record&gt;&lt;rec-number&gt;44&lt;/rec-number&gt;&lt;foreign-keys&gt;&lt;key app="EN" db-id="sx2rewz2prewfpeersr52v5vttftpsvts2xf" timestamp="1560346463"&gt;44&lt;/key&gt;&lt;/foreign-keys&gt;&lt;ref-type name="Journal Article"&gt;17&lt;/ref-type&gt;&lt;contributors&gt;&lt;authors&gt;&lt;author&gt;Bamshad, Michael J.&lt;/author&gt;&lt;author&gt;Ng, Sarah B.&lt;/author&gt;&lt;author&gt;Bigham, Abigail W.&lt;/author&gt;&lt;author&gt;Tabor, Holly K.&lt;/author&gt;&lt;author&gt;Emond, Mary J.&lt;/author&gt;&lt;author&gt;Nickerson, Deborah A.&lt;/author&gt;&lt;author&gt;Shendure, Jay&lt;/author&gt;&lt;/authors&gt;&lt;/contributors&gt;&lt;titles&gt;&lt;title&gt;Exome sequencing as a tool for Mendelian disease gene discovery&lt;/title&gt;&lt;secondary-title&gt;Nature Reviews Genetics&lt;/secondary-title&gt;&lt;/titles&gt;&lt;periodical&gt;&lt;full-title&gt;Nature Reviews Genetics&lt;/full-title&gt;&lt;/periodical&gt;&lt;pages&gt;745&lt;/pages&gt;&lt;volume&gt;12&lt;/volume&gt;&lt;dates&gt;&lt;year&gt;2011&lt;/year&gt;&lt;pub-dates&gt;&lt;date&gt;09/27/online&lt;/date&gt;&lt;/pub-dates&gt;&lt;/dates&gt;&lt;publisher&gt;Nature Publishing Group, a division of Macmillan Publishers Limited. All Rights Reserved.&lt;/publisher&gt;&lt;work-type&gt;Review Article&lt;/work-type&gt;&lt;urls&gt;&lt;related-urls&gt;&lt;url&gt;https://doi.org/10.1038/nrg3031&lt;/url&gt;&lt;/related-urls&gt;&lt;/urls&gt;&lt;electronic-resource-num&gt;10.1038/nrg3031&amp;#xD;https://www.nature.com/articles/nrg3031#supplementary-information&lt;/electronic-resource-num&gt;&lt;/record&gt;&lt;/Cite&gt;&lt;/EndNote&gt;</w:instrText>
      </w:r>
      <w:r w:rsidR="00652EF8">
        <w:fldChar w:fldCharType="separate"/>
      </w:r>
      <w:r w:rsidR="0058285C">
        <w:rPr>
          <w:noProof/>
        </w:rPr>
        <w:t>(22)</w:t>
      </w:r>
      <w:r w:rsidR="00652EF8">
        <w:fldChar w:fldCharType="end"/>
      </w:r>
      <w:r w:rsidR="00CC0D89">
        <w:t>.This is in part due to</w:t>
      </w:r>
      <w:r w:rsidR="00652EF8">
        <w:t xml:space="preserve"> 85% of currently ann</w:t>
      </w:r>
      <w:r w:rsidR="00E54E86">
        <w:t>otated variants exist</w:t>
      </w:r>
      <w:r w:rsidR="00CC0D89">
        <w:t>ing</w:t>
      </w:r>
      <w:r w:rsidR="00E54E86">
        <w:t xml:space="preserve"> within th</w:t>
      </w:r>
      <w:r w:rsidR="00786841">
        <w:t>e transcribed</w:t>
      </w:r>
      <w:r w:rsidR="00652EF8">
        <w:t xml:space="preserve"> portion of the genome</w:t>
      </w:r>
      <w:r w:rsidR="00E54E86">
        <w:t xml:space="preserve"> </w:t>
      </w:r>
      <w:r w:rsidR="00E54E86">
        <w:fldChar w:fldCharType="begin"/>
      </w:r>
      <w:r w:rsidR="0058285C">
        <w:instrText xml:space="preserve"> ADDIN EN.CITE &lt;EndNote&gt;&lt;Cite&gt;&lt;Author&gt;Majewski&lt;/Author&gt;&lt;Year&gt;2011&lt;/Year&gt;&lt;RecNum&gt;46&lt;/RecNum&gt;&lt;DisplayText&gt;(23)&lt;/DisplayText&gt;&lt;record&gt;&lt;rec-number&gt;46&lt;/rec-number&gt;&lt;foreign-keys&gt;&lt;key app="EN" db-id="sx2rewz2prewfpeersr52v5vttftpsvts2xf" timestamp="1560347071"&gt;46&lt;/key&gt;&lt;/foreign-keys&gt;&lt;ref-type name="Journal Article"&gt;17&lt;/ref-type&gt;&lt;contributors&gt;&lt;authors&gt;&lt;author&gt;Majewski, J.&lt;/author&gt;&lt;author&gt;Schwartzentruber, J.&lt;/author&gt;&lt;author&gt;Lalonde, E.&lt;/author&gt;&lt;author&gt;Montpetit, A.&lt;/author&gt;&lt;author&gt;Jabado, N.&lt;/author&gt;&lt;/authors&gt;&lt;/contributors&gt;&lt;auth-address&gt;McGill University and Genome Quebec Innovation Centre, Montreal, Canada.&lt;/auth-address&gt;&lt;titles&gt;&lt;title&gt;What can exome sequencing do for you?&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pages&gt;580-9&lt;/pages&gt;&lt;volume&gt;48&lt;/volume&gt;&lt;number&gt;9&lt;/number&gt;&lt;edition&gt;2011/07/07&lt;/edition&gt;&lt;keywords&gt;&lt;keyword&gt;Animals&lt;/keyword&gt;&lt;keyword&gt;*Exome&lt;/keyword&gt;&lt;keyword&gt;*Genetic Predisposition to Disease&lt;/keyword&gt;&lt;keyword&gt;Genetic Variation&lt;/keyword&gt;&lt;keyword&gt;Genome&lt;/keyword&gt;&lt;keyword&gt;*Genome-Wide Association Study&lt;/keyword&gt;&lt;keyword&gt;Humans&lt;/keyword&gt;&lt;keyword&gt;Mutation&lt;/keyword&gt;&lt;keyword&gt;Neoplasms/genetics&lt;/keyword&gt;&lt;keyword&gt;Sequence Analysis, DNA/*methods&lt;/keyword&gt;&lt;/keywords&gt;&lt;dates&gt;&lt;year&gt;2011&lt;/year&gt;&lt;pub-dates&gt;&lt;date&gt;Sep&lt;/date&gt;&lt;/pub-dates&gt;&lt;/dates&gt;&lt;isbn&gt;0022-2593&lt;/isbn&gt;&lt;accession-num&gt;21730106&lt;/accession-num&gt;&lt;urls&gt;&lt;/urls&gt;&lt;electronic-resource-num&gt;10.1136/jmedgenet-2011-100223&lt;/electronic-resource-num&gt;&lt;remote-database-provider&gt;NLM&lt;/remote-database-provider&gt;&lt;language&gt;eng&lt;/language&gt;&lt;/record&gt;&lt;/Cite&gt;&lt;/EndNote&gt;</w:instrText>
      </w:r>
      <w:r w:rsidR="00E54E86">
        <w:fldChar w:fldCharType="separate"/>
      </w:r>
      <w:r w:rsidR="0058285C">
        <w:rPr>
          <w:noProof/>
        </w:rPr>
        <w:t>(23)</w:t>
      </w:r>
      <w:r w:rsidR="00E54E86">
        <w:fldChar w:fldCharType="end"/>
      </w:r>
      <w:r w:rsidR="00652EF8">
        <w:t xml:space="preserve">. It has been hypothesised that this focus had likely led to the </w:t>
      </w:r>
      <w:r w:rsidR="00E54E86">
        <w:t>underestimation of the contribution to disease of non-coding variants</w:t>
      </w:r>
      <w:r w:rsidR="006A407C">
        <w:t xml:space="preserve"> </w:t>
      </w:r>
      <w:r w:rsidR="006A407C">
        <w:fldChar w:fldCharType="begin"/>
      </w:r>
      <w:r w:rsidR="0058285C">
        <w:instrText xml:space="preserve"> ADDIN EN.CITE &lt;EndNote&gt;&lt;Cite&gt;&lt;Author&gt;Kremer&lt;/Author&gt;&lt;Year&gt;2018&lt;/Year&gt;&lt;RecNum&gt;23&lt;/RecNum&gt;&lt;DisplayText&gt;(24)&lt;/DisplayText&gt;&lt;record&gt;&lt;rec-number&gt;23&lt;/rec-number&gt;&lt;foreign-keys&gt;&lt;key app="EN" db-id="swwa9vw25re9wae09pvv0eap0sppwtef9xps" timestamp="1560774669"&gt;23&lt;/key&gt;&lt;/foreign-keys&gt;&lt;ref-type name="Journal Article"&gt;17&lt;/ref-type&gt;&lt;contributors&gt;&lt;authors&gt;&lt;author&gt;Kremer, Laura S.&lt;/author&gt;&lt;author&gt;Wortmann, Saskia B.&lt;/author&gt;&lt;author&gt;Prokisch, Holger&lt;/author&gt;&lt;/authors&gt;&lt;/contributors&gt;&lt;titles&gt;&lt;title&gt;&amp;quot;Transcriptomics&amp;quot;: molecular diagnosis of inborn errors of metabolism via RNA-sequencing&lt;/title&gt;&lt;secondary-title&gt;Journal of inherited metabolic disease&lt;/secondary-title&gt;&lt;alt-title&gt;J Inherit Metab Dis&lt;/alt-title&gt;&lt;/titles&gt;&lt;periodical&gt;&lt;full-title&gt;Journal of inherited metabolic disease&lt;/full-title&gt;&lt;abbr-1&gt;J Inherit Metab Dis&lt;/abbr-1&gt;&lt;/periodical&gt;&lt;alt-periodical&gt;&lt;full-title&gt;Journal of inherited metabolic disease&lt;/full-title&gt;&lt;abbr-1&gt;J Inherit Metab Dis&lt;/abbr-1&gt;&lt;/alt-periodical&gt;&lt;pages&gt;525-532&lt;/pages&gt;&lt;volume&gt;41&lt;/volume&gt;&lt;number&gt;3&lt;/number&gt;&lt;edition&gt;2018/01/25&lt;/edition&gt;&lt;dates&gt;&lt;year&gt;2018&lt;/year&gt;&lt;/dates&gt;&lt;publisher&gt;Springer Netherlands&lt;/publisher&gt;&lt;isbn&gt;1573-2665&amp;#xD;0141-8955&lt;/isbn&gt;&lt;accession-num&gt;29372369&lt;/accession-num&gt;&lt;urls&gt;&lt;related-urls&gt;&lt;url&gt;https://www.ncbi.nlm.nih.gov/pubmed/29372369&lt;/url&gt;&lt;url&gt;https://www.ncbi.nlm.nih.gov/pmc/articles/PMC5959960/&lt;/url&gt;&lt;/related-urls&gt;&lt;/urls&gt;&lt;electronic-resource-num&gt;10.1007/s10545-017-0133-4&lt;/electronic-resource-num&gt;&lt;remote-database-name&gt;PubMed&lt;/remote-database-name&gt;&lt;language&gt;eng&lt;/language&gt;&lt;/record&gt;&lt;/Cite&gt;&lt;/EndNote&gt;</w:instrText>
      </w:r>
      <w:r w:rsidR="006A407C">
        <w:fldChar w:fldCharType="separate"/>
      </w:r>
      <w:r w:rsidR="0058285C">
        <w:rPr>
          <w:noProof/>
        </w:rPr>
        <w:t>(24)</w:t>
      </w:r>
      <w:r w:rsidR="006A407C">
        <w:fldChar w:fldCharType="end"/>
      </w:r>
      <w:r w:rsidR="00652EF8">
        <w:t>.</w:t>
      </w:r>
    </w:p>
    <w:p w14:paraId="420596C3" w14:textId="79471C80" w:rsidR="00D278CC" w:rsidRDefault="00786841" w:rsidP="001732B3">
      <w:pPr>
        <w:spacing w:line="480" w:lineRule="auto"/>
        <w:jc w:val="both"/>
      </w:pPr>
      <w:r>
        <w:t>Due to the improvement that WES and WGS brings to diagnostics</w:t>
      </w:r>
      <w:r w:rsidR="00E51467">
        <w:t xml:space="preserve"> </w:t>
      </w:r>
      <w:r>
        <w:t>r</w:t>
      </w:r>
      <w:r w:rsidR="00FE5894">
        <w:t>esearchers are calling for</w:t>
      </w:r>
      <w:r w:rsidR="00E155AF">
        <w:t xml:space="preserve"> universal</w:t>
      </w:r>
      <w:r w:rsidR="00FE5894">
        <w:t xml:space="preserve"> molecular gene testing for the diagnosis of primary immune deficiencies </w:t>
      </w:r>
      <w:r w:rsidR="00FE5894">
        <w:fldChar w:fldCharType="begin"/>
      </w:r>
      <w:r w:rsidR="0058285C">
        <w:instrText xml:space="preserve"> ADDIN EN.CITE &lt;EndNote&gt;&lt;Cite&gt;&lt;Author&gt;Heimall&lt;/Author&gt;&lt;Year&gt;2019&lt;/Year&gt;&lt;RecNum&gt;23&lt;/RecNum&gt;&lt;DisplayText&gt;(25)&lt;/DisplayText&gt;&lt;record&gt;&lt;rec-number&gt;23&lt;/rec-number&gt;&lt;foreign-keys&gt;&lt;key app="EN" db-id="sx2rewz2prewfpeersr52v5vttftpsvts2xf" timestamp="1549534250"&gt;23&lt;/key&gt;&lt;/foreign-keys&gt;&lt;ref-type name="Journal Article"&gt;17&lt;/ref-type&gt;&lt;contributors&gt;&lt;authors&gt;&lt;author&gt;Heimall, J.&lt;/author&gt;&lt;/authors&gt;&lt;/contributors&gt;&lt;auth-address&gt;Division of Allergy and Immunology, Children&amp;apos;s Hospital of Philadelphia, Philadelphia, Pa. Electronic address: heimallj@email.chop.edu.&lt;/auth-address&gt;&lt;titles&gt;&lt;title&gt;Now Is the Time to Use Molecular Gene Testing for the Diagnosis of Primary Immune Deficiencies&lt;/title&gt;&lt;secondary-title&gt;J Allergy Clin Immunol Pract&lt;/secondary-title&gt;&lt;alt-title&gt;The journal of allergy and clinical immunology. In practice&lt;/alt-title&gt;&lt;/titles&gt;&lt;periodical&gt;&lt;full-title&gt;J Allergy Clin Immunol Pract&lt;/full-title&gt;&lt;abbr-1&gt;The journal of allergy and clinical immunology. In practice&lt;/abbr-1&gt;&lt;/periodical&gt;&lt;alt-periodical&gt;&lt;full-title&gt;J Allergy Clin Immunol Pract&lt;/full-title&gt;&lt;abbr-1&gt;The journal of allergy and clinical immunology. In practice&lt;/abbr-1&gt;&lt;/alt-periodical&gt;&lt;edition&gt;2019/01/15&lt;/edition&gt;&lt;keywords&gt;&lt;keyword&gt;Gene editing&lt;/keyword&gt;&lt;keyword&gt;Gene therapy&lt;/keyword&gt;&lt;keyword&gt;Next-generation sequencing&lt;/keyword&gt;&lt;keyword&gt;Personalized medicine&lt;/keyword&gt;&lt;keyword&gt;Primary immunodeficiency&lt;/keyword&gt;&lt;/keywords&gt;&lt;dates&gt;&lt;year&gt;2019&lt;/year&gt;&lt;pub-dates&gt;&lt;date&gt;Jan 10&lt;/date&gt;&lt;/pub-dates&gt;&lt;/dates&gt;&lt;accession-num&gt;30639929&lt;/accession-num&gt;&lt;urls&gt;&lt;/urls&gt;&lt;electronic-resource-num&gt;10.1016/j.jaip.2018.12.022&lt;/electronic-resource-num&gt;&lt;remote-database-provider&gt;NLM&lt;/remote-database-provider&gt;&lt;language&gt;eng&lt;/language&gt;&lt;/record&gt;&lt;/Cite&gt;&lt;/EndNote&gt;</w:instrText>
      </w:r>
      <w:r w:rsidR="00FE5894">
        <w:fldChar w:fldCharType="separate"/>
      </w:r>
      <w:r w:rsidR="0058285C">
        <w:rPr>
          <w:noProof/>
        </w:rPr>
        <w:t>(25)</w:t>
      </w:r>
      <w:r w:rsidR="00FE5894">
        <w:fldChar w:fldCharType="end"/>
      </w:r>
      <w:r w:rsidR="00652EF8">
        <w:t xml:space="preserve">. </w:t>
      </w:r>
      <w:r w:rsidR="006716B4">
        <w:t>E</w:t>
      </w:r>
      <w:r w:rsidR="00333F8C">
        <w:t>vidence from existing literature</w:t>
      </w:r>
      <w:r w:rsidR="006716B4">
        <w:t>, however,</w:t>
      </w:r>
      <w:r w:rsidR="00C64905">
        <w:t xml:space="preserve"> suggests that even this may be inadequate</w:t>
      </w:r>
      <w:r w:rsidR="007F7E86">
        <w:t xml:space="preserve">; </w:t>
      </w:r>
      <w:r w:rsidR="00D1148D">
        <w:t>currently</w:t>
      </w:r>
      <w:r w:rsidR="00333F8C">
        <w:t xml:space="preserve"> </w:t>
      </w:r>
      <w:r w:rsidR="00B40E3E">
        <w:t>WES</w:t>
      </w:r>
      <w:r w:rsidR="00333F8C">
        <w:t xml:space="preserve"> and whole genome sequencing </w:t>
      </w:r>
      <w:r w:rsidR="00B40E3E">
        <w:t xml:space="preserve">(WGS) </w:t>
      </w:r>
      <w:r w:rsidR="00333F8C">
        <w:t>is only able to pr</w:t>
      </w:r>
      <w:r w:rsidR="00DF367B">
        <w:t>oduce reliable diagnosis in 25-6</w:t>
      </w:r>
      <w:r w:rsidR="00333F8C">
        <w:t xml:space="preserve">0% of cases </w:t>
      </w:r>
      <w:r w:rsidR="00333F8C">
        <w:fldChar w:fldCharType="begin">
          <w:fldData xml:space="preserve">PEVuZE5vdGU+PENpdGU+PEF1dGhvcj5NZXl0czwvQXV0aG9yPjxZZWFyPjIwMTY8L1llYXI+PFJl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OTU3LTk2OTwvcGFnZXM+PHZvbHVtZT4xMzg8L3ZvbHVtZT48bnVtYmVyPjQ8L251bWJlcj48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cxNy03MjY8L3BhZ2VzPjx2b2x1bWU+NDc8L3ZvbHVtZT48bnVtYmVy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</w:fldData>
        </w:fldChar>
      </w:r>
      <w:r w:rsidR="0058285C">
        <w:instrText xml:space="preserve"> ADDIN EN.CITE </w:instrText>
      </w:r>
      <w:r w:rsidR="0058285C">
        <w:fldChar w:fldCharType="begin">
          <w:fldData xml:space="preserve">PEVuZE5vdGU+PENpdGU+PEF1dGhvcj5NZXl0czwvQXV0aG9yPjxZZWFyPjIwMTY8L1llYXI+PFJl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OTU3LTk2OTwvcGFnZXM+PHZvbHVtZT4xMzg8L3ZvbHVtZT48bnVtYmVyPjQ8L251bWJlcj48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cxNy03MjY8L3BhZ2VzPjx2b2x1bWU+NDc8L3ZvbHVtZT48bnVtYmVy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</w:fldData>
        </w:fldChar>
      </w:r>
      <w:r w:rsidR="0058285C">
        <w:instrText xml:space="preserve"> ADDIN EN.CITE.DATA </w:instrText>
      </w:r>
      <w:r w:rsidR="0058285C">
        <w:fldChar w:fldCharType="end"/>
      </w:r>
      <w:r w:rsidR="00333F8C">
        <w:fldChar w:fldCharType="separate"/>
      </w:r>
      <w:r w:rsidR="0058285C">
        <w:rPr>
          <w:noProof/>
        </w:rPr>
        <w:t>(26-31)</w:t>
      </w:r>
      <w:r w:rsidR="00333F8C">
        <w:fldChar w:fldCharType="end"/>
      </w:r>
      <w:r w:rsidR="00333F8C">
        <w:t xml:space="preserve">. </w:t>
      </w:r>
      <w:r>
        <w:t xml:space="preserve">Although many </w:t>
      </w:r>
      <w:r>
        <w:lastRenderedPageBreak/>
        <w:t xml:space="preserve">countries have undertaken whole genome sequencing projects to evaluate this approach </w:t>
      </w:r>
      <w:r>
        <w:fldChar w:fldCharType="begin"/>
      </w:r>
      <w:r>
        <w:instrText xml:space="preserve"> ADDIN EN.CITE &lt;EndNote&gt;&lt;Cite&gt;&lt;Author&gt;Philippidis&lt;/Author&gt;&lt;Year&gt;2018 &lt;/Year&gt;&lt;RecNum&gt;63&lt;/RecNum&gt;&lt;DisplayText&gt;(32)&lt;/DisplayText&gt;&lt;record&gt;&lt;rec-number&gt;63&lt;/rec-number&gt;&lt;foreign-keys&gt;&lt;key app="EN" db-id="sx2rewz2prewfpeersr52v5vttftpsvts2xf" timestamp="1564053953"&gt;63&lt;/key&gt;&lt;/foreign-keys&gt;&lt;ref-type name="Web Page"&gt;12&lt;/ref-type&gt;&lt;contributors&gt;&lt;authors&gt;&lt;author&gt;Alex Philippidis&lt;/author&gt;&lt;/authors&gt;&lt;secondary-authors&gt;&lt;author&gt;Alex Philippidis&lt;/author&gt;&lt;/secondary-authors&gt;&lt;/contributors&gt;&lt;titles&gt;&lt;title&gt;The 100, 000 Genomes club&lt;/title&gt;&lt;/titles&gt;&lt;volume&gt;2019&lt;/volume&gt;&lt;number&gt;25/07&lt;/number&gt;&lt;dates&gt;&lt;year&gt;2018 &lt;/year&gt;&lt;/dates&gt;&lt;pub-location&gt;www.genenews.com &lt;/pub-location&gt;&lt;urls&gt;&lt;related-urls&gt;&lt;url&gt;https://www.genengnews.com/insights/the-100000-genomes-club/&lt;/url&gt;&lt;/related-urls&gt;&lt;/urls&gt;&lt;/record&gt;&lt;/Cite&gt;&lt;/EndNote&gt;</w:instrText>
      </w:r>
      <w:r>
        <w:fldChar w:fldCharType="separate"/>
      </w:r>
      <w:r>
        <w:rPr>
          <w:noProof/>
        </w:rPr>
        <w:t>(32)</w:t>
      </w:r>
      <w:r>
        <w:fldChar w:fldCharType="end"/>
      </w:r>
      <w:r>
        <w:t>, t</w:t>
      </w:r>
      <w:r w:rsidR="00E67634">
        <w:t xml:space="preserve">he development of whole genome sequencing (WGS) as a clinically validated routine testing modality is still in its infancy. Within the UK’s 100,000 Genomes Project, </w:t>
      </w:r>
      <w:r w:rsidR="002C466D">
        <w:t>PID</w:t>
      </w:r>
      <w:r w:rsidR="00E67634">
        <w:t xml:space="preserve"> w</w:t>
      </w:r>
      <w:r w:rsidR="002C466D">
        <w:t>as</w:t>
      </w:r>
      <w:r w:rsidR="00E67634">
        <w:t xml:space="preserve"> accepted as an indication for inclusion</w:t>
      </w:r>
      <w:r>
        <w:t>,</w:t>
      </w:r>
      <w:r w:rsidR="00E67634">
        <w:t xml:space="preserve"> and plans to incorporate WGS for </w:t>
      </w:r>
      <w:r w:rsidR="002C466D">
        <w:t>PID</w:t>
      </w:r>
      <w:r w:rsidR="00E67634">
        <w:t xml:space="preserve"> into routine clinical pathways have been approved following the transition phase of 100K project to WGS sequencing in routine NHS care across England.  </w:t>
      </w:r>
    </w:p>
    <w:p w14:paraId="34C7209D" w14:textId="77777777" w:rsidR="00114A47" w:rsidRDefault="00114A47" w:rsidP="001732B3">
      <w:pPr>
        <w:spacing w:line="480" w:lineRule="auto"/>
        <w:jc w:val="both"/>
      </w:pPr>
    </w:p>
    <w:p w14:paraId="1725784C" w14:textId="5DA74B81" w:rsidR="00141CB5" w:rsidRDefault="007F7E86" w:rsidP="001732B3">
      <w:pPr>
        <w:spacing w:line="480" w:lineRule="auto"/>
        <w:jc w:val="both"/>
      </w:pPr>
      <w:r>
        <w:t xml:space="preserve">Formal </w:t>
      </w:r>
      <w:r w:rsidR="00114A47">
        <w:t xml:space="preserve">confirmed </w:t>
      </w:r>
      <w:r>
        <w:t xml:space="preserve">genetic diagnosis of PID relies heavily on existing knowledge pertaining to consequences of </w:t>
      </w:r>
      <w:r w:rsidR="005D3414">
        <w:t xml:space="preserve">the </w:t>
      </w:r>
      <w:r>
        <w:t>varian</w:t>
      </w:r>
      <w:r w:rsidR="00595984">
        <w:t xml:space="preserve">ts in the </w:t>
      </w:r>
      <w:r w:rsidR="00E67634" w:rsidRPr="00E67634">
        <w:t xml:space="preserve">genes of relevance to the presenting phenotype and assumed mechanism of disease resulting from such variants in a dominant or recessive manner </w:t>
      </w:r>
      <w:r w:rsidR="00595984">
        <w:t xml:space="preserve">genomic sequence </w:t>
      </w:r>
      <w:r w:rsidR="00595984">
        <w:fldChar w:fldCharType="begin"/>
      </w:r>
      <w:r w:rsidR="004C5885">
        <w:instrText xml:space="preserve"> ADDIN EN.CITE &lt;EndNote&gt;&lt;Cite&gt;&lt;Author&gt;Rae&lt;/Author&gt;&lt;Year&gt;2018&lt;/Year&gt;&lt;RecNum&gt;44&lt;/RecNum&gt;&lt;DisplayText&gt;(33)&lt;/DisplayText&gt;&lt;record&gt;&lt;rec-number&gt;44&lt;/rec-number&gt;&lt;foreign-keys&gt;&lt;key app="EN" db-id="sx2rewz2prewfpeersr52v5vttftpsvts2xf" timestamp="1559059392"&gt;44&lt;/key&gt;&lt;/foreign-keys&gt;&lt;ref-type name="Journal Article"&gt;17&lt;/ref-type&gt;&lt;contributors&gt;&lt;authors&gt;&lt;author&gt;Rae, W.&lt;/author&gt;&lt;author&gt;Ward, D.&lt;/author&gt;&lt;author&gt;Mattocks, C.&lt;/author&gt;&lt;author&gt;Pengelly, R. J.&lt;/author&gt;&lt;author&gt;Eren, E.&lt;/author&gt;&lt;author&gt;Patel, S. V.&lt;/author&gt;&lt;author&gt;Faust, S. N.&lt;/author&gt;&lt;author&gt;Hunt, D.&lt;/author&gt;&lt;author&gt;Williams, A. P.&lt;/author&gt;&lt;/authors&gt;&lt;/contributors&gt;&lt;titles&gt;&lt;title&gt;Clinical efficacy of a next-generation sequencing gene panel for primary immunodeficiency diagnostics&lt;/title&gt;&lt;secondary-title&gt;Clinical Genetics&lt;/secondary-title&gt;&lt;/titles&gt;&lt;periodical&gt;&lt;full-title&gt;Clinical Genetics&lt;/full-title&gt;&lt;/periodical&gt;&lt;pages&gt;647-655&lt;/pages&gt;&lt;volume&gt;93&lt;/volume&gt;&lt;number&gt;3&lt;/number&gt;&lt;keywords&gt;&lt;keyword&gt;clinical diagnostics&lt;/keyword&gt;&lt;keyword&gt;human phenotype ontology&lt;/keyword&gt;&lt;keyword&gt;next-generation sequencing&lt;/keyword&gt;&lt;keyword&gt;primary immunodeficiency&lt;/keyword&gt;&lt;/keywords&gt;&lt;dates&gt;&lt;year&gt;2018&lt;/year&gt;&lt;pub-dates&gt;&lt;date&gt;2018/03/01&lt;/date&gt;&lt;/pub-dates&gt;&lt;/dates&gt;&lt;publisher&gt;John Wiley &amp;amp; Sons, Ltd (10.1111)&lt;/publisher&gt;&lt;isbn&gt;0009-9163&lt;/isbn&gt;&lt;urls&gt;&lt;related-urls&gt;&lt;url&gt;https://doi.org/10.1111/cge.13163&lt;/url&gt;&lt;/related-urls&gt;&lt;/urls&gt;&lt;electronic-resource-num&gt;10.1111/cge.13163&lt;/electronic-resource-num&gt;&lt;access-date&gt;2019/05/28&lt;/access-date&gt;&lt;/record&gt;&lt;/Cite&gt;&lt;/EndNote&gt;</w:instrText>
      </w:r>
      <w:r w:rsidR="00595984">
        <w:fldChar w:fldCharType="separate"/>
      </w:r>
      <w:r w:rsidR="004C5885">
        <w:rPr>
          <w:noProof/>
        </w:rPr>
        <w:t>(33)</w:t>
      </w:r>
      <w:r w:rsidR="00595984">
        <w:fldChar w:fldCharType="end"/>
      </w:r>
      <w:r w:rsidR="00E67634">
        <w:t xml:space="preserve">. The key to this task is </w:t>
      </w:r>
      <w:r w:rsidR="005D3414">
        <w:t>the ability of bio</w:t>
      </w:r>
      <w:r w:rsidR="00B72B56">
        <w:t>informatics tools to predict the</w:t>
      </w:r>
      <w:r w:rsidR="005D3414">
        <w:t xml:space="preserve"> significance</w:t>
      </w:r>
      <w:r w:rsidR="00B72B56">
        <w:t xml:space="preserve"> of such variants</w:t>
      </w:r>
      <w:r w:rsidR="006A407C">
        <w:t xml:space="preserve">. </w:t>
      </w:r>
      <w:r w:rsidR="00B72B56">
        <w:t>WES delivers around 20,000-23,000 variants per individual, and WGS produces 3-5 million per individual</w:t>
      </w:r>
      <w:r w:rsidR="006A407C">
        <w:t xml:space="preserve"> </w:t>
      </w:r>
      <w:r w:rsidR="006A407C">
        <w:fldChar w:fldCharType="begin"/>
      </w:r>
      <w:r w:rsidR="0058285C">
        <w:instrText xml:space="preserve"> ADDIN EN.CITE &lt;EndNote&gt;&lt;Cite&gt;&lt;Author&gt;Kremer&lt;/Author&gt;&lt;Year&gt;2018&lt;/Year&gt;&lt;RecNum&gt;23&lt;/RecNum&gt;&lt;DisplayText&gt;(24)&lt;/DisplayText&gt;&lt;record&gt;&lt;rec-number&gt;23&lt;/rec-number&gt;&lt;foreign-keys&gt;&lt;key app="EN" db-id="swwa9vw25re9wae09pvv0eap0sppwtef9xps" timestamp="1560774669"&gt;23&lt;/key&gt;&lt;/foreign-keys&gt;&lt;ref-type name="Journal Article"&gt;17&lt;/ref-type&gt;&lt;contributors&gt;&lt;authors&gt;&lt;author&gt;Kremer, Laura S.&lt;/author&gt;&lt;author&gt;Wortmann, Saskia B.&lt;/author&gt;&lt;author&gt;Prokisch, Holger&lt;/author&gt;&lt;/authors&gt;&lt;/contributors&gt;&lt;titles&gt;&lt;title&gt;&amp;quot;Transcriptomics&amp;quot;: molecular diagnosis of inborn errors of metabolism via RNA-sequencing&lt;/title&gt;&lt;secondary-title&gt;Journal of inherited metabolic disease&lt;/secondary-title&gt;&lt;alt-title&gt;J Inherit Metab Dis&lt;/alt-title&gt;&lt;/titles&gt;&lt;periodical&gt;&lt;full-title&gt;Journal of inherited metabolic disease&lt;/full-title&gt;&lt;abbr-1&gt;J Inherit Metab Dis&lt;/abbr-1&gt;&lt;/periodical&gt;&lt;alt-periodical&gt;&lt;full-title&gt;Journal of inherited metabolic disease&lt;/full-title&gt;&lt;abbr-1&gt;J Inherit Metab Dis&lt;/abbr-1&gt;&lt;/alt-periodical&gt;&lt;pages&gt;525-532&lt;/pages&gt;&lt;volume&gt;41&lt;/volume&gt;&lt;number&gt;3&lt;/number&gt;&lt;edition&gt;2018/01/25&lt;/edition&gt;&lt;dates&gt;&lt;year&gt;2018&lt;/year&gt;&lt;/dates&gt;&lt;publisher&gt;Springer Netherlands&lt;/publisher&gt;&lt;isbn&gt;1573-2665&amp;#xD;0141-8955&lt;/isbn&gt;&lt;accession-num&gt;29372369&lt;/accession-num&gt;&lt;urls&gt;&lt;related-urls&gt;&lt;url&gt;https://www.ncbi.nlm.nih.gov/pubmed/29372369&lt;/url&gt;&lt;url&gt;https://www.ncbi.nlm.nih.gov/pmc/articles/PMC5959960/&lt;/url&gt;&lt;/related-urls&gt;&lt;/urls&gt;&lt;electronic-resource-num&gt;10.1007/s10545-017-0133-4&lt;/electronic-resource-num&gt;&lt;remote-database-name&gt;PubMed&lt;/remote-database-name&gt;&lt;language&gt;eng&lt;/language&gt;&lt;/record&gt;&lt;/Cite&gt;&lt;/EndNote&gt;</w:instrText>
      </w:r>
      <w:r w:rsidR="006A407C">
        <w:fldChar w:fldCharType="separate"/>
      </w:r>
      <w:r w:rsidR="0058285C">
        <w:rPr>
          <w:noProof/>
        </w:rPr>
        <w:t>(24)</w:t>
      </w:r>
      <w:r w:rsidR="006A407C">
        <w:fldChar w:fldCharType="end"/>
      </w:r>
      <w:r w:rsidR="00B72B56">
        <w:t xml:space="preserve">, which makes the task of identifying a </w:t>
      </w:r>
      <w:r w:rsidR="00C9504E">
        <w:t>Mendelian</w:t>
      </w:r>
      <w:r w:rsidR="00B72B56">
        <w:t xml:space="preserve"> disease variant vanishingly unlikely without a series of bioinformatics filters.</w:t>
      </w:r>
      <w:r w:rsidRPr="00B40E3E">
        <w:rPr>
          <w:color w:val="FF0000"/>
        </w:rPr>
        <w:t xml:space="preserve"> </w:t>
      </w:r>
      <w:r w:rsidR="003D115C">
        <w:t>Problems with the WGS/WES sequencing diagnostic methods</w:t>
      </w:r>
      <w:r>
        <w:t xml:space="preserve"> arise when no </w:t>
      </w:r>
      <w:r w:rsidR="00B40E3E">
        <w:t xml:space="preserve">variant, identified through patient’s genome </w:t>
      </w:r>
      <w:r w:rsidR="00FB16F1">
        <w:t xml:space="preserve">sequencing, </w:t>
      </w:r>
      <w:r>
        <w:t xml:space="preserve">can be reliably linked to the clinical presentation and </w:t>
      </w:r>
      <w:r w:rsidR="00AD5193">
        <w:t>cytological/</w:t>
      </w:r>
      <w:r>
        <w:t xml:space="preserve">molecular manifestation of the </w:t>
      </w:r>
      <w:r w:rsidR="00586742">
        <w:t>disorder.</w:t>
      </w:r>
      <w:r w:rsidR="00C54084">
        <w:t xml:space="preserve"> Failure to identify definitive molecular cause occurs in about 70-75% of </w:t>
      </w:r>
      <w:r w:rsidR="00116962">
        <w:t>mendelian</w:t>
      </w:r>
      <w:r w:rsidR="00C54084">
        <w:t xml:space="preserve"> conditions according to a 2018 meta-analysis </w:t>
      </w:r>
      <w:r w:rsidR="00C54084">
        <w:fldChar w:fldCharType="begin"/>
      </w:r>
      <w:r w:rsidR="00C54084">
        <w:instrText xml:space="preserve"> ADDIN EN.CITE &lt;EndNote&gt;&lt;Cite&gt;&lt;Author&gt;Schwarze&lt;/Author&gt;&lt;Year&gt;2018&lt;/Year&gt;&lt;RecNum&gt;83&lt;/RecNum&gt;&lt;DisplayText&gt;(34)&lt;/DisplayText&gt;&lt;record&gt;&lt;rec-number&gt;83&lt;/rec-number&gt;&lt;foreign-keys&gt;&lt;key app="EN" db-id="sx2rewz2prewfpeersr52v5vttftpsvts2xf" timestamp="1570100212"&gt;83&lt;/key&gt;&lt;/foreign-keys&gt;&lt;ref-type name="Journal Article"&gt;17&lt;/ref-type&gt;&lt;contributors&gt;&lt;authors&gt;&lt;author&gt;Schwarze, Katharina&lt;/author&gt;&lt;author&gt;Buchanan, James&lt;/author&gt;&lt;author&gt;Taylor, Jenny C.&lt;/author&gt;&lt;author&gt;Wordsworth, Sarah&lt;/author&gt;&lt;/authors&gt;&lt;/contributors&gt;&lt;titles&gt;&lt;title&gt;Are whole-exome and whole-genome sequencing approaches cost-effective? A systematic review of the literature&lt;/title&gt;&lt;secondary-title&gt;Genetics in Medicine&lt;/secondary-title&gt;&lt;/titles&gt;&lt;periodical&gt;&lt;full-title&gt;Genetics in Medicine&lt;/full-title&gt;&lt;/periodical&gt;&lt;pages&gt;1122-1130&lt;/pages&gt;&lt;volume&gt;20&lt;/volume&gt;&lt;number&gt;10&lt;/number&gt;&lt;dates&gt;&lt;year&gt;2018&lt;/year&gt;&lt;pub-dates&gt;&lt;date&gt;2018/10/01&lt;/date&gt;&lt;/pub-dates&gt;&lt;/dates&gt;&lt;isbn&gt;1530-0366&lt;/isbn&gt;&lt;urls&gt;&lt;related-urls&gt;&lt;url&gt;https://doi.org/10.1038/gim.2017.247&lt;/url&gt;&lt;/related-urls&gt;&lt;/urls&gt;&lt;electronic-resource-num&gt;10.1038/gim.2017.247&lt;/electronic-resource-num&gt;&lt;/record&gt;&lt;/Cite&gt;&lt;/EndNote&gt;</w:instrText>
      </w:r>
      <w:r w:rsidR="00C54084">
        <w:fldChar w:fldCharType="separate"/>
      </w:r>
      <w:r w:rsidR="00C54084">
        <w:rPr>
          <w:noProof/>
        </w:rPr>
        <w:t>(34)</w:t>
      </w:r>
      <w:r w:rsidR="00C54084">
        <w:fldChar w:fldCharType="end"/>
      </w:r>
      <w:r w:rsidR="00C54084">
        <w:t xml:space="preserve"> </w:t>
      </w:r>
      <w:r w:rsidR="00786841">
        <w:t>mirrored by examples from</w:t>
      </w:r>
      <w:r w:rsidR="006A1656">
        <w:t xml:space="preserve"> </w:t>
      </w:r>
      <w:r w:rsidR="00902488">
        <w:t xml:space="preserve">PID </w:t>
      </w:r>
      <w:r w:rsidR="00902488">
        <w:fldChar w:fldCharType="begin"/>
      </w:r>
      <w:r w:rsidR="00902488">
        <w:instrText xml:space="preserve"> ADDIN EN.CITE &lt;EndNote&gt;&lt;Cite&gt;&lt;Author&gt;Gallo&lt;/Author&gt;&lt;Year&gt;2016&lt;/Year&gt;&lt;RecNum&gt;84&lt;/RecNum&gt;&lt;DisplayText&gt;(35)&lt;/DisplayText&gt;&lt;record&gt;&lt;rec-number&gt;84&lt;/rec-number&gt;&lt;foreign-keys&gt;&lt;key app="EN" db-id="sx2rewz2prewfpeersr52v5vttftpsvts2xf" timestamp="1570101102"&gt;84&lt;/key&gt;&lt;/foreign-keys&gt;&lt;ref-type name="Journal Article"&gt;17&lt;/ref-type&gt;&lt;contributors&gt;&lt;authors&gt;&lt;author&gt;Gallo, Vera&lt;/author&gt;&lt;author&gt;Dotta, Laura&lt;/author&gt;&lt;author&gt;Giardino, Giuliana&lt;/author&gt;&lt;author&gt;Cirillo, Emilia&lt;/author&gt;&lt;author&gt;Lougaris, Vassilios&lt;/author&gt;&lt;author&gt;D&amp;apos;Assante, Roberta&lt;/author&gt;&lt;author&gt;Prandini, Alberto&lt;/author&gt;&lt;author&gt;Consolini, Rita&lt;/author&gt;&lt;author&gt;Farrow, Emily G.&lt;/author&gt;&lt;author&gt;Thiffault, Isabelle&lt;/author&gt;&lt;author&gt;Saunders, Carol J.&lt;/author&gt;&lt;author&gt;Leonardi, Antonio&lt;/author&gt;&lt;author&gt;Plebani, Alessandro&lt;/author&gt;&lt;author&gt;Badolato, Raffaele&lt;/author&gt;&lt;author&gt;Pignata, Claudio&lt;/author&gt;&lt;/authors&gt;&lt;/contributors&gt;&lt;titles&gt;&lt;title&gt;Diagnostics of Primary Immunodeficiencies through Next-Generation Sequencing&lt;/title&gt;&lt;secondary-title&gt;Frontiers in immunology&lt;/secondary-title&gt;&lt;alt-title&gt;Front Immunol&lt;/alt-title&gt;&lt;/titles&gt;&lt;periodical&gt;&lt;full-title&gt;Frontiers in Immunology&lt;/full-title&gt;&lt;/periodical&gt;&lt;pages&gt;466-466&lt;/pages&gt;&lt;volume&gt;7&lt;/volume&gt;&lt;keywords&gt;&lt;keyword&gt;genetic diagnosis&lt;/keyword&gt;&lt;keyword&gt;genotype–phenotype correlation&lt;/keyword&gt;&lt;keyword&gt;primary immunodeficiencies&lt;/keyword&gt;&lt;keyword&gt;targeted next-generation sequencing&lt;/keyword&gt;&lt;keyword&gt;whole exome sequencing&lt;/keyword&gt;&lt;/keywords&gt;&lt;dates&gt;&lt;year&gt;2016&lt;/year&gt;&lt;/dates&gt;&lt;publisher&gt;Frontiers Media S.A.&lt;/publisher&gt;&lt;isbn&gt;1664-3224&lt;/isbn&gt;&lt;accession-num&gt;27872624&lt;/accession-num&gt;&lt;urls&gt;&lt;related-urls&gt;&lt;url&gt;https://www.ncbi.nlm.nih.gov/pubmed/27872624&lt;/url&gt;&lt;url&gt;https://www.ncbi.nlm.nih.gov/pmc/articles/PMC5098274/&lt;/url&gt;&lt;/related-urls&gt;&lt;/urls&gt;&lt;electronic-resource-num&gt;10.3389/fimmu.2016.00466&lt;/electronic-resource-num&gt;&lt;remote-database-name&gt;PubMed&lt;/remote-database-name&gt;&lt;language&gt;eng&lt;/language&gt;&lt;/record&gt;&lt;/Cite&gt;&lt;/EndNote&gt;</w:instrText>
      </w:r>
      <w:r w:rsidR="00902488">
        <w:fldChar w:fldCharType="separate"/>
      </w:r>
      <w:r w:rsidR="00902488">
        <w:rPr>
          <w:noProof/>
        </w:rPr>
        <w:t>(35)</w:t>
      </w:r>
      <w:r w:rsidR="00902488">
        <w:fldChar w:fldCharType="end"/>
      </w:r>
      <w:r w:rsidR="00C54084">
        <w:t>.</w:t>
      </w:r>
      <w:r w:rsidR="00586742">
        <w:t xml:space="preserve"> </w:t>
      </w:r>
      <w:r w:rsidR="00786841">
        <w:t xml:space="preserve">The types of variants which are not always </w:t>
      </w:r>
      <w:r w:rsidR="00116962">
        <w:t>identified</w:t>
      </w:r>
      <w:r w:rsidR="00786841">
        <w:t xml:space="preserve"> by current NGS approaches include </w:t>
      </w:r>
      <w:r w:rsidR="003D115C">
        <w:t>exonic variants of unknown significance,</w:t>
      </w:r>
      <w:r>
        <w:t xml:space="preserve"> variants in</w:t>
      </w:r>
      <w:r w:rsidR="003D115C">
        <w:t xml:space="preserve"> </w:t>
      </w:r>
      <w:r w:rsidR="00114A47">
        <w:t xml:space="preserve">intronic and intergenic </w:t>
      </w:r>
      <w:r w:rsidR="003D115C">
        <w:t xml:space="preserve">non-coding </w:t>
      </w:r>
      <w:r w:rsidR="006543D4">
        <w:t>D</w:t>
      </w:r>
      <w:r w:rsidR="00106F0F">
        <w:t>NA</w:t>
      </w:r>
      <w:r w:rsidR="00A0389C">
        <w:t xml:space="preserve"> </w:t>
      </w:r>
      <w:r w:rsidR="00A0389C">
        <w:fldChar w:fldCharType="begin"/>
      </w:r>
      <w:r w:rsidR="00902488">
        <w:instrText xml:space="preserve"> ADDIN EN.CITE &lt;EndNote&gt;&lt;Cite&gt;&lt;Author&gt;Scacheri&lt;/Author&gt;&lt;Year&gt;2015&lt;/Year&gt;&lt;RecNum&gt;36&lt;/RecNum&gt;&lt;DisplayText&gt;(36)&lt;/DisplayText&gt;&lt;record&gt;&lt;rec-number&gt;36&lt;/rec-number&gt;&lt;foreign-keys&gt;&lt;key app="EN" db-id="swwa9vw25re9wae09pvv0eap0sppwtef9xps" timestamp="1560801803"&gt;36&lt;/key&gt;&lt;/foreign-keys&gt;&lt;ref-type name="Journal Article"&gt;17&lt;/ref-type&gt;&lt;contributors&gt;&lt;authors&gt;&lt;author&gt;Scacheri, Cheryl A.&lt;/author&gt;&lt;author&gt;Scacheri, Peter C.&lt;/author&gt;&lt;/authors&gt;&lt;/contributors&gt;&lt;titles&gt;&lt;title&gt;Mutations in the noncoding genome&lt;/title&gt;&lt;secondary-title&gt;Current opinion in pediatrics&lt;/secondary-title&gt;&lt;alt-title&gt;Curr Opin Pediatr&lt;/alt-title&gt;&lt;/titles&gt;&lt;periodical&gt;&lt;full-title&gt;Current opinion in pediatrics&lt;/full-title&gt;&lt;abbr-1&gt;Curr Opin Pediatr&lt;/abbr-1&gt;&lt;/periodical&gt;&lt;alt-periodical&gt;&lt;full-title&gt;Current opinion in pediatrics&lt;/full-title&gt;&lt;abbr-1&gt;Curr Opin Pediatr&lt;/abbr-1&gt;&lt;/alt-periodical&gt;&lt;pages&gt;659-664&lt;/pages&gt;&lt;volume&gt;27&lt;/volume&gt;&lt;number&gt;6&lt;/number&gt;&lt;keywords&gt;&lt;keyword&gt;Chromatin/*genetics/metabolism&lt;/keyword&gt;&lt;keyword&gt;Clustered Regularly Interspaced Short Palindromic Repeats/*genetics&lt;/keyword&gt;&lt;keyword&gt;Gene Expression Profiling&lt;/keyword&gt;&lt;keyword&gt;Genetic Predisposition to Disease/*genetics&lt;/keyword&gt;&lt;keyword&gt;Genome-Wide Association Study&lt;/keyword&gt;&lt;keyword&gt;High-Throughput Nucleotide Sequencing&lt;/keyword&gt;&lt;keyword&gt;Humans&lt;/keyword&gt;&lt;keyword&gt;Mutation/*genetics&lt;/keyword&gt;&lt;keyword&gt;Promoter Regions, Genetic&lt;/keyword&gt;&lt;keyword&gt;Quantitative Trait Loci/*genetics&lt;/keyword&gt;&lt;/keywords&gt;&lt;dates&gt;&lt;year&gt;2015&lt;/year&gt;&lt;/dates&gt;&lt;isbn&gt;1531-698X&amp;#xD;1040-8703&lt;/isbn&gt;&lt;accession-num&gt;26382709&lt;/accession-num&gt;&lt;urls&gt;&lt;related-urls&gt;&lt;url&gt;https://www.ncbi.nlm.nih.gov/pubmed/26382709&lt;/url&gt;&lt;url&gt;https://www.ncbi.nlm.nih.gov/pmc/articles/PMC5084913/&lt;/url&gt;&lt;/related-urls&gt;&lt;/urls&gt;&lt;electronic-resource-num&gt;10.1097/MOP.0000000000000283&lt;/electronic-resource-num&gt;&lt;remote-database-name&gt;PubMed&lt;/remote-database-name&gt;&lt;language&gt;eng&lt;/language&gt;&lt;/record&gt;&lt;/Cite&gt;&lt;/EndNote&gt;</w:instrText>
      </w:r>
      <w:r w:rsidR="00A0389C">
        <w:fldChar w:fldCharType="separate"/>
      </w:r>
      <w:r w:rsidR="00902488">
        <w:rPr>
          <w:noProof/>
        </w:rPr>
        <w:t>(36)</w:t>
      </w:r>
      <w:r w:rsidR="00A0389C">
        <w:fldChar w:fldCharType="end"/>
      </w:r>
      <w:r w:rsidR="00106F0F">
        <w:t xml:space="preserve">, variants in the </w:t>
      </w:r>
      <w:r w:rsidR="00106F0F" w:rsidRPr="00106F0F">
        <w:rPr>
          <w:i/>
        </w:rPr>
        <w:t>cis-</w:t>
      </w:r>
      <w:r w:rsidR="00106F0F" w:rsidRPr="00106F0F">
        <w:t>acting</w:t>
      </w:r>
      <w:r w:rsidR="00106F0F">
        <w:t xml:space="preserve"> regulat</w:t>
      </w:r>
      <w:r w:rsidR="00055283">
        <w:t>or</w:t>
      </w:r>
      <w:r w:rsidR="00E16F03">
        <w:t xml:space="preserve">y elements of </w:t>
      </w:r>
      <w:r w:rsidR="00E16F03" w:rsidRPr="00A0389C">
        <w:t>transcription</w:t>
      </w:r>
      <w:r w:rsidR="00A0389C" w:rsidRPr="00A0389C">
        <w:t xml:space="preserve"> </w:t>
      </w:r>
      <w:r w:rsidR="00A0389C" w:rsidRPr="00A0389C">
        <w:fldChar w:fldCharType="begin"/>
      </w:r>
      <w:r w:rsidR="00902488">
        <w:instrText xml:space="preserve"> ADDIN EN.CITE &lt;EndNote&gt;&lt;Cite&gt;&lt;Author&gt;Bryois&lt;/Author&gt;&lt;Year&gt;2014&lt;/Year&gt;&lt;RecNum&gt;37&lt;/RecNum&gt;&lt;DisplayText&gt;(37)&lt;/DisplayText&gt;&lt;record&gt;&lt;rec-number&gt;37&lt;/rec-number&gt;&lt;foreign-keys&gt;&lt;key app="EN" db-id="swwa9vw25re9wae09pvv0eap0sppwtef9xps" timestamp="1560801990"&gt;37&lt;/key&gt;&lt;/foreign-keys&gt;&lt;ref-type name="Journal Article"&gt;17&lt;/ref-type&gt;&lt;contributors&gt;&lt;authors&gt;&lt;author&gt;Bryois, Julien&lt;/author&gt;&lt;author&gt;Buil, Alfonso&lt;/author&gt;&lt;author&gt;Evans, David M.&lt;/author&gt;&lt;author&gt;Kemp, John P.&lt;/author&gt;&lt;author&gt;Montgomery, Stephen B.&lt;/author&gt;&lt;author&gt;Conrad, Donald F.&lt;/author&gt;&lt;author&gt;Ho, Karen M.&lt;/author&gt;&lt;author&gt;Ring, Susan&lt;/author&gt;&lt;author&gt;Hurles, Matthew&lt;/author&gt;&lt;author&gt;Deloukas, Panos&lt;/author&gt;&lt;author&gt;Davey Smith, George&lt;/author&gt;&lt;author&gt;Dermitzakis, Emmanouil T.&lt;/author&gt;&lt;/authors&gt;&lt;/contributors&gt;&lt;titles&gt;&lt;title&gt;Cis and Trans Effects of Human Genomic Variants on Gene Expression&lt;/title&gt;&lt;secondary-title&gt;PLOS Genetics&lt;/secondary-title&gt;&lt;/titles&gt;&lt;periodical&gt;&lt;full-title&gt;PLOS Genetics&lt;/full-title&gt;&lt;/periodical&gt;&lt;pages&gt;e1004461&lt;/pages&gt;&lt;volume&gt;10&lt;/volume&gt;&lt;number&gt;7&lt;/number&gt;&lt;dates&gt;&lt;year&gt;2014&lt;/year&gt;&lt;/dates&gt;&lt;publisher&gt;Public Library of Science&lt;/publisher&gt;&lt;urls&gt;&lt;related-urls&gt;&lt;url&gt;https://doi.org/10.1371/journal.pgen.1004461&lt;/url&gt;&lt;/related-urls&gt;&lt;/urls&gt;&lt;electronic-resource-num&gt;10.1371/journal.pgen.1004461&lt;/electronic-resource-num&gt;&lt;/record&gt;&lt;/Cite&gt;&lt;/EndNote&gt;</w:instrText>
      </w:r>
      <w:r w:rsidR="00A0389C" w:rsidRPr="00A0389C">
        <w:fldChar w:fldCharType="separate"/>
      </w:r>
      <w:r w:rsidR="00902488">
        <w:rPr>
          <w:noProof/>
        </w:rPr>
        <w:t>(37)</w:t>
      </w:r>
      <w:r w:rsidR="00A0389C" w:rsidRPr="00A0389C">
        <w:fldChar w:fldCharType="end"/>
      </w:r>
      <w:r w:rsidR="00652EF8" w:rsidRPr="00A0389C">
        <w:t xml:space="preserve"> </w:t>
      </w:r>
      <w:r w:rsidR="00652EF8">
        <w:t>imprinting disorders and repeat expansions</w:t>
      </w:r>
      <w:r w:rsidR="006A407C">
        <w:t xml:space="preserve"> </w:t>
      </w:r>
      <w:r w:rsidR="006A407C">
        <w:fldChar w:fldCharType="begin"/>
      </w:r>
      <w:r w:rsidR="0058285C">
        <w:instrText xml:space="preserve"> ADDIN EN.CITE &lt;EndNote&gt;&lt;Cite&gt;&lt;Author&gt;Kremer&lt;/Author&gt;&lt;Year&gt;2018&lt;/Year&gt;&lt;RecNum&gt;23&lt;/RecNum&gt;&lt;DisplayText&gt;(24)&lt;/DisplayText&gt;&lt;record&gt;&lt;rec-number&gt;23&lt;/rec-number&gt;&lt;foreign-keys&gt;&lt;key app="EN" db-id="swwa9vw25re9wae09pvv0eap0sppwtef9xps" timestamp="1560774669"&gt;23&lt;/key&gt;&lt;/foreign-keys&gt;&lt;ref-type name="Journal Article"&gt;17&lt;/ref-type&gt;&lt;contributors&gt;&lt;authors&gt;&lt;author&gt;Kremer, Laura S.&lt;/author&gt;&lt;author&gt;Wortmann, Saskia B.&lt;/author&gt;&lt;author&gt;Prokisch, Holger&lt;/author&gt;&lt;/authors&gt;&lt;/contributors&gt;&lt;titles&gt;&lt;title&gt;&amp;quot;Transcriptomics&amp;quot;: molecular diagnosis of inborn errors of metabolism via RNA-sequencing&lt;/title&gt;&lt;secondary-title&gt;Journal of inherited metabolic disease&lt;/secondary-title&gt;&lt;alt-title&gt;J Inherit Metab Dis&lt;/alt-title&gt;&lt;/titles&gt;&lt;periodical&gt;&lt;full-title&gt;Journal of inherited metabolic disease&lt;/full-title&gt;&lt;abbr-1&gt;J Inherit Metab Dis&lt;/abbr-1&gt;&lt;/periodical&gt;&lt;alt-periodical&gt;&lt;full-title&gt;Journal of inherited metabolic disease&lt;/full-title&gt;&lt;abbr-1&gt;J Inherit Metab Dis&lt;/abbr-1&gt;&lt;/alt-periodical&gt;&lt;pages&gt;525-532&lt;/pages&gt;&lt;volume&gt;41&lt;/volume&gt;&lt;number&gt;3&lt;/number&gt;&lt;edition&gt;2018/01/25&lt;/edition&gt;&lt;dates&gt;&lt;year&gt;2018&lt;/year&gt;&lt;/dates&gt;&lt;publisher&gt;Springer Netherlands&lt;/publisher&gt;&lt;isbn&gt;1573-2665&amp;#xD;0141-8955&lt;/isbn&gt;&lt;accession-num&gt;29372369&lt;/accession-num&gt;&lt;urls&gt;&lt;related-urls&gt;&lt;url&gt;https://www.ncbi.nlm.nih.gov/pubmed/29372369&lt;/url&gt;&lt;url&gt;https://www.ncbi.nlm.nih.gov/pmc/articles/PMC5959960/&lt;/url&gt;&lt;/related-urls&gt;&lt;/urls&gt;&lt;electronic-resource-num&gt;10.1007/s10545-017-0133-4&lt;/electronic-resource-num&gt;&lt;remote-database-name&gt;PubMed&lt;/remote-database-name&gt;&lt;language&gt;eng&lt;/language&gt;&lt;/record&gt;&lt;/Cite&gt;&lt;/EndNote&gt;</w:instrText>
      </w:r>
      <w:r w:rsidR="006A407C">
        <w:fldChar w:fldCharType="separate"/>
      </w:r>
      <w:r w:rsidR="0058285C">
        <w:rPr>
          <w:noProof/>
        </w:rPr>
        <w:t>(24)</w:t>
      </w:r>
      <w:r w:rsidR="006A407C">
        <w:fldChar w:fldCharType="end"/>
      </w:r>
      <w:r w:rsidR="006A407C">
        <w:t>.</w:t>
      </w:r>
    </w:p>
    <w:p w14:paraId="5AD6545B" w14:textId="7FBB5FBD" w:rsidR="00DA4B27" w:rsidRDefault="00DA4B27" w:rsidP="00DA4B27">
      <w:pPr>
        <w:spacing w:line="480" w:lineRule="auto"/>
        <w:jc w:val="both"/>
      </w:pPr>
      <w:r>
        <w:t>Conventional clinical diagnostics, utilising human phenotype ontology for integration of cases into specific diagnostic groups, and traditional genetic sequencing methods for diagnostics are still currently inadequate</w:t>
      </w:r>
      <w:r w:rsidR="00786841">
        <w:t>. W</w:t>
      </w:r>
      <w:r>
        <w:t xml:space="preserve">hilst proteomic diagnostic methods are in development – they exist at a relatively early stage of development and can miss the potentially valuable RNA regulatory phenomena. </w:t>
      </w:r>
    </w:p>
    <w:p w14:paraId="6DF3D136" w14:textId="70D4DFB6" w:rsidR="00BB1459" w:rsidRDefault="00BB1459" w:rsidP="001732B3">
      <w:pPr>
        <w:spacing w:line="480" w:lineRule="auto"/>
        <w:jc w:val="both"/>
      </w:pPr>
    </w:p>
    <w:p w14:paraId="19EFD0BC" w14:textId="7D378870" w:rsidR="00141CB5" w:rsidRPr="006000EC" w:rsidRDefault="00BB1459" w:rsidP="001732B3">
      <w:pPr>
        <w:spacing w:line="480" w:lineRule="auto"/>
        <w:jc w:val="both"/>
        <w:rPr>
          <w:i/>
        </w:rPr>
      </w:pPr>
      <w:r w:rsidRPr="006000EC">
        <w:rPr>
          <w:i/>
        </w:rPr>
        <w:t xml:space="preserve">Variants affecting Differential Expression </w:t>
      </w:r>
    </w:p>
    <w:p w14:paraId="538A360F" w14:textId="07637B0A" w:rsidR="00BB1459" w:rsidRPr="006000EC" w:rsidRDefault="00EB6644" w:rsidP="00BB1459">
      <w:pPr>
        <w:spacing w:line="480" w:lineRule="auto"/>
        <w:jc w:val="both"/>
      </w:pPr>
      <w:r>
        <w:t xml:space="preserve">Identification of definitive </w:t>
      </w:r>
      <w:r w:rsidR="00107C40">
        <w:t>disease-causing</w:t>
      </w:r>
      <w:r>
        <w:t xml:space="preserve"> mutations is confounded in some cases by expression</w:t>
      </w:r>
      <w:r w:rsidR="00E878A7">
        <w:t xml:space="preserve"> levels</w:t>
      </w:r>
      <w:r>
        <w:t xml:space="preserve"> being modulated by </w:t>
      </w:r>
      <w:r w:rsidR="00BB1459" w:rsidRPr="006000EC">
        <w:t xml:space="preserve">variants occurring in non-coding segments, </w:t>
      </w:r>
      <w:r w:rsidR="00E878A7">
        <w:t>and</w:t>
      </w:r>
      <w:r>
        <w:t xml:space="preserve"> those </w:t>
      </w:r>
      <w:r w:rsidR="00BB1459" w:rsidRPr="006000EC">
        <w:t>hiding in plain sight in genes not currently understood to be linked to the disease or phenotype</w:t>
      </w:r>
      <w:r w:rsidR="004A19DF">
        <w:t>.</w:t>
      </w:r>
      <w:r w:rsidR="00BB1459" w:rsidRPr="006000EC">
        <w:t xml:space="preserve"> </w:t>
      </w:r>
      <w:r w:rsidR="004A19DF">
        <w:t>Often, t</w:t>
      </w:r>
      <w:r w:rsidR="00F43928">
        <w:t xml:space="preserve">hese </w:t>
      </w:r>
      <w:r w:rsidR="00BB1459" w:rsidRPr="006000EC">
        <w:t>can be</w:t>
      </w:r>
      <w:r w:rsidR="004A19DF">
        <w:t xml:space="preserve"> lost during</w:t>
      </w:r>
      <w:r w:rsidR="00BB1459" w:rsidRPr="006000EC">
        <w:t xml:space="preserve"> filter</w:t>
      </w:r>
      <w:r w:rsidR="004A19DF">
        <w:t>ing process</w:t>
      </w:r>
      <w:r w:rsidR="00E878A7">
        <w:t xml:space="preserve"> because of a lack of integrative understanding or supporting evidence</w:t>
      </w:r>
      <w:r w:rsidR="00DA4B27">
        <w:t xml:space="preserve"> </w:t>
      </w:r>
      <w:r w:rsidR="00DA4B27">
        <w:fldChar w:fldCharType="begin">
          <w:fldData xml:space="preserve">PEVuZE5vdGU+PENpdGU+PEF1dGhvcj5UaG9ybWFubjwvQXV0aG9yPjxZZWFyPjIwMTk8L1llYXI+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</w:fldData>
        </w:fldChar>
      </w:r>
      <w:r w:rsidR="00902488">
        <w:instrText xml:space="preserve"> ADDIN EN.CITE </w:instrText>
      </w:r>
      <w:r w:rsidR="00902488">
        <w:fldChar w:fldCharType="begin">
          <w:fldData xml:space="preserve">PEVuZE5vdGU+PENpdGU+PEF1dGhvcj5UaG9ybWFubjwvQXV0aG9yPjxZZWFyPjIwMTk8L1llYXI+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</w:fldData>
        </w:fldChar>
      </w:r>
      <w:r w:rsidR="00902488">
        <w:instrText xml:space="preserve"> ADDIN EN.CITE.DATA </w:instrText>
      </w:r>
      <w:r w:rsidR="00902488">
        <w:fldChar w:fldCharType="end"/>
      </w:r>
      <w:r w:rsidR="00DA4B27">
        <w:fldChar w:fldCharType="separate"/>
      </w:r>
      <w:r w:rsidR="00902488">
        <w:rPr>
          <w:noProof/>
        </w:rPr>
        <w:t>(38)</w:t>
      </w:r>
      <w:r w:rsidR="00DA4B27">
        <w:fldChar w:fldCharType="end"/>
      </w:r>
      <w:r w:rsidR="00BB1459" w:rsidRPr="006000EC">
        <w:t>.</w:t>
      </w:r>
      <w:r w:rsidR="00BB1459" w:rsidRPr="005D5A60">
        <w:rPr>
          <w:color w:val="FF0000"/>
        </w:rPr>
        <w:t xml:space="preserve">  </w:t>
      </w:r>
    </w:p>
    <w:p w14:paraId="7848C23A" w14:textId="225B1DA7" w:rsidR="00BB1459" w:rsidRPr="006000EC" w:rsidRDefault="00470659" w:rsidP="00BB1459">
      <w:pPr>
        <w:spacing w:line="480" w:lineRule="auto"/>
        <w:jc w:val="both"/>
      </w:pPr>
      <w:r>
        <w:t>T</w:t>
      </w:r>
      <w:r w:rsidR="00E878A7">
        <w:t>hese expression quantitative loci</w:t>
      </w:r>
      <w:r w:rsidR="00CC0D89">
        <w:t xml:space="preserve"> (</w:t>
      </w:r>
      <w:proofErr w:type="spellStart"/>
      <w:r w:rsidR="00CC0D89">
        <w:t>eQTL’s</w:t>
      </w:r>
      <w:proofErr w:type="spellEnd"/>
      <w:r w:rsidR="00CC0D89">
        <w:t>)</w:t>
      </w:r>
      <w:r w:rsidR="00E878A7">
        <w:t xml:space="preserve">, </w:t>
      </w:r>
      <w:r>
        <w:t xml:space="preserve">elicit </w:t>
      </w:r>
      <w:r w:rsidR="00E878A7">
        <w:t>a powerful</w:t>
      </w:r>
      <w:r>
        <w:t>, sometimes</w:t>
      </w:r>
      <w:r w:rsidR="00E878A7">
        <w:t xml:space="preserve"> synergistic effect </w:t>
      </w:r>
      <w:r w:rsidR="00CC0D89">
        <w:t xml:space="preserve">on </w:t>
      </w:r>
      <w:r w:rsidR="00E878A7">
        <w:t xml:space="preserve">the expression of a large number of genes. </w:t>
      </w:r>
      <w:r w:rsidR="006543D4">
        <w:t>Single nucleotide polymorphisms (</w:t>
      </w:r>
      <w:r w:rsidR="00BB1459" w:rsidRPr="006000EC">
        <w:t>SNP’s</w:t>
      </w:r>
      <w:r w:rsidR="006543D4">
        <w:t>)</w:t>
      </w:r>
      <w:r w:rsidR="00BB1459" w:rsidRPr="006000EC">
        <w:t xml:space="preserve"> on </w:t>
      </w:r>
      <w:proofErr w:type="spellStart"/>
      <w:r w:rsidR="00BB1459" w:rsidRPr="006000EC">
        <w:t>eQTL</w:t>
      </w:r>
      <w:proofErr w:type="spellEnd"/>
      <w:r w:rsidR="00BB1459" w:rsidRPr="006000EC">
        <w:t xml:space="preserve"> loci affect the transcriptional level of other RNA’s, modifying protein expression and causing phenotypic changes to the abilities and behaviours of cells in some immunological cases </w:t>
      </w:r>
      <w:r w:rsidR="00BB1459" w:rsidRPr="006000EC">
        <w:fldChar w:fldCharType="begin">
          <w:fldData xml:space="preserve">PEVuZE5vdGU+PENpdGU+PEF1dGhvcj5GYWlyZmF4PC9BdXRob3I+PFllYXI+MjAxNDwvWWVhcj48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I0Njk0OTwvcGFn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</w:fldData>
        </w:fldChar>
      </w:r>
      <w:r w:rsidR="00902488">
        <w:instrText xml:space="preserve"> ADDIN EN.CITE </w:instrText>
      </w:r>
      <w:r w:rsidR="00902488">
        <w:fldChar w:fldCharType="begin">
          <w:fldData xml:space="preserve">PEVuZE5vdGU+PENpdGU+PEF1dGhvcj5GYWlyZmF4PC9BdXRob3I+PFllYXI+MjAxNDwvWWVhcj48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I0Njk0OTwvcGFn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</w:fldData>
        </w:fldChar>
      </w:r>
      <w:r w:rsidR="00902488">
        <w:instrText xml:space="preserve"> ADDIN EN.CITE.DATA </w:instrText>
      </w:r>
      <w:r w:rsidR="00902488">
        <w:fldChar w:fldCharType="end"/>
      </w:r>
      <w:r w:rsidR="00BB1459" w:rsidRPr="006000EC">
        <w:fldChar w:fldCharType="separate"/>
      </w:r>
      <w:r w:rsidR="00902488">
        <w:rPr>
          <w:noProof/>
        </w:rPr>
        <w:t>(39)</w:t>
      </w:r>
      <w:r w:rsidR="00BB1459" w:rsidRPr="006000EC">
        <w:fldChar w:fldCharType="end"/>
      </w:r>
      <w:r w:rsidR="00BB1459" w:rsidRPr="006000EC">
        <w:t>. These expression quantitative trait loci (</w:t>
      </w:r>
      <w:proofErr w:type="spellStart"/>
      <w:r w:rsidR="00BB1459" w:rsidRPr="006000EC">
        <w:t>eQTLs</w:t>
      </w:r>
      <w:proofErr w:type="spellEnd"/>
      <w:r w:rsidR="00BB1459" w:rsidRPr="006000EC">
        <w:t>)</w:t>
      </w:r>
      <w:r w:rsidR="00F43928">
        <w:t>, individually</w:t>
      </w:r>
      <w:r w:rsidR="00BB1459" w:rsidRPr="006000EC">
        <w:t xml:space="preserve"> explain a fraction of the genetic expression of specific genes</w:t>
      </w:r>
      <w:r w:rsidR="00F43928">
        <w:t>.</w:t>
      </w:r>
      <w:r w:rsidR="00BB1459" w:rsidRPr="006000EC">
        <w:t xml:space="preserve"> </w:t>
      </w:r>
      <w:r w:rsidR="00F43928">
        <w:t>T</w:t>
      </w:r>
      <w:r w:rsidR="00BB1459" w:rsidRPr="006000EC">
        <w:t xml:space="preserve">he vast majority do not exist in the coding regions of genes, and are predicted to be involved in gene regulation </w:t>
      </w:r>
      <w:r w:rsidR="00BB1459" w:rsidRPr="006000EC">
        <w:fldChar w:fldCharType="begin"/>
      </w:r>
      <w:r w:rsidR="00902488">
        <w:instrText xml:space="preserve"> ADDIN EN.CITE &lt;EndNote&gt;&lt;Cite&gt;&lt;Author&gt;Nica&lt;/Author&gt;&lt;RecNum&gt;16&lt;/RecNum&gt;&lt;DisplayText&gt;(40)&lt;/DisplayText&gt;&lt;record&gt;&lt;rec-number&gt;16&lt;/rec-number&gt;&lt;foreign-keys&gt;&lt;key app="EN" db-id="sx2rewz2prewfpeersr52v5vttftpsvts2xf" timestamp="1542285469"&gt;16&lt;/key&gt;&lt;/foreign-keys&gt;&lt;ref-type name="Journal Article"&gt;17&lt;/ref-type&gt;&lt;contributors&gt;&lt;authors&gt;&lt;author&gt;Casamassimi, Amelia&lt;/author&gt;&lt;author&gt;Federico, Antonio&lt;/author&gt;&lt;author&gt;Rienzo, Monica&lt;/author&gt;&lt;author&gt;Esposito, Sabrina&lt;/author&gt;&lt;author&gt;Ciccodicola, Alfredo&lt;/author&gt;&lt;/authors&gt;&lt;/contributors&gt;&lt;titles&gt;&lt;title&gt;Transcriptome Profiling in Human Diseases: New Advances and Perspectives&lt;/title&gt;&lt;secondary-title&gt;International journal of molecular sciences&lt;/secondary-title&gt;&lt;/titles&gt;&lt;periodical&gt;&lt;full-title&gt;International journal of molecular sciences&lt;/full-title&gt;&lt;/periodical&gt;&lt;pages&gt;1652&lt;/pages&gt;&lt;volume&gt;18&lt;/volume&gt;&lt;number&gt;8&lt;/number&gt;&lt;dates&gt;&lt;year&gt;2017&lt;/year&gt;&lt;/dates&gt;&lt;publisher&gt;MDPI&lt;/publisher&gt;&lt;isbn&gt;1422-0067&lt;/isbn&gt;&lt;accession-num&gt;28758927&lt;/accession-num&gt;&lt;urls&gt;&lt;related-urls&gt;&lt;url&gt;https://www.ncbi.nlm.nih.gov/pubmed/28758927&lt;/url&gt;&lt;url&gt;https://www.ncbi.nlm.nih.gov/pmc/PMC5578042/&lt;/url&gt;&lt;/related-urls&gt;&lt;/urls&gt;&lt;electronic-resource-num&gt;10.3390/ijms18081652&lt;/electronic-resource-num&gt;&lt;remote-database-name&gt;PubMed&lt;/remote-database-name&gt;&lt;/record&gt;&lt;/Cite&gt;&lt;/EndNote&gt;</w:instrText>
      </w:r>
      <w:r w:rsidR="00BB1459" w:rsidRPr="006000EC">
        <w:fldChar w:fldCharType="separate"/>
      </w:r>
      <w:r w:rsidR="00902488">
        <w:rPr>
          <w:noProof/>
        </w:rPr>
        <w:t>(40)</w:t>
      </w:r>
      <w:r w:rsidR="00BB1459" w:rsidRPr="006000EC">
        <w:fldChar w:fldCharType="end"/>
      </w:r>
      <w:r w:rsidR="00BB1459" w:rsidRPr="006000EC">
        <w:t xml:space="preserve">.  </w:t>
      </w:r>
      <w:r w:rsidR="00F43928">
        <w:t xml:space="preserve">It is now understood that </w:t>
      </w:r>
      <w:r w:rsidR="00BB1459" w:rsidRPr="006000EC">
        <w:t xml:space="preserve">these </w:t>
      </w:r>
      <w:proofErr w:type="spellStart"/>
      <w:r w:rsidR="00BB1459" w:rsidRPr="006000EC">
        <w:t>eQTLs</w:t>
      </w:r>
      <w:proofErr w:type="spellEnd"/>
      <w:r w:rsidR="00BB1459" w:rsidRPr="006000EC">
        <w:t xml:space="preserve"> have a more pronounced effect on immune regulation than the effects of age and sex, and more interestingly exclusive effects </w:t>
      </w:r>
      <w:r w:rsidR="00F43928">
        <w:t xml:space="preserve">only observable during </w:t>
      </w:r>
      <w:r w:rsidR="00F43928" w:rsidRPr="006000EC">
        <w:t xml:space="preserve">immune stimulation </w:t>
      </w:r>
      <w:r w:rsidR="00BB1459" w:rsidRPr="006000EC">
        <w:t xml:space="preserve">have been identified for some of these </w:t>
      </w:r>
      <w:proofErr w:type="spellStart"/>
      <w:r w:rsidR="00BB1459" w:rsidRPr="006000EC">
        <w:t>eQTL</w:t>
      </w:r>
      <w:proofErr w:type="spellEnd"/>
      <w:r w:rsidR="00BB1459" w:rsidRPr="006000EC">
        <w:t xml:space="preserve"> variants </w:t>
      </w:r>
      <w:r w:rsidR="00BB1459" w:rsidRPr="006000EC">
        <w:fldChar w:fldCharType="begin">
          <w:fldData xml:space="preserve">PEVuZE5vdGU+PENpdGU+PEF1dGhvcj5QaWFzZWNrYTwvQXV0aG9yPjxZZWFyPjIwMTg8L1llYXI+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0ODgtZTQ5NzwvcGFnZXM+PHZvbHVtZT4xMTU8L3ZvbHVtZT48bnVt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==
</w:fldData>
        </w:fldChar>
      </w:r>
      <w:r w:rsidR="00902488">
        <w:instrText xml:space="preserve"> ADDIN EN.CITE </w:instrText>
      </w:r>
      <w:r w:rsidR="00902488">
        <w:fldChar w:fldCharType="begin">
          <w:fldData xml:space="preserve">PEVuZE5vdGU+PENpdGU+PEF1dGhvcj5QaWFzZWNrYTwvQXV0aG9yPjxZZWFyPjIwMTg8L1llYXI+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0ODgtZTQ5NzwvcGFnZXM+PHZvbHVtZT4xMTU8L3ZvbHVtZT48bnVt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==
</w:fldData>
        </w:fldChar>
      </w:r>
      <w:r w:rsidR="00902488">
        <w:instrText xml:space="preserve"> ADDIN EN.CITE.DATA </w:instrText>
      </w:r>
      <w:r w:rsidR="00902488">
        <w:fldChar w:fldCharType="end"/>
      </w:r>
      <w:r w:rsidR="00BB1459" w:rsidRPr="006000EC">
        <w:fldChar w:fldCharType="separate"/>
      </w:r>
      <w:r w:rsidR="00902488">
        <w:rPr>
          <w:noProof/>
        </w:rPr>
        <w:t>(41)</w:t>
      </w:r>
      <w:r w:rsidR="00BB1459" w:rsidRPr="006000EC">
        <w:fldChar w:fldCharType="end"/>
      </w:r>
      <w:r w:rsidR="00BB1459" w:rsidRPr="006000EC">
        <w:t>. Epigenomic studies have helped to highlight the cis-regulatory nature of some non-coding regions of the genome</w:t>
      </w:r>
      <w:r w:rsidR="00F43928">
        <w:t>.  These</w:t>
      </w:r>
      <w:r w:rsidR="00BB1459" w:rsidRPr="006000EC">
        <w:t xml:space="preserve"> suggest that the enrichment of disease-risk variants in cell-specific regulatory sequences is indicative of their cell type and contextual effects </w:t>
      </w:r>
      <w:r w:rsidR="00BB1459" w:rsidRPr="006000EC">
        <w:fldChar w:fldCharType="begin">
          <w:fldData xml:space="preserve">PEVuZE5vdGU+PENpdGU+PEF1dGhvcj5Sb2FkbWFwIEVwaWdlbm9taWNzPC9BdXRob3I+PFllYXI+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==
</w:fldData>
        </w:fldChar>
      </w:r>
      <w:r w:rsidR="00902488">
        <w:instrText xml:space="preserve"> ADDIN EN.CITE </w:instrText>
      </w:r>
      <w:r w:rsidR="00902488">
        <w:fldChar w:fldCharType="begin">
          <w:fldData xml:space="preserve">PEVuZE5vdGU+PENpdGU+PEF1dGhvcj5Sb2FkbWFwIEVwaWdlbm9taWNzPC9BdXRob3I+PFllYXI+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==
</w:fldData>
        </w:fldChar>
      </w:r>
      <w:r w:rsidR="00902488">
        <w:instrText xml:space="preserve"> ADDIN EN.CITE.DATA </w:instrText>
      </w:r>
      <w:r w:rsidR="00902488">
        <w:fldChar w:fldCharType="end"/>
      </w:r>
      <w:r w:rsidR="00BB1459" w:rsidRPr="006000EC">
        <w:fldChar w:fldCharType="separate"/>
      </w:r>
      <w:r w:rsidR="00902488">
        <w:rPr>
          <w:noProof/>
        </w:rPr>
        <w:t>(42)</w:t>
      </w:r>
      <w:r w:rsidR="00BB1459" w:rsidRPr="006000EC">
        <w:fldChar w:fldCharType="end"/>
      </w:r>
      <w:r w:rsidR="00BB1459" w:rsidRPr="006000EC">
        <w:t xml:space="preserve">.  </w:t>
      </w:r>
      <w:r w:rsidR="00EB6644">
        <w:t>Large scale i</w:t>
      </w:r>
      <w:r w:rsidR="00F43928">
        <w:t xml:space="preserve">nvestigation into </w:t>
      </w:r>
      <w:r w:rsidR="00EB6644">
        <w:t xml:space="preserve">association between </w:t>
      </w:r>
      <w:r w:rsidR="00BB1459" w:rsidRPr="006000EC">
        <w:t xml:space="preserve"> genetic variants </w:t>
      </w:r>
      <w:r w:rsidR="00EB6644">
        <w:t xml:space="preserve">and </w:t>
      </w:r>
      <w:r w:rsidR="00BB1459" w:rsidRPr="006000EC">
        <w:t xml:space="preserve"> expression of genes in a tissue specific manner (including whole blood) was carried out by the Genotype – Tissue Expression Consortium </w:t>
      </w:r>
      <w:r w:rsidR="00BB1459" w:rsidRPr="006000EC">
        <w:fldChar w:fldCharType="begin"/>
      </w:r>
      <w:r w:rsidR="00902488">
        <w:instrText xml:space="preserve"> ADDIN EN.CITE &lt;EndNote&gt;&lt;Cite&gt;&lt;Year&gt;2015&lt;/Year&gt;&lt;RecNum&gt;19&lt;/RecNum&gt;&lt;DisplayText&gt;(43)&lt;/DisplayText&gt;&lt;record&gt;&lt;rec-number&gt;19&lt;/rec-number&gt;&lt;foreign-keys&gt;&lt;key app="EN" db-id="swwa9vw25re9wae09pvv0eap0sppwtef9xps" timestamp="1560610284"&gt;19&lt;/key&gt;&lt;/foreign-keys&gt;&lt;ref-type name="Journal Article"&gt;17&lt;/ref-type&gt;&lt;contributors&gt;&lt;/contributors&gt;&lt;titles&gt;&lt;title&gt;The Genotype-Tissue Expression (GTEx) pilot analysis: Multitissue gene regulation in humans&lt;/title&gt;&lt;secondary-title&gt;Science&lt;/secondary-title&gt;&lt;/titles&gt;&lt;periodical&gt;&lt;full-title&gt;Science&lt;/full-title&gt;&lt;/periodical&gt;&lt;pages&gt;648&lt;/pages&gt;&lt;volume&gt;348&lt;/volume&gt;&lt;number&gt;6235&lt;/number&gt;&lt;dates&gt;&lt;year&gt;2015&lt;/year&gt;&lt;/dates&gt;&lt;urls&gt;&lt;related-urls&gt;&lt;url&gt;http://science.sciencemag.org/content/348/6235/648.abstract&lt;/url&gt;&lt;/related-urls&gt;&lt;/urls&gt;&lt;electronic-resource-num&gt;10.1126/science.1262110&lt;/electronic-resource-num&gt;&lt;/record&gt;&lt;/Cite&gt;&lt;/EndNote&gt;</w:instrText>
      </w:r>
      <w:r w:rsidR="00BB1459" w:rsidRPr="006000EC">
        <w:fldChar w:fldCharType="separate"/>
      </w:r>
      <w:r w:rsidR="00902488">
        <w:rPr>
          <w:noProof/>
        </w:rPr>
        <w:t>(43)</w:t>
      </w:r>
      <w:r w:rsidR="00BB1459" w:rsidRPr="006000EC">
        <w:fldChar w:fldCharType="end"/>
      </w:r>
      <w:r w:rsidR="00EB6644">
        <w:t xml:space="preserve">. This research did not extend to immune tissues specifically, although </w:t>
      </w:r>
      <w:r w:rsidR="00BB1459" w:rsidRPr="006000EC">
        <w:t xml:space="preserve">links between immune cell specific gene expression levels and </w:t>
      </w:r>
      <w:proofErr w:type="spellStart"/>
      <w:r w:rsidR="00BB1459" w:rsidRPr="006000EC">
        <w:t>eQTLs</w:t>
      </w:r>
      <w:proofErr w:type="spellEnd"/>
      <w:r w:rsidR="00BB1459" w:rsidRPr="006000EC">
        <w:t xml:space="preserve"> </w:t>
      </w:r>
      <w:r w:rsidR="00CC0D89">
        <w:t xml:space="preserve">has been </w:t>
      </w:r>
      <w:r w:rsidR="00BB1459" w:rsidRPr="006000EC">
        <w:t xml:space="preserve">investigated by the DICE </w:t>
      </w:r>
      <w:r w:rsidR="00CC0D89">
        <w:t xml:space="preserve">project </w:t>
      </w:r>
      <w:r w:rsidR="00BB1459" w:rsidRPr="006000EC">
        <w:t xml:space="preserve">(database of immune cell expression, expression quantitative trait loci and epigenomics) </w:t>
      </w:r>
      <w:r w:rsidR="00BB1459" w:rsidRPr="006000EC">
        <w:fldChar w:fldCharType="begin">
          <w:fldData xml:space="preserve">PEVuZE5vdGU+PENpdGU+PEF1dGhvcj5TY2htaWVkZWw8L0F1dGhvcj48WWVhcj4yMDE4PC9ZZWFy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3MDEtMTcxNS5lMTY8L3BhZ2VzPjx2b2x1bWU+MTc1PC92b2x1bWU+PG51bWJlcj42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</w:fldData>
        </w:fldChar>
      </w:r>
      <w:r w:rsidR="00902488">
        <w:instrText xml:space="preserve"> ADDIN EN.CITE </w:instrText>
      </w:r>
      <w:r w:rsidR="00902488">
        <w:fldChar w:fldCharType="begin">
          <w:fldData xml:space="preserve">PEVuZE5vdGU+PENpdGU+PEF1dGhvcj5TY2htaWVkZWw8L0F1dGhvcj48WWVhcj4yMDE4PC9ZZWFy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3MDEtMTcxNS5lMTY8L3BhZ2VzPjx2b2x1bWU+MTc1PC92b2x1bWU+PG51bWJlcj42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</w:fldData>
        </w:fldChar>
      </w:r>
      <w:r w:rsidR="00902488">
        <w:instrText xml:space="preserve"> ADDIN EN.CITE.DATA </w:instrText>
      </w:r>
      <w:r w:rsidR="00902488">
        <w:fldChar w:fldCharType="end"/>
      </w:r>
      <w:r w:rsidR="00BB1459" w:rsidRPr="006000EC">
        <w:fldChar w:fldCharType="separate"/>
      </w:r>
      <w:r w:rsidR="00902488">
        <w:rPr>
          <w:noProof/>
        </w:rPr>
        <w:t>(44)</w:t>
      </w:r>
      <w:r w:rsidR="00BB1459" w:rsidRPr="006000EC">
        <w:fldChar w:fldCharType="end"/>
      </w:r>
      <w:r w:rsidR="00BB1459" w:rsidRPr="006000EC">
        <w:t>.</w:t>
      </w:r>
      <w:r w:rsidR="00CC0D89">
        <w:t xml:space="preserve"> The researchers on this project were able to </w:t>
      </w:r>
      <w:r w:rsidR="006A1656">
        <w:t xml:space="preserve">positively </w:t>
      </w:r>
      <w:r w:rsidR="00CC0D89">
        <w:t>identify a range of cis-</w:t>
      </w:r>
      <w:proofErr w:type="spellStart"/>
      <w:r w:rsidR="00CC0D89">
        <w:t>eQTLs</w:t>
      </w:r>
      <w:proofErr w:type="spellEnd"/>
      <w:r w:rsidR="00CC0D89">
        <w:t xml:space="preserve"> for 12,254 genes</w:t>
      </w:r>
      <w:r w:rsidR="006543D4">
        <w:t>,</w:t>
      </w:r>
      <w:r w:rsidR="006A1656">
        <w:t xml:space="preserve"> demonstrative of the high abundance of these sites. Interestingly, </w:t>
      </w:r>
      <w:r w:rsidR="00CC0D89">
        <w:t xml:space="preserve">many of these </w:t>
      </w:r>
      <w:proofErr w:type="spellStart"/>
      <w:r w:rsidR="00CC0D89">
        <w:t>eQTLs</w:t>
      </w:r>
      <w:proofErr w:type="spellEnd"/>
      <w:r w:rsidR="00CC0D89">
        <w:t xml:space="preserve"> had effects which were cell</w:t>
      </w:r>
      <w:r>
        <w:t>-type specific</w:t>
      </w:r>
      <w:r w:rsidR="00CC0D89">
        <w:t xml:space="preserve">. </w:t>
      </w:r>
      <w:r>
        <w:t xml:space="preserve">The identification of </w:t>
      </w:r>
      <w:r>
        <w:lastRenderedPageBreak/>
        <w:t>these sites, and interrogation for the existence of variants will likely play a crucial role in explaining the changes in expression of key genes which lead to PID.</w:t>
      </w:r>
      <w:r w:rsidR="00CC0D89">
        <w:t xml:space="preserve"> </w:t>
      </w:r>
    </w:p>
    <w:p w14:paraId="567A3B14" w14:textId="1489AA45" w:rsidR="00BB1459" w:rsidRDefault="00BB1459" w:rsidP="001732B3">
      <w:pPr>
        <w:spacing w:line="480" w:lineRule="auto"/>
        <w:jc w:val="both"/>
        <w:rPr>
          <w:i/>
        </w:rPr>
      </w:pPr>
    </w:p>
    <w:p w14:paraId="15A67165" w14:textId="77777777" w:rsidR="00F3252A" w:rsidRDefault="00F3252A" w:rsidP="00F3252A">
      <w:pPr>
        <w:spacing w:line="480" w:lineRule="auto"/>
        <w:jc w:val="both"/>
        <w:rPr>
          <w:i/>
        </w:rPr>
      </w:pPr>
      <w:r>
        <w:rPr>
          <w:i/>
        </w:rPr>
        <w:t>The role of RNA s</w:t>
      </w:r>
      <w:r w:rsidRPr="00C63205">
        <w:rPr>
          <w:i/>
        </w:rPr>
        <w:t>plicing in</w:t>
      </w:r>
      <w:r>
        <w:rPr>
          <w:i/>
        </w:rPr>
        <w:t xml:space="preserve"> the immune system and</w:t>
      </w:r>
      <w:r w:rsidRPr="00C63205">
        <w:rPr>
          <w:i/>
        </w:rPr>
        <w:t xml:space="preserve"> PID</w:t>
      </w:r>
    </w:p>
    <w:p w14:paraId="2D58DB27" w14:textId="77777777" w:rsidR="00F3252A" w:rsidRDefault="00F3252A" w:rsidP="00F3252A">
      <w:pPr>
        <w:spacing w:line="480" w:lineRule="auto"/>
        <w:jc w:val="both"/>
        <w:rPr>
          <w:i/>
        </w:rPr>
      </w:pPr>
    </w:p>
    <w:p w14:paraId="44DC2821" w14:textId="0B135AFF" w:rsidR="00F3252A" w:rsidRDefault="00F3252A" w:rsidP="00F3252A">
      <w:pPr>
        <w:spacing w:line="480" w:lineRule="auto"/>
        <w:jc w:val="both"/>
      </w:pPr>
      <w:r>
        <w:t xml:space="preserve">Alternative splicing is the method through which the cell can produce an array of </w:t>
      </w:r>
      <w:r w:rsidR="00786841">
        <w:t xml:space="preserve">transcript </w:t>
      </w:r>
      <w:r>
        <w:t xml:space="preserve">isoforms </w:t>
      </w:r>
      <w:r w:rsidR="00786841">
        <w:t xml:space="preserve"> derived </w:t>
      </w:r>
      <w:r>
        <w:t xml:space="preserve">from a single gene, or multiple genes spliced together </w:t>
      </w:r>
      <w:r>
        <w:fldChar w:fldCharType="begin"/>
      </w:r>
      <w:r w:rsidR="00902488">
        <w:instrText xml:space="preserve"> ADDIN EN.CITE &lt;EndNote&gt;&lt;Cite&gt;&lt;Author&gt;Ward&lt;/Author&gt;&lt;Year&gt;2010&lt;/Year&gt;&lt;RecNum&gt;44&lt;/RecNum&gt;&lt;DisplayText&gt;(45)&lt;/DisplayText&gt;&lt;record&gt;&lt;rec-number&gt;44&lt;/rec-number&gt;&lt;foreign-keys&gt;&lt;key app="EN" db-id="swwa9vw25re9wae09pvv0eap0sppwtef9xps" timestamp="1560804313"&gt;44&lt;/key&gt;&lt;/foreign-keys&gt;&lt;ref-type name="Journal Article"&gt;17&lt;/ref-type&gt;&lt;contributors&gt;&lt;authors&gt;&lt;author&gt;Ward, Amanda J.&lt;/author&gt;&lt;author&gt;Cooper, Thomas A.&lt;/author&gt;&lt;/authors&gt;&lt;/contributors&gt;&lt;titles&gt;&lt;title&gt;The pathobiology of splicing&lt;/title&gt;&lt;secondary-title&gt;The Journal of pathology&lt;/secondary-title&gt;&lt;alt-title&gt;J Pathol&lt;/alt-title&gt;&lt;/titles&gt;&lt;periodical&gt;&lt;full-title&gt;The Journal of pathology&lt;/full-title&gt;&lt;abbr-1&gt;J Pathol&lt;/abbr-1&gt;&lt;/periodical&gt;&lt;alt-periodical&gt;&lt;full-title&gt;The Journal of pathology&lt;/full-title&gt;&lt;abbr-1&gt;J Pathol&lt;/abbr-1&gt;&lt;/alt-periodical&gt;&lt;pages&gt;152-163&lt;/pages&gt;&lt;volume&gt;220&lt;/volume&gt;&lt;number&gt;2&lt;/number&gt;&lt;keywords&gt;&lt;keyword&gt;Alternative Splicing/genetics&lt;/keyword&gt;&lt;keyword&gt;Exons/genetics&lt;/keyword&gt;&lt;keyword&gt;Genes, Neoplasm/genetics&lt;/keyword&gt;&lt;keyword&gt;Genetic Predisposition to Disease/*genetics&lt;/keyword&gt;&lt;keyword&gt;Genetic Therapy/methods&lt;/keyword&gt;&lt;keyword&gt;Humans&lt;/keyword&gt;&lt;keyword&gt;Introns/genetics&lt;/keyword&gt;&lt;keyword&gt;Mutation&lt;/keyword&gt;&lt;keyword&gt;Neoplasms/genetics&lt;/keyword&gt;&lt;keyword&gt;RNA Splicing/*genetics&lt;/keyword&gt;&lt;keyword&gt;RNA, Messenger/biosynthesis/genetics&lt;/keyword&gt;&lt;/keywords&gt;&lt;dates&gt;&lt;year&gt;2010&lt;/year&gt;&lt;/dates&gt;&lt;isbn&gt;1096-9896&amp;#xD;0022-3417&lt;/isbn&gt;&lt;accession-num&gt;19918805&lt;/accession-num&gt;&lt;urls&gt;&lt;related-urls&gt;&lt;url&gt;https://www.ncbi.nlm.nih.gov/pubmed/19918805&lt;/url&gt;&lt;url&gt;https://www.ncbi.nlm.nih.gov/pmc/articles/PMC2855871/&lt;/url&gt;&lt;/related-urls&gt;&lt;/urls&gt;&lt;electronic-resource-num&gt;10.1002/path.2649&lt;/electronic-resource-num&gt;&lt;remote-database-name&gt;PubMed&lt;/remote-database-name&gt;&lt;language&gt;eng&lt;/language&gt;&lt;/record&gt;&lt;/Cite&gt;&lt;/EndNote&gt;</w:instrText>
      </w:r>
      <w:r>
        <w:fldChar w:fldCharType="separate"/>
      </w:r>
      <w:r w:rsidR="00902488">
        <w:rPr>
          <w:noProof/>
        </w:rPr>
        <w:t>(45)</w:t>
      </w:r>
      <w:r>
        <w:fldChar w:fldCharType="end"/>
      </w:r>
      <w:r>
        <w:t xml:space="preserve">. Introns are spliced out, and exons are either ligated through transesterification </w:t>
      </w:r>
      <w:r w:rsidR="00E22C83">
        <w:t>re</w:t>
      </w:r>
      <w:r>
        <w:t xml:space="preserve">action, or in many cases, spliced out in different combinations leaving the remaining exons to </w:t>
      </w:r>
      <w:r w:rsidRPr="007414E5">
        <w:t>form a mature mRNA</w:t>
      </w:r>
      <w:r>
        <w:t xml:space="preserve"> </w:t>
      </w:r>
      <w:r>
        <w:fldChar w:fldCharType="begin"/>
      </w:r>
      <w:r w:rsidR="00902488">
        <w:instrText xml:space="preserve"> ADDIN EN.CITE &lt;EndNote&gt;&lt;Cite&gt;&lt;Author&gt;Ward&lt;/Author&gt;&lt;Year&gt;2010&lt;/Year&gt;&lt;RecNum&gt;44&lt;/RecNum&gt;&lt;DisplayText&gt;(45)&lt;/DisplayText&gt;&lt;record&gt;&lt;rec-number&gt;44&lt;/rec-number&gt;&lt;foreign-keys&gt;&lt;key app="EN" db-id="swwa9vw25re9wae09pvv0eap0sppwtef9xps" timestamp="1560804313"&gt;44&lt;/key&gt;&lt;/foreign-keys&gt;&lt;ref-type name="Journal Article"&gt;17&lt;/ref-type&gt;&lt;contributors&gt;&lt;authors&gt;&lt;author&gt;Ward, Amanda J.&lt;/author&gt;&lt;author&gt;Cooper, Thomas A.&lt;/author&gt;&lt;/authors&gt;&lt;/contributors&gt;&lt;titles&gt;&lt;title&gt;The pathobiology of splicing&lt;/title&gt;&lt;secondary-title&gt;The Journal of pathology&lt;/secondary-title&gt;&lt;alt-title&gt;J Pathol&lt;/alt-title&gt;&lt;/titles&gt;&lt;periodical&gt;&lt;full-title&gt;The Journal of pathology&lt;/full-title&gt;&lt;abbr-1&gt;J Pathol&lt;/abbr-1&gt;&lt;/periodical&gt;&lt;alt-periodical&gt;&lt;full-title&gt;The Journal of pathology&lt;/full-title&gt;&lt;abbr-1&gt;J Pathol&lt;/abbr-1&gt;&lt;/alt-periodical&gt;&lt;pages&gt;152-163&lt;/pages&gt;&lt;volume&gt;220&lt;/volume&gt;&lt;number&gt;2&lt;/number&gt;&lt;keywords&gt;&lt;keyword&gt;Alternative Splicing/genetics&lt;/keyword&gt;&lt;keyword&gt;Exons/genetics&lt;/keyword&gt;&lt;keyword&gt;Genes, Neoplasm/genetics&lt;/keyword&gt;&lt;keyword&gt;Genetic Predisposition to Disease/*genetics&lt;/keyword&gt;&lt;keyword&gt;Genetic Therapy/methods&lt;/keyword&gt;&lt;keyword&gt;Humans&lt;/keyword&gt;&lt;keyword&gt;Introns/genetics&lt;/keyword&gt;&lt;keyword&gt;Mutation&lt;/keyword&gt;&lt;keyword&gt;Neoplasms/genetics&lt;/keyword&gt;&lt;keyword&gt;RNA Splicing/*genetics&lt;/keyword&gt;&lt;keyword&gt;RNA, Messenger/biosynthesis/genetics&lt;/keyword&gt;&lt;/keywords&gt;&lt;dates&gt;&lt;year&gt;2010&lt;/year&gt;&lt;/dates&gt;&lt;isbn&gt;1096-9896&amp;#xD;0022-3417&lt;/isbn&gt;&lt;accession-num&gt;19918805&lt;/accession-num&gt;&lt;urls&gt;&lt;related-urls&gt;&lt;url&gt;https://www.ncbi.nlm.nih.gov/pubmed/19918805&lt;/url&gt;&lt;url&gt;https://www.ncbi.nlm.nih.gov/pmc/articles/PMC2855871/&lt;/url&gt;&lt;/related-urls&gt;&lt;/urls&gt;&lt;electronic-resource-num&gt;10.1002/path.2649&lt;/electronic-resource-num&gt;&lt;remote-database-name&gt;PubMed&lt;/remote-database-name&gt;&lt;language&gt;eng&lt;/language&gt;&lt;/record&gt;&lt;/Cite&gt;&lt;/EndNote&gt;</w:instrText>
      </w:r>
      <w:r>
        <w:fldChar w:fldCharType="separate"/>
      </w:r>
      <w:r w:rsidR="00902488">
        <w:rPr>
          <w:noProof/>
        </w:rPr>
        <w:t>(45)</w:t>
      </w:r>
      <w:r>
        <w:fldChar w:fldCharType="end"/>
      </w:r>
      <w:r w:rsidRPr="007414E5">
        <w:t xml:space="preserve">. </w:t>
      </w:r>
    </w:p>
    <w:p w14:paraId="10144EEA" w14:textId="20EF5515" w:rsidR="005127CA" w:rsidRDefault="00F3252A" w:rsidP="00F3252A">
      <w:pPr>
        <w:spacing w:line="480" w:lineRule="auto"/>
        <w:jc w:val="both"/>
      </w:pPr>
      <w:r w:rsidRPr="00586742">
        <w:t>Deep surveying on alternative splicing has shown that 95% of genes which contain multiple exons undergo alternative splicing, and even when only considering moderate to high abundance events, there are reportedly 100,000 individual splicing events in major tissues</w:t>
      </w:r>
      <w:r>
        <w:t xml:space="preserve"> </w:t>
      </w:r>
      <w:r w:rsidRPr="00586742">
        <w:fldChar w:fldCharType="begin"/>
      </w:r>
      <w:r w:rsidR="00D25750">
        <w:instrText xml:space="preserve"> ADDIN EN.CITE &lt;EndNote&gt;&lt;Cite&gt;&lt;Author&gt;Pan&lt;/Author&gt;&lt;Year&gt;2008&lt;/Year&gt;&lt;RecNum&gt;4&lt;/RecNum&gt;&lt;DisplayText&gt;(46)&lt;/DisplayText&gt;&lt;record&gt;&lt;rec-number&gt;4&lt;/rec-number&gt;&lt;foreign-keys&gt;&lt;key app="EN" db-id="swwa9vw25re9wae09pvv0eap0sppwtef9xps" timestamp="1560508853"&gt;4&lt;/key&gt;&lt;/foreign-keys&gt;&lt;ref-type name="Journal Article"&gt;17&lt;/ref-type&gt;&lt;contributors&gt;&lt;authors&gt;&lt;author&gt;Pan, Q.&lt;/author&gt;&lt;author&gt;Shai, O.&lt;/author&gt;&lt;author&gt;Lee, L. J.&lt;/author&gt;&lt;author&gt;Frey, B. J.&lt;/author&gt;&lt;author&gt;Blencowe, B. J.&lt;/author&gt;&lt;/authors&gt;&lt;/contributors&gt;&lt;auth-address&gt;Banting and Best Department of Medical Research, University of Toronto, Toronto, Canada.&lt;/auth-address&gt;&lt;titles&gt;&lt;title&gt;Deep surveying of alternative splicing complexity in the human transcriptome by high-throughput sequencing&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13-5&lt;/pages&gt;&lt;volume&gt;40&lt;/volume&gt;&lt;number&gt;12&lt;/number&gt;&lt;edition&gt;2008/11/04&lt;/edition&gt;&lt;keywords&gt;&lt;keyword&gt;*Alternative Splicing&lt;/keyword&gt;&lt;keyword&gt;*Gene Expression Profiling&lt;/keyword&gt;&lt;keyword&gt;Humans&lt;/keyword&gt;&lt;keyword&gt;RNA Splice Sites&lt;/keyword&gt;&lt;keyword&gt;RNA, Messenger&lt;/keyword&gt;&lt;keyword&gt;Sequence Analysis, RNA/*methods&lt;/keyword&gt;&lt;/keywords&gt;&lt;dates&gt;&lt;year&gt;2008&lt;/year&gt;&lt;pub-dates&gt;&lt;date&gt;Dec&lt;/date&gt;&lt;/pub-dates&gt;&lt;/dates&gt;&lt;isbn&gt;1061-4036&lt;/isbn&gt;&lt;accession-num&gt;18978789&lt;/accession-num&gt;&lt;urls&gt;&lt;/urls&gt;&lt;electronic-resource-num&gt;10.1038/ng.259&lt;/electronic-resource-num&gt;&lt;remote-database-provider&gt;NLM&lt;/remote-database-provider&gt;&lt;language&gt;eng&lt;/language&gt;&lt;/record&gt;&lt;/Cite&gt;&lt;/EndNote&gt;</w:instrText>
      </w:r>
      <w:r w:rsidRPr="00586742">
        <w:fldChar w:fldCharType="separate"/>
      </w:r>
      <w:r w:rsidR="00D25750">
        <w:rPr>
          <w:noProof/>
        </w:rPr>
        <w:t>(46)</w:t>
      </w:r>
      <w:r w:rsidRPr="00586742">
        <w:fldChar w:fldCharType="end"/>
      </w:r>
      <w:r w:rsidRPr="00586742">
        <w:t>.</w:t>
      </w:r>
    </w:p>
    <w:p w14:paraId="09EEBDBF" w14:textId="6FD8FF5F" w:rsidR="00F3252A" w:rsidRPr="00586742" w:rsidRDefault="00F3252A" w:rsidP="00F3252A">
      <w:pPr>
        <w:spacing w:line="480" w:lineRule="auto"/>
        <w:jc w:val="both"/>
      </w:pPr>
      <w:r w:rsidRPr="00586742">
        <w:t xml:space="preserve">Alternative splicing occurs both co-transcriptionally and post-transcriptionally, and the action of transcription factors </w:t>
      </w:r>
      <w:r w:rsidR="00890E70">
        <w:t xml:space="preserve">as well as splicing factors </w:t>
      </w:r>
      <w:r w:rsidRPr="00586742">
        <w:t>regulate</w:t>
      </w:r>
      <w:r>
        <w:t>s and</w:t>
      </w:r>
      <w:r w:rsidRPr="00586742">
        <w:t xml:space="preserve"> influence</w:t>
      </w:r>
      <w:r>
        <w:t>s</w:t>
      </w:r>
      <w:r w:rsidRPr="00586742">
        <w:t xml:space="preserve"> splicing events in</w:t>
      </w:r>
      <w:r>
        <w:t xml:space="preserve"> some of the most crucial mechanisms of the adaptive immune system </w:t>
      </w:r>
      <w:r w:rsidRPr="00586742">
        <w:fldChar w:fldCharType="begin">
          <w:fldData xml:space="preserve">PEVuZE5vdGU+PENpdGU+PEF1dGhvcj5PcnZhaW48L0F1dGhvcj48WWVhcj4yMDA4PC9ZZWFyPjxS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MwOS0xMzwvcGFnZXM+PHZvbHVtZT4zNzI8L3ZvbHVtZT48bnVtYmVyPjI8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==
</w:fldData>
        </w:fldChar>
      </w:r>
      <w:r w:rsidR="00D25750">
        <w:instrText xml:space="preserve"> ADDIN EN.CITE </w:instrText>
      </w:r>
      <w:r w:rsidR="00D25750">
        <w:fldChar w:fldCharType="begin">
          <w:fldData xml:space="preserve">PEVuZE5vdGU+PENpdGU+PEF1dGhvcj5PcnZhaW48L0F1dGhvcj48WWVhcj4yMDA4PC9ZZWFyPjxS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MwOS0xMzwvcGFnZXM+PHZvbHVtZT4zNzI8L3ZvbHVtZT48bnVtYmVyPjI8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==
</w:fldData>
        </w:fldChar>
      </w:r>
      <w:r w:rsidR="00D25750">
        <w:instrText xml:space="preserve"> ADDIN EN.CITE.DATA </w:instrText>
      </w:r>
      <w:r w:rsidR="00D25750">
        <w:fldChar w:fldCharType="end"/>
      </w:r>
      <w:r w:rsidRPr="00586742">
        <w:fldChar w:fldCharType="separate"/>
      </w:r>
      <w:r w:rsidR="00D25750">
        <w:rPr>
          <w:noProof/>
        </w:rPr>
        <w:t>(47-49)</w:t>
      </w:r>
      <w:r w:rsidRPr="00586742">
        <w:fldChar w:fldCharType="end"/>
      </w:r>
      <w:r w:rsidRPr="00586742">
        <w:t>.</w:t>
      </w:r>
      <w:r>
        <w:t xml:space="preserve"> Important examples include</w:t>
      </w:r>
      <w:r w:rsidR="00397109">
        <w:t xml:space="preserve"> </w:t>
      </w:r>
      <w:r w:rsidR="00397109" w:rsidRPr="00586742">
        <w:t xml:space="preserve">RNA-polymerase II </w:t>
      </w:r>
      <w:r w:rsidR="006543D4">
        <w:t>a</w:t>
      </w:r>
      <w:r w:rsidR="00397109" w:rsidRPr="00586742">
        <w:t xml:space="preserve">s a facilitator of splicing factor recruitment </w:t>
      </w:r>
      <w:r w:rsidR="00397109" w:rsidRPr="00586742">
        <w:fldChar w:fldCharType="begin"/>
      </w:r>
      <w:r w:rsidR="00D25750">
        <w:instrText xml:space="preserve"> ADDIN EN.CITE &lt;EndNote&gt;&lt;Cite&gt;&lt;Author&gt;Bentley&lt;/Author&gt;&lt;Year&gt;2014&lt;/Year&gt;&lt;RecNum&gt;5&lt;/RecNum&gt;&lt;DisplayText&gt;(50)&lt;/DisplayText&gt;&lt;record&gt;&lt;rec-number&gt;5&lt;/rec-number&gt;&lt;foreign-keys&gt;&lt;key app="EN" db-id="swwa9vw25re9wae09pvv0eap0sppwtef9xps" timestamp="1560509829"&gt;5&lt;/key&gt;&lt;/foreign-keys&gt;&lt;ref-type name="Journal Article"&gt;17&lt;/ref-type&gt;&lt;contributors&gt;&lt;authors&gt;&lt;author&gt;Bentley, D. L.&lt;/author&gt;&lt;/authors&gt;&lt;/contributors&gt;&lt;auth-address&gt;Department of Biochemistry and Molecular Genetics, University of Colorado School of Medicine, MS8101, PO BOX 6511, Aurora, Colorado 80045, USA.&lt;/auth-address&gt;&lt;titles&gt;&lt;title&gt;Coupling mRNA processing with transcription in time and spac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163-75&lt;/pages&gt;&lt;volume&gt;15&lt;/volume&gt;&lt;number&gt;3&lt;/number&gt;&lt;edition&gt;2014/02/12&lt;/edition&gt;&lt;keywords&gt;&lt;keyword&gt;RNA Caps&lt;/keyword&gt;&lt;keyword&gt;RNA Polymerase II/genetics/metabolism&lt;/keyword&gt;&lt;keyword&gt;RNA Splicing&lt;/keyword&gt;&lt;keyword&gt;RNA, Messenger/*genetics&lt;/keyword&gt;&lt;keyword&gt;*Transcription, Genetic&lt;/keyword&gt;&lt;/keywords&gt;&lt;dates&gt;&lt;year&gt;2014&lt;/year&gt;&lt;pub-dates&gt;&lt;date&gt;Mar&lt;/date&gt;&lt;/pub-dates&gt;&lt;/dates&gt;&lt;isbn&gt;1471-0056&lt;/isbn&gt;&lt;accession-num&gt;24514444&lt;/accession-num&gt;&lt;urls&gt;&lt;/urls&gt;&lt;custom2&gt;PMC4304646&lt;/custom2&gt;&lt;custom6&gt;NIHMS653901&lt;/custom6&gt;&lt;electronic-resource-num&gt;10.1038/nrg3662&lt;/electronic-resource-num&gt;&lt;remote-database-provider&gt;NLM&lt;/remote-database-provider&gt;&lt;language&gt;eng&lt;/language&gt;&lt;/record&gt;&lt;/Cite&gt;&lt;/EndNote&gt;</w:instrText>
      </w:r>
      <w:r w:rsidR="00397109" w:rsidRPr="00586742">
        <w:fldChar w:fldCharType="separate"/>
      </w:r>
      <w:r w:rsidR="00D25750">
        <w:rPr>
          <w:noProof/>
        </w:rPr>
        <w:t>(50)</w:t>
      </w:r>
      <w:r w:rsidR="00397109" w:rsidRPr="00586742">
        <w:fldChar w:fldCharType="end"/>
      </w:r>
      <w:r w:rsidR="00397109">
        <w:t>,</w:t>
      </w:r>
      <w:r w:rsidR="005127CA">
        <w:t xml:space="preserve"> the alternative splicing of CD45 which is necessary for the production of a range of tyrosine phosphatases, imperative for the diverse set of lineage and stage-specific receptor signal transduction thresholds in immune tissues </w:t>
      </w:r>
      <w:r w:rsidR="005127CA">
        <w:fldChar w:fldCharType="begin"/>
      </w:r>
      <w:r w:rsidR="00D25750">
        <w:instrText xml:space="preserve"> ADDIN EN.CITE &lt;EndNote&gt;&lt;Cite&gt;&lt;Author&gt;Zikherman&lt;/Author&gt;&lt;Year&gt;2008&lt;/Year&gt;&lt;RecNum&gt;9&lt;/RecNum&gt;&lt;DisplayText&gt;(51)&lt;/DisplayText&gt;&lt;record&gt;&lt;rec-number&gt;9&lt;/rec-number&gt;&lt;foreign-keys&gt;&lt;key app="EN" db-id="swwa9vw25re9wae09pvv0eap0sppwtef9xps" timestamp="1560512261"&gt;9&lt;/key&gt;&lt;/foreign-keys&gt;&lt;ref-type name="Journal Article"&gt;17&lt;/ref-type&gt;&lt;contributors&gt;&lt;authors&gt;&lt;author&gt;Zikherman, J.&lt;/author&gt;&lt;author&gt;Weiss, A.&lt;/author&gt;&lt;/authors&gt;&lt;/contributors&gt;&lt;auth-address&gt;Division of Rheumatology, Rosalind Russell Medical Research Center for Arthritis, Howard Hughes Medical Institute, University of California San Francisco, San Francisco, CA 94143, USA.&lt;/auth-address&gt;&lt;titles&gt;&lt;title&gt;Alternative splicing of CD45: the tip of the iceberg&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839-41&lt;/pages&gt;&lt;volume&gt;29&lt;/volume&gt;&lt;number&gt;6&lt;/number&gt;&lt;edition&gt;2008/12/23&lt;/edition&gt;&lt;keywords&gt;&lt;keyword&gt;Alternative Splicing/*genetics&lt;/keyword&gt;&lt;keyword&gt;Animals&lt;/keyword&gt;&lt;keyword&gt;Exons/*genetics&lt;/keyword&gt;&lt;keyword&gt;Humans&lt;/keyword&gt;&lt;keyword&gt;Leukocyte Common Antigens/*genetics&lt;/keyword&gt;&lt;keyword&gt;Mice&lt;/keyword&gt;&lt;keyword&gt;Protein Isoforms/genetics&lt;/keyword&gt;&lt;keyword&gt;T-Lymphocytes/*metabolism&lt;/keyword&gt;&lt;/keywords&gt;&lt;dates&gt;&lt;year&gt;2008&lt;/year&gt;&lt;pub-dates&gt;&lt;date&gt;Dec 19&lt;/date&gt;&lt;/pub-dates&gt;&lt;/dates&gt;&lt;isbn&gt;1074-7613&lt;/isbn&gt;&lt;accession-num&gt;19100695&lt;/accession-num&gt;&lt;urls&gt;&lt;/urls&gt;&lt;electronic-resource-num&gt;10.1016/j.immuni.2008.12.005&lt;/electronic-resource-num&gt;&lt;remote-database-provider&gt;NLM&lt;/remote-database-provider&gt;&lt;language&gt;eng&lt;/language&gt;&lt;/record&gt;&lt;/Cite&gt;&lt;/EndNote&gt;</w:instrText>
      </w:r>
      <w:r w:rsidR="005127CA">
        <w:fldChar w:fldCharType="separate"/>
      </w:r>
      <w:r w:rsidR="00D25750">
        <w:rPr>
          <w:noProof/>
        </w:rPr>
        <w:t>(51)</w:t>
      </w:r>
      <w:r w:rsidR="005127CA">
        <w:fldChar w:fldCharType="end"/>
      </w:r>
      <w:r w:rsidR="005127CA">
        <w:t>,</w:t>
      </w:r>
      <w:r w:rsidR="00397109">
        <w:t xml:space="preserve"> and</w:t>
      </w:r>
      <w:r>
        <w:t xml:space="preserve"> FOX01 induced </w:t>
      </w:r>
      <w:proofErr w:type="spellStart"/>
      <w:r>
        <w:t>Ikaros</w:t>
      </w:r>
      <w:proofErr w:type="spellEnd"/>
      <w:r>
        <w:t xml:space="preserve"> splicing, essential for </w:t>
      </w:r>
      <w:r w:rsidRPr="00586742">
        <w:t>the recombination of immunoglobulin genes</w:t>
      </w:r>
      <w:r w:rsidR="00397109">
        <w:t xml:space="preserve">. FOXO1 is a transcription factor, which through </w:t>
      </w:r>
      <w:proofErr w:type="spellStart"/>
      <w:r w:rsidR="00397109">
        <w:t>it’s</w:t>
      </w:r>
      <w:proofErr w:type="spellEnd"/>
      <w:r w:rsidR="00397109">
        <w:t xml:space="preserve"> effects on alternative </w:t>
      </w:r>
      <w:proofErr w:type="spellStart"/>
      <w:r w:rsidR="00397109">
        <w:t>sp</w:t>
      </w:r>
      <w:r w:rsidR="006543D4">
        <w:t>i</w:t>
      </w:r>
      <w:r w:rsidR="00397109">
        <w:t>lcing</w:t>
      </w:r>
      <w:proofErr w:type="spellEnd"/>
      <w:r w:rsidR="00E51467">
        <w:t xml:space="preserve"> </w:t>
      </w:r>
      <w:r>
        <w:t xml:space="preserve">allows the immune system to produce its diverse range of antibodies/immunoglobulins </w:t>
      </w:r>
      <w:r>
        <w:fldChar w:fldCharType="begin">
          <w:fldData xml:space="preserve">PEVuZE5vdGU+PENpdGU+PEF1dGhvcj5SZXluYXVkPC9BdXRob3I+PFllYXI+MjAwODwvWWVhcj48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=
</w:fldData>
        </w:fldChar>
      </w:r>
      <w:r w:rsidR="00D25750">
        <w:instrText xml:space="preserve"> ADDIN EN.CITE </w:instrText>
      </w:r>
      <w:r w:rsidR="00D25750">
        <w:fldChar w:fldCharType="begin">
          <w:fldData xml:space="preserve">PEVuZE5vdGU+PENpdGU+PEF1dGhvcj5SZXluYXVkPC9BdXRob3I+PFllYXI+MjAwODwvWWVhcj48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=
</w:fldData>
        </w:fldChar>
      </w:r>
      <w:r w:rsidR="00D25750">
        <w:instrText xml:space="preserve"> ADDIN EN.CITE.DATA </w:instrText>
      </w:r>
      <w:r w:rsidR="00D25750">
        <w:fldChar w:fldCharType="end"/>
      </w:r>
      <w:r>
        <w:fldChar w:fldCharType="separate"/>
      </w:r>
      <w:r w:rsidR="00D25750">
        <w:rPr>
          <w:noProof/>
        </w:rPr>
        <w:t>(52)</w:t>
      </w:r>
      <w:r>
        <w:fldChar w:fldCharType="end"/>
      </w:r>
      <w:r w:rsidRPr="00586742">
        <w:t>.</w:t>
      </w:r>
      <w:r>
        <w:t xml:space="preserve"> </w:t>
      </w:r>
      <w:r w:rsidRPr="00586742">
        <w:t xml:space="preserve"> </w:t>
      </w:r>
    </w:p>
    <w:p w14:paraId="26F20D53" w14:textId="72C9C75C" w:rsidR="00F3252A" w:rsidRDefault="00F3252A" w:rsidP="00F3252A">
      <w:pPr>
        <w:spacing w:line="480" w:lineRule="auto"/>
        <w:jc w:val="both"/>
        <w:rPr>
          <w:color w:val="000000"/>
          <w:shd w:val="clear" w:color="auto" w:fill="FFFFFF"/>
        </w:rPr>
      </w:pPr>
      <w:r>
        <w:t xml:space="preserve">Activation of lymphocytes is a key component of the adaptive immune response to pathogens </w:t>
      </w:r>
      <w:r>
        <w:fldChar w:fldCharType="begin"/>
      </w:r>
      <w:r w:rsidR="00D25750">
        <w:instrText xml:space="preserve"> ADDIN EN.CITE &lt;EndNote&gt;&lt;Cite&gt;&lt;Author&gt;Bonilla&lt;/Author&gt;&lt;Year&gt;2010&lt;/Year&gt;&lt;RecNum&gt;48&lt;/RecNum&gt;&lt;DisplayText&gt;(53)&lt;/DisplayText&gt;&lt;record&gt;&lt;rec-number&gt;48&lt;/rec-number&gt;&lt;foreign-keys&gt;&lt;key app="EN" db-id="sx2rewz2prewfpeersr52v5vttftpsvts2xf" timestamp="1560886998"&gt;48&lt;/key&gt;&lt;/foreign-keys&gt;&lt;ref-type name="Journal Article"&gt;17&lt;/ref-type&gt;&lt;contributors&gt;&lt;authors&gt;&lt;author&gt;Bonilla, F. A.&lt;/author&gt;&lt;author&gt;Oettgen, H. C.&lt;/author&gt;&lt;/authors&gt;&lt;/contributors&gt;&lt;auth-address&gt;Division of Immunology, Children&amp;apos;s Hospital Boston, Boston, MA 02115, USA. Francisco.bonilla@childrens.harvard.edu&lt;/auth-address&gt;&lt;titles&gt;&lt;title&gt;Adaptive immunity&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S33-40&lt;/pages&gt;&lt;volume&gt;125&lt;/volume&gt;&lt;number&gt;2 Suppl 2&lt;/number&gt;&lt;edition&gt;2010/01/12&lt;/edition&gt;&lt;keywords&gt;&lt;keyword&gt;*Adaptive Immunity&lt;/keyword&gt;&lt;keyword&gt;Animals&lt;/keyword&gt;&lt;keyword&gt;Antigen Presentation&lt;/keyword&gt;&lt;keyword&gt;B-Lymphocytes/*immunology&lt;/keyword&gt;&lt;keyword&gt;Cell Communication&lt;/keyword&gt;&lt;keyword&gt;Epitopes/immunology&lt;/keyword&gt;&lt;keyword&gt;Humans&lt;/keyword&gt;&lt;keyword&gt;Immunogenetic Phenomena&lt;/keyword&gt;&lt;keyword&gt;Lymphocyte Activation&lt;/keyword&gt;&lt;keyword&gt;Lymphocyte Subsets/*immunology&lt;/keyword&gt;&lt;keyword&gt;Lymphopoiesis/genetics&lt;/keyword&gt;&lt;keyword&gt;T-Lymphocytes/*immunology&lt;/keyword&gt;&lt;/keywords&gt;&lt;dates&gt;&lt;year&gt;2010&lt;/year&gt;&lt;pub-dates&gt;&lt;date&gt;Feb&lt;/date&gt;&lt;/pub-dates&gt;&lt;/dates&gt;&lt;isbn&gt;0091-6749&lt;/isbn&gt;&lt;accession-num&gt;20061006&lt;/accession-num&gt;&lt;urls&gt;&lt;/urls&gt;&lt;electronic-resource-num&gt;10.1016/j.jaci.2009.09.017&lt;/electronic-resource-num&gt;&lt;remote-database-provider&gt;NLM&lt;/remote-database-provider&gt;&lt;language&gt;eng&lt;/language&gt;&lt;/record&gt;&lt;/Cite&gt;&lt;/EndNote&gt;</w:instrText>
      </w:r>
      <w:r>
        <w:fldChar w:fldCharType="separate"/>
      </w:r>
      <w:r w:rsidR="00D25750">
        <w:rPr>
          <w:noProof/>
        </w:rPr>
        <w:t>(53)</w:t>
      </w:r>
      <w:r>
        <w:fldChar w:fldCharType="end"/>
      </w:r>
      <w:r>
        <w:t>.</w:t>
      </w:r>
      <w:r w:rsidRPr="007414E5">
        <w:rPr>
          <w:color w:val="FF0000"/>
        </w:rPr>
        <w:t xml:space="preserve"> </w:t>
      </w:r>
      <w:r>
        <w:t xml:space="preserve">Part of the central activation of these cells is the degradation of </w:t>
      </w:r>
      <w:proofErr w:type="spellStart"/>
      <w:r>
        <w:rPr>
          <w:color w:val="000000"/>
          <w:shd w:val="clear" w:color="auto" w:fill="FFFFFF"/>
        </w:rPr>
        <w:t>IκB</w:t>
      </w:r>
      <w:proofErr w:type="spellEnd"/>
      <w:r>
        <w:rPr>
          <w:color w:val="000000"/>
          <w:shd w:val="clear" w:color="auto" w:fill="FFFFFF"/>
        </w:rPr>
        <w:t>α and release of NF-</w:t>
      </w:r>
      <w:proofErr w:type="spellStart"/>
      <w:r>
        <w:rPr>
          <w:color w:val="000000"/>
          <w:shd w:val="clear" w:color="auto" w:fill="FFFFFF"/>
        </w:rPr>
        <w:t>κB</w:t>
      </w:r>
      <w:proofErr w:type="spellEnd"/>
      <w:r>
        <w:rPr>
          <w:color w:val="000000"/>
          <w:shd w:val="clear" w:color="auto" w:fill="FFFFFF"/>
        </w:rPr>
        <w:t xml:space="preserve">, which </w:t>
      </w:r>
      <w:proofErr w:type="spellStart"/>
      <w:r>
        <w:rPr>
          <w:color w:val="000000"/>
          <w:shd w:val="clear" w:color="auto" w:fill="FFFFFF"/>
        </w:rPr>
        <w:t>translocates</w:t>
      </w:r>
      <w:proofErr w:type="spellEnd"/>
      <w:r>
        <w:rPr>
          <w:color w:val="000000"/>
          <w:shd w:val="clear" w:color="auto" w:fill="FFFFFF"/>
        </w:rPr>
        <w:t xml:space="preserve"> to the nucleus to initiate maturation and activation of the cell. The “CBM” </w:t>
      </w:r>
      <w:r w:rsidR="00902488">
        <w:rPr>
          <w:color w:val="000000"/>
          <w:shd w:val="clear" w:color="auto" w:fill="FFFFFF"/>
        </w:rPr>
        <w:t xml:space="preserve">complex, which </w:t>
      </w:r>
      <w:r w:rsidR="00902488">
        <w:rPr>
          <w:color w:val="000000"/>
          <w:shd w:val="clear" w:color="auto" w:fill="FFFFFF"/>
        </w:rPr>
        <w:lastRenderedPageBreak/>
        <w:t>brings about the degradation of</w:t>
      </w:r>
      <w:r w:rsidR="00902488">
        <w:t xml:space="preserve"> </w:t>
      </w:r>
      <w:proofErr w:type="spellStart"/>
      <w:r w:rsidR="00902488">
        <w:rPr>
          <w:color w:val="000000"/>
          <w:shd w:val="clear" w:color="auto" w:fill="FFFFFF"/>
        </w:rPr>
        <w:t>IκB</w:t>
      </w:r>
      <w:proofErr w:type="spellEnd"/>
      <w:r w:rsidR="00902488">
        <w:rPr>
          <w:color w:val="000000"/>
          <w:shd w:val="clear" w:color="auto" w:fill="FFFFFF"/>
        </w:rPr>
        <w:t>α,</w:t>
      </w:r>
      <w:r>
        <w:rPr>
          <w:color w:val="000000"/>
          <w:shd w:val="clear" w:color="auto" w:fill="FFFFFF"/>
        </w:rPr>
        <w:t xml:space="preserve"> is formed by </w:t>
      </w:r>
      <w:r w:rsidRPr="008C77B1">
        <w:rPr>
          <w:i/>
          <w:color w:val="000000"/>
          <w:shd w:val="clear" w:color="auto" w:fill="FFFFFF"/>
        </w:rPr>
        <w:t>CARMA1, BCL10</w:t>
      </w:r>
      <w:r>
        <w:rPr>
          <w:color w:val="000000"/>
          <w:shd w:val="clear" w:color="auto" w:fill="FFFFFF"/>
        </w:rPr>
        <w:t xml:space="preserve"> and</w:t>
      </w:r>
      <w:r w:rsidRPr="008C77B1">
        <w:rPr>
          <w:i/>
          <w:color w:val="000000"/>
          <w:shd w:val="clear" w:color="auto" w:fill="FFFFFF"/>
        </w:rPr>
        <w:t xml:space="preserve"> MALT1</w:t>
      </w:r>
      <w:r>
        <w:rPr>
          <w:i/>
          <w:color w:val="000000"/>
          <w:shd w:val="clear" w:color="auto" w:fill="FFFFFF"/>
        </w:rPr>
        <w:t xml:space="preserve"> </w:t>
      </w:r>
      <w:r>
        <w:rPr>
          <w:i/>
          <w:color w:val="000000"/>
          <w:shd w:val="clear" w:color="auto" w:fill="FFFFFF"/>
        </w:rPr>
        <w:fldChar w:fldCharType="begin">
          <w:fldData xml:space="preserve">PEVuZE5vdGU+PENpdGU+PEF1dGhvcj5PZWNraW5naGF1czwvQXV0aG9yPjxZZWFyPjIwMDc8L1ll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</w:fldData>
        </w:fldChar>
      </w:r>
      <w:r w:rsidR="00D25750">
        <w:rPr>
          <w:i/>
          <w:color w:val="000000"/>
          <w:shd w:val="clear" w:color="auto" w:fill="FFFFFF"/>
        </w:rPr>
        <w:instrText xml:space="preserve"> ADDIN EN.CITE </w:instrText>
      </w:r>
      <w:r w:rsidR="00D25750">
        <w:rPr>
          <w:i/>
          <w:color w:val="000000"/>
          <w:shd w:val="clear" w:color="auto" w:fill="FFFFFF"/>
        </w:rPr>
        <w:fldChar w:fldCharType="begin">
          <w:fldData xml:space="preserve">PEVuZE5vdGU+PENpdGU+PEF1dGhvcj5PZWNraW5naGF1czwvQXV0aG9yPjxZZWFyPjIwMDc8L1ll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</w:fldData>
        </w:fldChar>
      </w:r>
      <w:r w:rsidR="00D25750">
        <w:rPr>
          <w:i/>
          <w:color w:val="000000"/>
          <w:shd w:val="clear" w:color="auto" w:fill="FFFFFF"/>
        </w:rPr>
        <w:instrText xml:space="preserve"> ADDIN EN.CITE.DATA </w:instrText>
      </w:r>
      <w:r w:rsidR="00D25750">
        <w:rPr>
          <w:i/>
          <w:color w:val="000000"/>
          <w:shd w:val="clear" w:color="auto" w:fill="FFFFFF"/>
        </w:rPr>
      </w:r>
      <w:r w:rsidR="00D25750">
        <w:rPr>
          <w:i/>
          <w:color w:val="000000"/>
          <w:shd w:val="clear" w:color="auto" w:fill="FFFFFF"/>
        </w:rPr>
        <w:fldChar w:fldCharType="end"/>
      </w:r>
      <w:r>
        <w:rPr>
          <w:i/>
          <w:color w:val="000000"/>
          <w:shd w:val="clear" w:color="auto" w:fill="FFFFFF"/>
        </w:rPr>
      </w:r>
      <w:r>
        <w:rPr>
          <w:i/>
          <w:color w:val="000000"/>
          <w:shd w:val="clear" w:color="auto" w:fill="FFFFFF"/>
        </w:rPr>
        <w:fldChar w:fldCharType="separate"/>
      </w:r>
      <w:r w:rsidR="00D25750">
        <w:rPr>
          <w:i/>
          <w:noProof/>
          <w:color w:val="000000"/>
          <w:shd w:val="clear" w:color="auto" w:fill="FFFFFF"/>
        </w:rPr>
        <w:t>(54)</w:t>
      </w:r>
      <w:r>
        <w:rPr>
          <w:i/>
          <w:color w:val="000000"/>
          <w:shd w:val="clear" w:color="auto" w:fill="FFFFFF"/>
        </w:rPr>
        <w:fldChar w:fldCharType="end"/>
      </w:r>
      <w:r>
        <w:rPr>
          <w:i/>
          <w:color w:val="000000"/>
          <w:shd w:val="clear" w:color="auto" w:fill="FFFFFF"/>
        </w:rPr>
        <w:t xml:space="preserve">. </w:t>
      </w:r>
      <w:r w:rsidRPr="008C77B1">
        <w:rPr>
          <w:i/>
          <w:color w:val="000000"/>
          <w:shd w:val="clear" w:color="auto" w:fill="FFFFFF"/>
        </w:rPr>
        <w:t>MALT1</w:t>
      </w:r>
      <w:r>
        <w:rPr>
          <w:i/>
          <w:color w:val="000000"/>
          <w:shd w:val="clear" w:color="auto" w:fill="FFFFFF"/>
        </w:rPr>
        <w:t xml:space="preserve">, </w:t>
      </w:r>
      <w:r>
        <w:rPr>
          <w:color w:val="000000"/>
          <w:shd w:val="clear" w:color="auto" w:fill="FFFFFF"/>
        </w:rPr>
        <w:t>a crucial component of this complex undergoes alternative splicing of EXON 7 to produce mRNA isoforms with a differential function</w:t>
      </w:r>
      <w:r w:rsidR="005127CA">
        <w:rPr>
          <w:color w:val="000000"/>
          <w:shd w:val="clear" w:color="auto" w:fill="FFFFFF"/>
        </w:rPr>
        <w:t>. T</w:t>
      </w:r>
      <w:r>
        <w:rPr>
          <w:color w:val="000000"/>
          <w:shd w:val="clear" w:color="auto" w:fill="FFFFFF"/>
        </w:rPr>
        <w:t xml:space="preserve">he activation strength of CD4 </w:t>
      </w:r>
      <w:r>
        <w:rPr>
          <w:color w:val="000000"/>
          <w:shd w:val="clear" w:color="auto" w:fill="FFFFFF"/>
          <w:vertAlign w:val="superscript"/>
        </w:rPr>
        <w:t xml:space="preserve">+ </w:t>
      </w:r>
      <w:r>
        <w:rPr>
          <w:color w:val="000000"/>
          <w:shd w:val="clear" w:color="auto" w:fill="FFFFFF"/>
        </w:rPr>
        <w:t xml:space="preserve">T-cells </w:t>
      </w:r>
      <w:r w:rsidR="005127CA">
        <w:rPr>
          <w:color w:val="000000"/>
          <w:shd w:val="clear" w:color="auto" w:fill="FFFFFF"/>
        </w:rPr>
        <w:t xml:space="preserve"> is </w:t>
      </w:r>
      <w:r>
        <w:rPr>
          <w:color w:val="000000"/>
          <w:shd w:val="clear" w:color="auto" w:fill="FFFFFF"/>
        </w:rPr>
        <w:t xml:space="preserve">mediated by the relative abundance of the alternatively spliced isoforms of MALT1, which is in part controlled by the molarity of phosphorylated splicing factor </w:t>
      </w:r>
      <w:proofErr w:type="spellStart"/>
      <w:r>
        <w:rPr>
          <w:color w:val="000000"/>
          <w:shd w:val="clear" w:color="auto" w:fill="FFFFFF"/>
        </w:rPr>
        <w:t>hnRNPU</w:t>
      </w:r>
      <w:proofErr w:type="spellEnd"/>
      <w:r w:rsidRPr="006000EC">
        <w:rPr>
          <w:color w:val="000000"/>
          <w:shd w:val="clear" w:color="auto" w:fill="FFFFFF"/>
        </w:rPr>
        <w:t xml:space="preserve"> </w:t>
      </w:r>
      <w:r>
        <w:rPr>
          <w:color w:val="000000"/>
          <w:shd w:val="clear" w:color="auto" w:fill="FFFFFF"/>
        </w:rPr>
        <w:t xml:space="preserve">in the nucleus </w:t>
      </w:r>
      <w:r>
        <w:rPr>
          <w:color w:val="000000"/>
          <w:shd w:val="clear" w:color="auto" w:fill="FFFFFF"/>
        </w:rPr>
        <w:fldChar w:fldCharType="begin">
          <w:fldData xml:space="preserve">PEVuZE5vdGU+PENpdGU+PEF1dGhvcj5NZWluaW5nZXI8L0F1dGhvcj48WWVhcj4yMDE2PC9ZZWFy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</w:fldData>
        </w:fldChar>
      </w:r>
      <w:r w:rsidR="00D25750">
        <w:rPr>
          <w:color w:val="000000"/>
          <w:shd w:val="clear" w:color="auto" w:fill="FFFFFF"/>
        </w:rPr>
        <w:instrText xml:space="preserve"> ADDIN EN.CITE </w:instrText>
      </w:r>
      <w:r w:rsidR="00D25750">
        <w:rPr>
          <w:color w:val="000000"/>
          <w:shd w:val="clear" w:color="auto" w:fill="FFFFFF"/>
        </w:rPr>
        <w:fldChar w:fldCharType="begin">
          <w:fldData xml:space="preserve">PEVuZE5vdGU+PENpdGU+PEF1dGhvcj5NZWluaW5nZXI8L0F1dGhvcj48WWVhcj4yMDE2PC9ZZWFy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</w:fldData>
        </w:fldChar>
      </w:r>
      <w:r w:rsidR="00D25750">
        <w:rPr>
          <w:color w:val="000000"/>
          <w:shd w:val="clear" w:color="auto" w:fill="FFFFFF"/>
        </w:rPr>
        <w:instrText xml:space="preserve"> ADDIN EN.CITE.DATA </w:instrText>
      </w:r>
      <w:r w:rsidR="00D25750">
        <w:rPr>
          <w:color w:val="000000"/>
          <w:shd w:val="clear" w:color="auto" w:fill="FFFFFF"/>
        </w:rPr>
      </w:r>
      <w:r w:rsidR="00D25750">
        <w:rPr>
          <w:color w:val="000000"/>
          <w:shd w:val="clear" w:color="auto" w:fill="FFFFFF"/>
        </w:rPr>
        <w:fldChar w:fldCharType="end"/>
      </w:r>
      <w:r>
        <w:rPr>
          <w:color w:val="000000"/>
          <w:shd w:val="clear" w:color="auto" w:fill="FFFFFF"/>
        </w:rPr>
      </w:r>
      <w:r>
        <w:rPr>
          <w:color w:val="000000"/>
          <w:shd w:val="clear" w:color="auto" w:fill="FFFFFF"/>
        </w:rPr>
        <w:fldChar w:fldCharType="separate"/>
      </w:r>
      <w:r w:rsidR="00D25750">
        <w:rPr>
          <w:noProof/>
          <w:color w:val="000000"/>
          <w:shd w:val="clear" w:color="auto" w:fill="FFFFFF"/>
        </w:rPr>
        <w:t>(55)</w:t>
      </w:r>
      <w:r>
        <w:rPr>
          <w:color w:val="000000"/>
          <w:shd w:val="clear" w:color="auto" w:fill="FFFFFF"/>
        </w:rPr>
        <w:fldChar w:fldCharType="end"/>
      </w:r>
      <w:r>
        <w:rPr>
          <w:color w:val="000000"/>
          <w:shd w:val="clear" w:color="auto" w:fill="FFFFFF"/>
        </w:rPr>
        <w:t>. Alternative splicing then, is a key component of the normally functioning immune system, and perturbations in canonical function can likely lead to pathology.</w:t>
      </w:r>
    </w:p>
    <w:p w14:paraId="0055C92D" w14:textId="381EB48E" w:rsidR="00F3252A" w:rsidRDefault="00F3252A" w:rsidP="001732B3">
      <w:pPr>
        <w:spacing w:line="480" w:lineRule="auto"/>
        <w:jc w:val="both"/>
        <w:rPr>
          <w:i/>
        </w:rPr>
      </w:pPr>
    </w:p>
    <w:p w14:paraId="0D018641" w14:textId="77777777" w:rsidR="005127CA" w:rsidRDefault="005127CA" w:rsidP="001732B3">
      <w:pPr>
        <w:spacing w:line="480" w:lineRule="auto"/>
        <w:jc w:val="both"/>
        <w:rPr>
          <w:i/>
        </w:rPr>
      </w:pPr>
    </w:p>
    <w:p w14:paraId="3E71B9AE" w14:textId="77777777" w:rsidR="00F3252A" w:rsidRPr="00BB1459" w:rsidRDefault="00F3252A" w:rsidP="001732B3">
      <w:pPr>
        <w:spacing w:line="480" w:lineRule="auto"/>
        <w:jc w:val="both"/>
        <w:rPr>
          <w:i/>
        </w:rPr>
      </w:pPr>
    </w:p>
    <w:p w14:paraId="22CFE33C" w14:textId="22395160" w:rsidR="00141CB5" w:rsidRPr="00141CB5" w:rsidRDefault="00BB1459" w:rsidP="001732B3">
      <w:pPr>
        <w:spacing w:line="480" w:lineRule="auto"/>
        <w:jc w:val="both"/>
        <w:rPr>
          <w:i/>
        </w:rPr>
      </w:pPr>
      <w:r>
        <w:rPr>
          <w:i/>
        </w:rPr>
        <w:t xml:space="preserve">Variants affecting Alternative </w:t>
      </w:r>
      <w:r w:rsidR="00141CB5" w:rsidRPr="00141CB5">
        <w:rPr>
          <w:i/>
        </w:rPr>
        <w:t>Splicing</w:t>
      </w:r>
    </w:p>
    <w:p w14:paraId="4B0CA988" w14:textId="2F1E3C3C" w:rsidR="003C31D2" w:rsidRDefault="00E16F03" w:rsidP="00D25750">
      <w:pPr>
        <w:spacing w:line="480" w:lineRule="auto"/>
        <w:jc w:val="both"/>
      </w:pPr>
      <w:r w:rsidRPr="009B39F0">
        <w:t xml:space="preserve">The impact of </w:t>
      </w:r>
      <w:r w:rsidR="00392CE0" w:rsidRPr="009B39F0">
        <w:t>mutations that affect RNA processing/splicing</w:t>
      </w:r>
      <w:r w:rsidRPr="009B39F0">
        <w:t xml:space="preserve"> is currently pr</w:t>
      </w:r>
      <w:r w:rsidR="00224746" w:rsidRPr="009B39F0">
        <w:t xml:space="preserve">oviding a diagnostic revolution. </w:t>
      </w:r>
      <w:r w:rsidR="00911A81" w:rsidRPr="009B39F0">
        <w:t>V</w:t>
      </w:r>
      <w:r w:rsidRPr="009B39F0">
        <w:t>arian</w:t>
      </w:r>
      <w:r w:rsidR="00224746" w:rsidRPr="009B39F0">
        <w:t>ts which</w:t>
      </w:r>
      <w:r w:rsidR="00911A81" w:rsidRPr="009B39F0">
        <w:t xml:space="preserve"> </w:t>
      </w:r>
      <w:r w:rsidR="00224746" w:rsidRPr="009B39F0">
        <w:t xml:space="preserve">affect splicing </w:t>
      </w:r>
      <w:r w:rsidR="001837C5">
        <w:t xml:space="preserve">either occur in active splice sites, those which occur in regulatory elements, those which </w:t>
      </w:r>
      <w:r w:rsidR="003F7494">
        <w:t>occur in intronic or intergenic regions.</w:t>
      </w:r>
      <w:r w:rsidR="001837C5">
        <w:t xml:space="preserve"> </w:t>
      </w:r>
      <w:r w:rsidR="005127CA">
        <w:fldChar w:fldCharType="begin"/>
      </w:r>
      <w:r w:rsidR="00D25750">
        <w:instrText xml:space="preserve"> ADDIN EN.CITE &lt;EndNote&gt;&lt;Cite&gt;&lt;Author&gt;Grodecká&lt;/Author&gt;&lt;Year&gt;2017&lt;/Year&gt;&lt;RecNum&gt;49&lt;/RecNum&gt;&lt;DisplayText&gt;(56)&lt;/DisplayText&gt;&lt;record&gt;&lt;rec-number&gt;49&lt;/rec-number&gt;&lt;foreign-keys&gt;&lt;key app="EN" db-id="sx2rewz2prewfpeersr52v5vttftpsvts2xf" timestamp="1560888609"&gt;49&lt;/key&gt;&lt;/foreign-keys&gt;&lt;ref-type name="Journal Article"&gt;17&lt;/ref-type&gt;&lt;contributors&gt;&lt;authors&gt;&lt;author&gt;Grodecká, Lucie&lt;/author&gt;&lt;author&gt;Hujová, Pavla&lt;/author&gt;&lt;author&gt;Kramárek, Michal&lt;/author&gt;&lt;author&gt;Kršjaková, Tereza&lt;/author&gt;&lt;author&gt;Kováčová, Tatiana&lt;/author&gt;&lt;author&gt;Vondrášková, Katarína&lt;/author&gt;&lt;author&gt;Ravčuková, Barbora&lt;/author&gt;&lt;author&gt;Hrnčířová, Kristýna&lt;/author&gt;&lt;author&gt;Souček, Přemysl&lt;/author&gt;&lt;author&gt;Freiberger, Tomáš&lt;/author&gt;&lt;/authors&gt;&lt;/contributors&gt;&lt;titles&gt;&lt;title&gt;Systematic analysis of splicing defects in selected primary immunodeficiencies-related genes&lt;/title&gt;&lt;secondary-title&gt;Clinical Immunology&lt;/secondary-title&gt;&lt;/titles&gt;&lt;periodical&gt;&lt;full-title&gt;Clinical Immunology&lt;/full-title&gt;&lt;/periodical&gt;&lt;pages&gt;33-44&lt;/pages&gt;&lt;volume&gt;180&lt;/volume&gt;&lt;keywords&gt;&lt;keyword&gt;Splicing prediction&lt;/keyword&gt;&lt;keyword&gt;Splicing-affecting variants&lt;/keyword&gt;&lt;keyword&gt;Cryptic splice sites&lt;/keyword&gt;&lt;keyword&gt;Primary immunodeficiencies&lt;/keyword&gt;&lt;/keywords&gt;&lt;dates&gt;&lt;year&gt;2017&lt;/year&gt;&lt;pub-dates&gt;&lt;date&gt;2017/07/01/&lt;/date&gt;&lt;/pub-dates&gt;&lt;/dates&gt;&lt;isbn&gt;1521-6616&lt;/isbn&gt;&lt;urls&gt;&lt;related-urls&gt;&lt;url&gt;http://www.sciencedirect.com/science/article/pii/S1521661616305083&lt;/url&gt;&lt;/related-urls&gt;&lt;/urls&gt;&lt;electronic-resource-num&gt;https://doi.org/10.1016/j.clim.2017.03.010&lt;/electronic-resource-num&gt;&lt;/record&gt;&lt;/Cite&gt;&lt;/EndNote&gt;</w:instrText>
      </w:r>
      <w:r w:rsidR="005127CA">
        <w:fldChar w:fldCharType="separate"/>
      </w:r>
      <w:r w:rsidR="00D25750">
        <w:rPr>
          <w:noProof/>
        </w:rPr>
        <w:t>(56)</w:t>
      </w:r>
      <w:r w:rsidR="005127CA">
        <w:fldChar w:fldCharType="end"/>
      </w:r>
      <w:r w:rsidR="005D5A60" w:rsidRPr="009B39F0">
        <w:t>.</w:t>
      </w:r>
      <w:r w:rsidR="002E3401" w:rsidRPr="009B39F0">
        <w:t xml:space="preserve"> </w:t>
      </w:r>
    </w:p>
    <w:p w14:paraId="48D8546C" w14:textId="6EDAC552" w:rsidR="003F7494" w:rsidRDefault="003F7494" w:rsidP="00D25750">
      <w:pPr>
        <w:spacing w:line="480" w:lineRule="auto"/>
        <w:jc w:val="both"/>
      </w:pPr>
    </w:p>
    <w:p w14:paraId="5AFC0D55" w14:textId="6FB077B0" w:rsidR="003F7494" w:rsidRDefault="003F7494" w:rsidP="00D25750">
      <w:pPr>
        <w:spacing w:line="480" w:lineRule="auto"/>
        <w:jc w:val="both"/>
      </w:pPr>
      <w:r>
        <w:t xml:space="preserve">Figure 2 Variants affecting Splicing </w:t>
      </w:r>
    </w:p>
    <w:p w14:paraId="48EA0B3C" w14:textId="46550C83" w:rsidR="003C31D2" w:rsidRDefault="0053431C" w:rsidP="00D25750">
      <w:pPr>
        <w:spacing w:line="480" w:lineRule="auto"/>
        <w:jc w:val="both"/>
      </w:pPr>
      <w:r>
        <w:rPr>
          <w:noProof/>
          <w:lang w:eastAsia="en-GB"/>
        </w:rPr>
        <w:lastRenderedPageBreak/>
        <w:drawing>
          <wp:inline distT="0" distB="0" distL="0" distR="0" wp14:anchorId="47CDDB06" wp14:editId="1D962FD7">
            <wp:extent cx="5731510" cy="3439795"/>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licing variants.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439795"/>
                    </a:xfrm>
                    <a:prstGeom prst="rect">
                      <a:avLst/>
                    </a:prstGeom>
                  </pic:spPr>
                </pic:pic>
              </a:graphicData>
            </a:graphic>
          </wp:inline>
        </w:drawing>
      </w:r>
    </w:p>
    <w:p w14:paraId="21F0E3C4" w14:textId="239145EC" w:rsidR="003C31D2" w:rsidRDefault="003F7494" w:rsidP="00D25750">
      <w:pPr>
        <w:spacing w:line="480" w:lineRule="auto"/>
        <w:jc w:val="both"/>
      </w:pPr>
      <w:r>
        <w:t>Figure 2 -  1)</w:t>
      </w:r>
      <w:r w:rsidRPr="009B39F0">
        <w:t xml:space="preserve"> </w:t>
      </w:r>
      <w:r w:rsidR="00936978">
        <w:t xml:space="preserve">Variants </w:t>
      </w:r>
      <w:r w:rsidRPr="009B39F0">
        <w:t>which occur in known active splice sites</w:t>
      </w:r>
      <w:r w:rsidR="00FA4893">
        <w:t xml:space="preserve"> (or branchpoint/polypyrimidine tract)</w:t>
      </w:r>
      <w:r w:rsidR="00936978">
        <w:t xml:space="preserve">  leading to whole exon skipping</w:t>
      </w:r>
      <w:r w:rsidRPr="009B39F0">
        <w:t xml:space="preserve"> </w:t>
      </w:r>
      <w:r>
        <w:t xml:space="preserve">2) </w:t>
      </w:r>
      <w:r w:rsidR="00936978">
        <w:t>D</w:t>
      </w:r>
      <w:r>
        <w:t>eep intronic variants</w:t>
      </w:r>
      <w:r w:rsidRPr="009B39F0">
        <w:t xml:space="preserve"> which bring about activation of cryptic splice</w:t>
      </w:r>
      <w:r>
        <w:t xml:space="preserve"> sites and inclusion of cryptic exons, 3) cryptic splice site activation in existing exons – causing fragment loss 4)</w:t>
      </w:r>
      <w:r w:rsidR="00E51467">
        <w:t xml:space="preserve"> </w:t>
      </w:r>
      <w:r>
        <w:t xml:space="preserve">canonical splice site variant, leading to the inclusion of a cryptic exon, 5) mutations in regulatory elements such as exon splicing enhancers, resulting in  for example; exon skipping. Adapted from </w:t>
      </w:r>
      <w:r w:rsidR="001548DF">
        <w:t>(</w:t>
      </w:r>
      <w:proofErr w:type="spellStart"/>
      <w:r>
        <w:t>Abramowicz</w:t>
      </w:r>
      <w:proofErr w:type="spellEnd"/>
      <w:r>
        <w:t xml:space="preserve"> and Monika</w:t>
      </w:r>
      <w:r w:rsidR="001548DF">
        <w:t xml:space="preserve">, 2018) </w:t>
      </w:r>
      <w:r w:rsidR="001548DF">
        <w:fldChar w:fldCharType="begin">
          <w:fldData xml:space="preserve">PEVuZE5vdGU+PENpdGU+PEF1dGhvcj5Bbm5hPC9BdXRob3I+PFllYXI+MjAxODwvWWVhcj48UmVj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</w:fldData>
        </w:fldChar>
      </w:r>
      <w:r w:rsidR="001548DF">
        <w:instrText xml:space="preserve"> ADDIN EN.CITE </w:instrText>
      </w:r>
      <w:r w:rsidR="001548DF">
        <w:fldChar w:fldCharType="begin">
          <w:fldData xml:space="preserve">PEVuZE5vdGU+PENpdGU+PEF1dGhvcj5Bbm5hPC9BdXRob3I+PFllYXI+MjAxODwvWWVhcj48UmVj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</w:fldData>
        </w:fldChar>
      </w:r>
      <w:r w:rsidR="001548DF">
        <w:instrText xml:space="preserve"> ADDIN EN.CITE.DATA </w:instrText>
      </w:r>
      <w:r w:rsidR="001548DF">
        <w:fldChar w:fldCharType="end"/>
      </w:r>
      <w:r w:rsidR="001548DF">
        <w:fldChar w:fldCharType="separate"/>
      </w:r>
      <w:r w:rsidR="001548DF">
        <w:rPr>
          <w:noProof/>
        </w:rPr>
        <w:t>(57)</w:t>
      </w:r>
      <w:r w:rsidR="001548DF">
        <w:fldChar w:fldCharType="end"/>
      </w:r>
    </w:p>
    <w:p w14:paraId="030C9943" w14:textId="09B26A2E" w:rsidR="00D25750" w:rsidRDefault="009E5F5E" w:rsidP="00D25750">
      <w:pPr>
        <w:spacing w:line="480" w:lineRule="auto"/>
        <w:jc w:val="both"/>
      </w:pPr>
      <w:r>
        <w:t>S</w:t>
      </w:r>
      <w:r w:rsidR="002E3401">
        <w:t xml:space="preserve">tudies </w:t>
      </w:r>
      <w:r w:rsidR="00E16D64">
        <w:t xml:space="preserve">comparing </w:t>
      </w:r>
      <w:r w:rsidR="002E3401">
        <w:t>variants affecting splicing in PID have determined that the variants which directly influence splice sites are more robustly linked to disease phenotypes tha</w:t>
      </w:r>
      <w:r w:rsidR="00E16D64">
        <w:t>n</w:t>
      </w:r>
      <w:r w:rsidR="002E3401">
        <w:t xml:space="preserve"> those which effect splicing regulatory elements </w:t>
      </w:r>
      <w:r w:rsidR="002E3401">
        <w:fldChar w:fldCharType="begin"/>
      </w:r>
      <w:r w:rsidR="00D25750">
        <w:instrText xml:space="preserve"> ADDIN EN.CITE &lt;EndNote&gt;&lt;Cite&gt;&lt;Author&gt;Grodecká&lt;/Author&gt;&lt;Year&gt;2017&lt;/Year&gt;&lt;RecNum&gt;49&lt;/RecNum&gt;&lt;DisplayText&gt;(56)&lt;/DisplayText&gt;&lt;record&gt;&lt;rec-number&gt;49&lt;/rec-number&gt;&lt;foreign-keys&gt;&lt;key app="EN" db-id="sx2rewz2prewfpeersr52v5vttftpsvts2xf" timestamp="1560888609"&gt;49&lt;/key&gt;&lt;/foreign-keys&gt;&lt;ref-type name="Journal Article"&gt;17&lt;/ref-type&gt;&lt;contributors&gt;&lt;authors&gt;&lt;author&gt;Grodecká, Lucie&lt;/author&gt;&lt;author&gt;Hujová, Pavla&lt;/author&gt;&lt;author&gt;Kramárek, Michal&lt;/author&gt;&lt;author&gt;Kršjaková, Tereza&lt;/author&gt;&lt;author&gt;Kováčová, Tatiana&lt;/author&gt;&lt;author&gt;Vondrášková, Katarína&lt;/author&gt;&lt;author&gt;Ravčuková, Barbora&lt;/author&gt;&lt;author&gt;Hrnčířová, Kristýna&lt;/author&gt;&lt;author&gt;Souček, Přemysl&lt;/author&gt;&lt;author&gt;Freiberger, Tomáš&lt;/author&gt;&lt;/authors&gt;&lt;/contributors&gt;&lt;titles&gt;&lt;title&gt;Systematic analysis of splicing defects in selected primary immunodeficiencies-related genes&lt;/title&gt;&lt;secondary-title&gt;Clinical Immunology&lt;/secondary-title&gt;&lt;/titles&gt;&lt;periodical&gt;&lt;full-title&gt;Clinical Immunology&lt;/full-title&gt;&lt;/periodical&gt;&lt;pages&gt;33-44&lt;/pages&gt;&lt;volume&gt;180&lt;/volume&gt;&lt;keywords&gt;&lt;keyword&gt;Splicing prediction&lt;/keyword&gt;&lt;keyword&gt;Splicing-affecting variants&lt;/keyword&gt;&lt;keyword&gt;Cryptic splice sites&lt;/keyword&gt;&lt;keyword&gt;Primary immunodeficiencies&lt;/keyword&gt;&lt;/keywords&gt;&lt;dates&gt;&lt;year&gt;2017&lt;/year&gt;&lt;pub-dates&gt;&lt;date&gt;2017/07/01/&lt;/date&gt;&lt;/pub-dates&gt;&lt;/dates&gt;&lt;isbn&gt;1521-6616&lt;/isbn&gt;&lt;urls&gt;&lt;related-urls&gt;&lt;url&gt;http://www.sciencedirect.com/science/article/pii/S1521661616305083&lt;/url&gt;&lt;/related-urls&gt;&lt;/urls&gt;&lt;electronic-resource-num&gt;https://doi.org/10.1016/j.clim.2017.03.010&lt;/electronic-resource-num&gt;&lt;/record&gt;&lt;/Cite&gt;&lt;/EndNote&gt;</w:instrText>
      </w:r>
      <w:r w:rsidR="002E3401">
        <w:fldChar w:fldCharType="separate"/>
      </w:r>
      <w:r w:rsidR="00D25750">
        <w:rPr>
          <w:noProof/>
        </w:rPr>
        <w:t>(56)</w:t>
      </w:r>
      <w:r w:rsidR="002E3401">
        <w:fldChar w:fldCharType="end"/>
      </w:r>
      <w:r w:rsidR="002E3401">
        <w:t xml:space="preserve">. </w:t>
      </w:r>
      <w:r w:rsidR="00D25750" w:rsidRPr="00E966D4">
        <w:rPr>
          <w:i/>
        </w:rPr>
        <w:t>Cis</w:t>
      </w:r>
      <w:r w:rsidR="00D25750">
        <w:t>-</w:t>
      </w:r>
      <w:r w:rsidR="00D25750" w:rsidRPr="00E966D4">
        <w:t>m</w:t>
      </w:r>
      <w:r w:rsidR="00D25750">
        <w:t xml:space="preserve">utations in the genome can affect splicing though altering the splice site recognition or altering exon splicing enhancer or silencer sites </w:t>
      </w:r>
      <w:r w:rsidR="00D25750">
        <w:fldChar w:fldCharType="begin"/>
      </w:r>
      <w:r w:rsidR="00D25750">
        <w:instrText xml:space="preserve"> ADDIN EN.CITE &lt;EndNote&gt;&lt;Cite&gt;&lt;Author&gt;Ward&lt;/Author&gt;&lt;Year&gt;2010&lt;/Year&gt;&lt;RecNum&gt;44&lt;/RecNum&gt;&lt;DisplayText&gt;(45)&lt;/DisplayText&gt;&lt;record&gt;&lt;rec-number&gt;44&lt;/rec-number&gt;&lt;foreign-keys&gt;&lt;key app="EN" db-id="swwa9vw25re9wae09pvv0eap0sppwtef9xps" timestamp="1560804313"&gt;44&lt;/key&gt;&lt;/foreign-keys&gt;&lt;ref-type name="Journal Article"&gt;17&lt;/ref-type&gt;&lt;contributors&gt;&lt;authors&gt;&lt;author&gt;Ward, Amanda J.&lt;/author&gt;&lt;author&gt;Cooper, Thomas A.&lt;/author&gt;&lt;/authors&gt;&lt;/contributors&gt;&lt;titles&gt;&lt;title&gt;The pathobiology of splicing&lt;/title&gt;&lt;secondary-title&gt;The Journal of pathology&lt;/secondary-title&gt;&lt;alt-title&gt;J Pathol&lt;/alt-title&gt;&lt;/titles&gt;&lt;periodical&gt;&lt;full-title&gt;The Journal of pathology&lt;/full-title&gt;&lt;abbr-1&gt;J Pathol&lt;/abbr-1&gt;&lt;/periodical&gt;&lt;alt-periodical&gt;&lt;full-title&gt;The Journal of pathology&lt;/full-title&gt;&lt;abbr-1&gt;J Pathol&lt;/abbr-1&gt;&lt;/alt-periodical&gt;&lt;pages&gt;152-163&lt;/pages&gt;&lt;volume&gt;220&lt;/volume&gt;&lt;number&gt;2&lt;/number&gt;&lt;keywords&gt;&lt;keyword&gt;Alternative Splicing/genetics&lt;/keyword&gt;&lt;keyword&gt;Exons/genetics&lt;/keyword&gt;&lt;keyword&gt;Genes, Neoplasm/genetics&lt;/keyword&gt;&lt;keyword&gt;Genetic Predisposition to Disease/*genetics&lt;/keyword&gt;&lt;keyword&gt;Genetic Therapy/methods&lt;/keyword&gt;&lt;keyword&gt;Humans&lt;/keyword&gt;&lt;keyword&gt;Introns/genetics&lt;/keyword&gt;&lt;keyword&gt;Mutation&lt;/keyword&gt;&lt;keyword&gt;Neoplasms/genetics&lt;/keyword&gt;&lt;keyword&gt;RNA Splicing/*genetics&lt;/keyword&gt;&lt;keyword&gt;RNA, Messenger/biosynthesis/genetics&lt;/keyword&gt;&lt;/keywords&gt;&lt;dates&gt;&lt;year&gt;2010&lt;/year&gt;&lt;/dates&gt;&lt;isbn&gt;1096-9896&amp;#xD;0022-3417&lt;/isbn&gt;&lt;accession-num&gt;19918805&lt;/accession-num&gt;&lt;urls&gt;&lt;related-urls&gt;&lt;url&gt;https://www.ncbi.nlm.nih.gov/pubmed/19918805&lt;/url&gt;&lt;url&gt;https://www.ncbi.nlm.nih.gov/pmc/articles/PMC2855871/&lt;/url&gt;&lt;/related-urls&gt;&lt;/urls&gt;&lt;electronic-resource-num&gt;10.1002/path.2649&lt;/electronic-resource-num&gt;&lt;remote-database-name&gt;PubMed&lt;/remote-database-name&gt;&lt;language&gt;eng&lt;/language&gt;&lt;/record&gt;&lt;/Cite&gt;&lt;/EndNote&gt;</w:instrText>
      </w:r>
      <w:r w:rsidR="00D25750">
        <w:fldChar w:fldCharType="separate"/>
      </w:r>
      <w:r w:rsidR="00D25750">
        <w:rPr>
          <w:noProof/>
        </w:rPr>
        <w:t>(45)</w:t>
      </w:r>
      <w:r w:rsidR="00D25750">
        <w:fldChar w:fldCharType="end"/>
      </w:r>
      <w:r w:rsidR="00D25750">
        <w:t xml:space="preserve">. Splice sites usually comprise GT and AG dinucleotides at 5’ and 3’ sites respectively. If a variant changes this sequence, or causes another one to appear, it can affect the ability of the splicing machinery to detect the canonical splice site </w:t>
      </w:r>
      <w:r w:rsidR="00D25750">
        <w:fldChar w:fldCharType="begin">
          <w:fldData xml:space="preserve">PEVuZE5vdGU+PENpdGU+PEF1dGhvcj5LcmF3Y3phazwvQXV0aG9yPjxZZWFyPjIwMDc8L1llYXI+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</w:fldData>
        </w:fldChar>
      </w:r>
      <w:r w:rsidR="001548DF">
        <w:instrText xml:space="preserve"> ADDIN EN.CITE </w:instrText>
      </w:r>
      <w:r w:rsidR="001548DF">
        <w:fldChar w:fldCharType="begin">
          <w:fldData xml:space="preserve">PEVuZE5vdGU+PENpdGU+PEF1dGhvcj5LcmF3Y3phazwvQXV0aG9yPjxZZWFyPjIwMDc8L1llYXI+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</w:fldData>
        </w:fldChar>
      </w:r>
      <w:r w:rsidR="001548DF">
        <w:instrText xml:space="preserve"> ADDIN EN.CITE.DATA </w:instrText>
      </w:r>
      <w:r w:rsidR="001548DF">
        <w:fldChar w:fldCharType="end"/>
      </w:r>
      <w:r w:rsidR="00D25750">
        <w:fldChar w:fldCharType="separate"/>
      </w:r>
      <w:r w:rsidR="001548DF">
        <w:rPr>
          <w:noProof/>
        </w:rPr>
        <w:t>(58, 59)</w:t>
      </w:r>
      <w:r w:rsidR="00D25750">
        <w:fldChar w:fldCharType="end"/>
      </w:r>
      <w:r w:rsidR="00D25750">
        <w:t xml:space="preserve">. Additionally mutations in </w:t>
      </w:r>
      <w:r w:rsidR="00D25750" w:rsidRPr="00E966D4">
        <w:rPr>
          <w:i/>
        </w:rPr>
        <w:t>trans</w:t>
      </w:r>
      <w:r w:rsidR="00D25750">
        <w:t xml:space="preserve">-acting splice factors – the splicing machinery of the cell, can also bring about disease by preventing these factors from performing their function of generating the required isoforms </w:t>
      </w:r>
      <w:r w:rsidR="00D25750">
        <w:fldChar w:fldCharType="begin"/>
      </w:r>
      <w:r w:rsidR="00D25750">
        <w:instrText xml:space="preserve"> ADDIN EN.CITE &lt;EndNote&gt;&lt;Cite&gt;&lt;Author&gt;Ward&lt;/Author&gt;&lt;Year&gt;2010&lt;/Year&gt;&lt;RecNum&gt;44&lt;/RecNum&gt;&lt;DisplayText&gt;(45)&lt;/DisplayText&gt;&lt;record&gt;&lt;rec-number&gt;44&lt;/rec-number&gt;&lt;foreign-keys&gt;&lt;key app="EN" db-id="swwa9vw25re9wae09pvv0eap0sppwtef9xps" timestamp="1560804313"&gt;44&lt;/key&gt;&lt;/foreign-keys&gt;&lt;ref-type name="Journal Article"&gt;17&lt;/ref-type&gt;&lt;contributors&gt;&lt;authors&gt;&lt;author&gt;Ward, Amanda J.&lt;/author&gt;&lt;author&gt;Cooper, Thomas A.&lt;/author&gt;&lt;/authors&gt;&lt;/contributors&gt;&lt;titles&gt;&lt;title&gt;The pathobiology of splicing&lt;/title&gt;&lt;secondary-title&gt;The Journal of pathology&lt;/secondary-title&gt;&lt;alt-title&gt;J Pathol&lt;/alt-title&gt;&lt;/titles&gt;&lt;periodical&gt;&lt;full-title&gt;The Journal of pathology&lt;/full-title&gt;&lt;abbr-1&gt;J Pathol&lt;/abbr-1&gt;&lt;/periodical&gt;&lt;alt-periodical&gt;&lt;full-title&gt;The Journal of pathology&lt;/full-title&gt;&lt;abbr-1&gt;J Pathol&lt;/abbr-1&gt;&lt;/alt-periodical&gt;&lt;pages&gt;152-163&lt;/pages&gt;&lt;volume&gt;220&lt;/volume&gt;&lt;number&gt;2&lt;/number&gt;&lt;keywords&gt;&lt;keyword&gt;Alternative Splicing/genetics&lt;/keyword&gt;&lt;keyword&gt;Exons/genetics&lt;/keyword&gt;&lt;keyword&gt;Genes, Neoplasm/genetics&lt;/keyword&gt;&lt;keyword&gt;Genetic Predisposition to Disease/*genetics&lt;/keyword&gt;&lt;keyword&gt;Genetic Therapy/methods&lt;/keyword&gt;&lt;keyword&gt;Humans&lt;/keyword&gt;&lt;keyword&gt;Introns/genetics&lt;/keyword&gt;&lt;keyword&gt;Mutation&lt;/keyword&gt;&lt;keyword&gt;Neoplasms/genetics&lt;/keyword&gt;&lt;keyword&gt;RNA Splicing/*genetics&lt;/keyword&gt;&lt;keyword&gt;RNA, Messenger/biosynthesis/genetics&lt;/keyword&gt;&lt;/keywords&gt;&lt;dates&gt;&lt;year&gt;2010&lt;/year&gt;&lt;/dates&gt;&lt;isbn&gt;1096-9896&amp;#xD;0022-3417&lt;/isbn&gt;&lt;accession-num&gt;19918805&lt;/accession-num&gt;&lt;urls&gt;&lt;related-urls&gt;&lt;url&gt;https://www.ncbi.nlm.nih.gov/pubmed/19918805&lt;/url&gt;&lt;url&gt;https://www.ncbi.nlm.nih.gov/pmc/articles/PMC2855871/&lt;/url&gt;&lt;/related-urls&gt;&lt;/urls&gt;&lt;electronic-resource-num&gt;10.1002/path.2649&lt;/electronic-resource-num&gt;&lt;remote-database-name&gt;PubMed&lt;/remote-database-name&gt;&lt;language&gt;eng&lt;/language&gt;&lt;/record&gt;&lt;/Cite&gt;&lt;/EndNote&gt;</w:instrText>
      </w:r>
      <w:r w:rsidR="00D25750">
        <w:fldChar w:fldCharType="separate"/>
      </w:r>
      <w:r w:rsidR="00D25750">
        <w:rPr>
          <w:noProof/>
        </w:rPr>
        <w:t>(45)</w:t>
      </w:r>
      <w:r w:rsidR="00D25750">
        <w:fldChar w:fldCharType="end"/>
      </w:r>
      <w:r w:rsidR="003D548B">
        <w:t>, although these are not covered in this review</w:t>
      </w:r>
      <w:r w:rsidR="00D25750">
        <w:t>.</w:t>
      </w:r>
    </w:p>
    <w:p w14:paraId="55901013" w14:textId="0697F40C" w:rsidR="00114A47" w:rsidRPr="00AE37D2" w:rsidRDefault="009B39F0" w:rsidP="001732B3">
      <w:pPr>
        <w:spacing w:line="480" w:lineRule="auto"/>
        <w:jc w:val="both"/>
      </w:pPr>
      <w:r>
        <w:lastRenderedPageBreak/>
        <w:t xml:space="preserve">Due to the impact of these findings, </w:t>
      </w:r>
      <w:r w:rsidR="00E16D64">
        <w:t>interest</w:t>
      </w:r>
      <w:r w:rsidR="005D5A60">
        <w:t xml:space="preserve"> in the detection of</w:t>
      </w:r>
      <w:r w:rsidR="003D548B">
        <w:t xml:space="preserve"> splice altering variants and</w:t>
      </w:r>
      <w:r w:rsidR="005D5A60">
        <w:t xml:space="preserve"> activated cryptic splice site has spurred on the development of a number of </w:t>
      </w:r>
      <w:r w:rsidR="005D5A60" w:rsidRPr="00392CE0">
        <w:rPr>
          <w:i/>
        </w:rPr>
        <w:t>in-silico</w:t>
      </w:r>
      <w:r w:rsidR="005D5A60">
        <w:t xml:space="preserve"> tools for prediction of splice site </w:t>
      </w:r>
      <w:r w:rsidR="005D5A60" w:rsidRPr="002E3401">
        <w:t>usage</w:t>
      </w:r>
      <w:r w:rsidR="00392CE0" w:rsidRPr="002E3401">
        <w:t xml:space="preserve"> </w:t>
      </w:r>
      <w:r w:rsidR="00392CE0" w:rsidRPr="002E3401">
        <w:fldChar w:fldCharType="begin">
          <w:fldData xml:space="preserve">PEVuZE5vdGU+PENpdGU+PEF1dGhvcj5Hcm9kZWNrw6E8L0F1dGhvcj48WWVhcj4yMDE3PC9ZZWFy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=
</w:fldData>
        </w:fldChar>
      </w:r>
      <w:r w:rsidR="001548DF">
        <w:instrText xml:space="preserve"> ADDIN EN.CITE </w:instrText>
      </w:r>
      <w:r w:rsidR="001548DF">
        <w:fldChar w:fldCharType="begin">
          <w:fldData xml:space="preserve">PEVuZE5vdGU+PENpdGU+PEF1dGhvcj5Hcm9kZWNrw6E8L0F1dGhvcj48WWVhcj4yMDE3PC9ZZWFy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=
</w:fldData>
        </w:fldChar>
      </w:r>
      <w:r w:rsidR="001548DF">
        <w:instrText xml:space="preserve"> ADDIN EN.CITE.DATA </w:instrText>
      </w:r>
      <w:r w:rsidR="001548DF">
        <w:fldChar w:fldCharType="end"/>
      </w:r>
      <w:r w:rsidR="00392CE0" w:rsidRPr="002E3401">
        <w:fldChar w:fldCharType="separate"/>
      </w:r>
      <w:r w:rsidR="001548DF">
        <w:rPr>
          <w:noProof/>
        </w:rPr>
        <w:t>(56, 60)</w:t>
      </w:r>
      <w:r w:rsidR="00392CE0" w:rsidRPr="002E3401">
        <w:fldChar w:fldCharType="end"/>
      </w:r>
      <w:r w:rsidR="005D5A60" w:rsidRPr="002E3401">
        <w:t xml:space="preserve">. </w:t>
      </w:r>
      <w:r w:rsidR="003D548B">
        <w:t>Unfortunately, t</w:t>
      </w:r>
      <w:r w:rsidR="005D5A60">
        <w:t>hese tools are often unable to discern the resulting transcripts exon use patterns</w:t>
      </w:r>
      <w:r w:rsidR="002C466D">
        <w:t xml:space="preserve"> </w:t>
      </w:r>
      <w:r w:rsidR="002C466D" w:rsidRPr="00AE37D2">
        <w:fldChar w:fldCharType="begin">
          <w:fldData xml:space="preserve">PEVuZE5vdGU+PENpdGU+PEF1dGhvcj5KYWdhbmF0aGFuPC9BdXRob3I+PFllYXI+MjAxOTwvWWVh
cj48UmVjTnVtPjQ1PC9SZWNOdW0+PERpc3BsYXlUZXh0Pig2MSk8L0Rpc3BsYXlUZXh0PjxyZWNv
cmQ+PHJlYy1udW1iZXI+NDU8L3JlYy1udW1iZXI+PGZvcmVpZ24ta2V5cz48a2V5IGFwcD0iRU4i
IGRiLWlkPSJzeDJyZXd6MnByZXdmcGVlcnNyNTJ2NXZ0dGZ0cHN2dHMyeGYiIHRpbWVzdGFtcD0i
MTU1OTIwODgyOCI+NDU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JiN4RDtEZXBh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NTM1LTU0OC5lMjQ8L3BhZ2VzPjx2b2x1bWU+MTc2PC92b2x1bWU+PG51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</w:fldData>
        </w:fldChar>
      </w:r>
      <w:r w:rsidR="001548DF">
        <w:instrText xml:space="preserve"> ADDIN EN.CITE </w:instrText>
      </w:r>
      <w:r w:rsidR="001548DF">
        <w:fldChar w:fldCharType="begin">
          <w:fldData xml:space="preserve">PEVuZE5vdGU+PENpdGU+PEF1dGhvcj5KYWdhbmF0aGFuPC9BdXRob3I+PFllYXI+MjAxOTwvWWVh
cj48UmVjTnVtPjQ1PC9SZWNOdW0+PERpc3BsYXlUZXh0Pig2MSk8L0Rpc3BsYXlUZXh0PjxyZWNv
cmQ+PHJlYy1udW1iZXI+NDU8L3JlYy1udW1iZXI+PGZvcmVpZ24ta2V5cz48a2V5IGFwcD0iRU4i
IGRiLWlkPSJzeDJyZXd6MnByZXdmcGVlcnNyNTJ2NXZ0dGZ0cHN2dHMyeGYiIHRpbWVzdGFtcD0i
MTU1OTIwODgyOCI+NDU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JiN4RDtEZXBh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NTM1LTU0OC5lMjQ8L3BhZ2VzPjx2b2x1bWU+MTc2PC92b2x1bWU+PG51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</w:fldData>
        </w:fldChar>
      </w:r>
      <w:r w:rsidR="001548DF">
        <w:instrText xml:space="preserve"> ADDIN EN.CITE.DATA </w:instrText>
      </w:r>
      <w:r w:rsidR="001548DF">
        <w:fldChar w:fldCharType="end"/>
      </w:r>
      <w:r w:rsidR="002C466D" w:rsidRPr="00AE37D2">
        <w:fldChar w:fldCharType="separate"/>
      </w:r>
      <w:r w:rsidR="001548DF">
        <w:rPr>
          <w:noProof/>
        </w:rPr>
        <w:t>(61)</w:t>
      </w:r>
      <w:r w:rsidR="002C466D" w:rsidRPr="00AE37D2">
        <w:fldChar w:fldCharType="end"/>
      </w:r>
      <w:r w:rsidR="005D5A60">
        <w:t>, and whilst th</w:t>
      </w:r>
      <w:r w:rsidR="003D548B">
        <w:t>eir predictive ability can be</w:t>
      </w:r>
      <w:r w:rsidR="005D5A60">
        <w:t xml:space="preserve"> enhanced by other </w:t>
      </w:r>
      <w:r w:rsidR="00392CE0">
        <w:t>orthogonal</w:t>
      </w:r>
      <w:r w:rsidR="005D5A60">
        <w:t xml:space="preserve"> investigations such as mini-gene assays</w:t>
      </w:r>
      <w:r w:rsidR="00392CE0">
        <w:t xml:space="preserve"> </w:t>
      </w:r>
      <w:r w:rsidR="00392CE0">
        <w:fldChar w:fldCharType="begin"/>
      </w:r>
      <w:r w:rsidR="00D25750">
        <w:instrText xml:space="preserve"> ADDIN EN.CITE &lt;EndNote&gt;&lt;Cite&gt;&lt;Author&gt;Grodecká&lt;/Author&gt;&lt;Year&gt;2017&lt;/Year&gt;&lt;RecNum&gt;49&lt;/RecNum&gt;&lt;DisplayText&gt;(56)&lt;/DisplayText&gt;&lt;record&gt;&lt;rec-number&gt;49&lt;/rec-number&gt;&lt;foreign-keys&gt;&lt;key app="EN" db-id="sx2rewz2prewfpeersr52v5vttftpsvts2xf" timestamp="1560888609"&gt;49&lt;/key&gt;&lt;/foreign-keys&gt;&lt;ref-type name="Journal Article"&gt;17&lt;/ref-type&gt;&lt;contributors&gt;&lt;authors&gt;&lt;author&gt;Grodecká, Lucie&lt;/author&gt;&lt;author&gt;Hujová, Pavla&lt;/author&gt;&lt;author&gt;Kramárek, Michal&lt;/author&gt;&lt;author&gt;Kršjaková, Tereza&lt;/author&gt;&lt;author&gt;Kováčová, Tatiana&lt;/author&gt;&lt;author&gt;Vondrášková, Katarína&lt;/author&gt;&lt;author&gt;Ravčuková, Barbora&lt;/author&gt;&lt;author&gt;Hrnčířová, Kristýna&lt;/author&gt;&lt;author&gt;Souček, Přemysl&lt;/author&gt;&lt;author&gt;Freiberger, Tomáš&lt;/author&gt;&lt;/authors&gt;&lt;/contributors&gt;&lt;titles&gt;&lt;title&gt;Systematic analysis of splicing defects in selected primary immunodeficiencies-related genes&lt;/title&gt;&lt;secondary-title&gt;Clinical Immunology&lt;/secondary-title&gt;&lt;/titles&gt;&lt;periodical&gt;&lt;full-title&gt;Clinical Immunology&lt;/full-title&gt;&lt;/periodical&gt;&lt;pages&gt;33-44&lt;/pages&gt;&lt;volume&gt;180&lt;/volume&gt;&lt;keywords&gt;&lt;keyword&gt;Splicing prediction&lt;/keyword&gt;&lt;keyword&gt;Splicing-affecting variants&lt;/keyword&gt;&lt;keyword&gt;Cryptic splice sites&lt;/keyword&gt;&lt;keyword&gt;Primary immunodeficiencies&lt;/keyword&gt;&lt;/keywords&gt;&lt;dates&gt;&lt;year&gt;2017&lt;/year&gt;&lt;pub-dates&gt;&lt;date&gt;2017/07/01/&lt;/date&gt;&lt;/pub-dates&gt;&lt;/dates&gt;&lt;isbn&gt;1521-6616&lt;/isbn&gt;&lt;urls&gt;&lt;related-urls&gt;&lt;url&gt;http://www.sciencedirect.com/science/article/pii/S1521661616305083&lt;/url&gt;&lt;/related-urls&gt;&lt;/urls&gt;&lt;electronic-resource-num&gt;https://doi.org/10.1016/j.clim.2017.03.010&lt;/electronic-resource-num&gt;&lt;/record&gt;&lt;/Cite&gt;&lt;/EndNote&gt;</w:instrText>
      </w:r>
      <w:r w:rsidR="00392CE0">
        <w:fldChar w:fldCharType="separate"/>
      </w:r>
      <w:r w:rsidR="00D25750">
        <w:rPr>
          <w:noProof/>
        </w:rPr>
        <w:t>(56)</w:t>
      </w:r>
      <w:r w:rsidR="00392CE0">
        <w:fldChar w:fldCharType="end"/>
      </w:r>
      <w:r w:rsidR="005D5A60">
        <w:t>, the multiple facets of splicing control involve more than just the sequence of the splice site in question</w:t>
      </w:r>
      <w:r w:rsidR="003D548B">
        <w:t>, as evidenced by the temporal</w:t>
      </w:r>
      <w:r w:rsidR="00882330">
        <w:t xml:space="preserve"> </w:t>
      </w:r>
      <w:r w:rsidR="003D548B">
        <w:t>and spatial differences in splicing patterns. B</w:t>
      </w:r>
      <w:r w:rsidR="005D5A60">
        <w:t>riefly</w:t>
      </w:r>
      <w:r w:rsidR="003D548B">
        <w:t>, these</w:t>
      </w:r>
      <w:r w:rsidR="005D5A60">
        <w:t xml:space="preserve"> include the activation of other splice site</w:t>
      </w:r>
      <w:r w:rsidR="00A17231">
        <w:t>s</w:t>
      </w:r>
      <w:r w:rsidR="005D5A60">
        <w:t xml:space="preserve"> within the gene, splicing quantitative trait loci,</w:t>
      </w:r>
      <w:r w:rsidR="00392CE0">
        <w:t xml:space="preserve"> </w:t>
      </w:r>
      <w:r w:rsidR="005D5A60">
        <w:t xml:space="preserve">the relative abundance, phosphorylation status and localisation of different and often competing </w:t>
      </w:r>
      <w:r w:rsidR="005D5A60" w:rsidRPr="005D5A60">
        <w:rPr>
          <w:i/>
        </w:rPr>
        <w:t>trans</w:t>
      </w:r>
      <w:r w:rsidR="00392CE0">
        <w:t>-</w:t>
      </w:r>
      <w:r w:rsidR="005D5A60">
        <w:t>acting factors</w:t>
      </w:r>
      <w:r w:rsidR="002E3401">
        <w:t xml:space="preserve"> </w:t>
      </w:r>
      <w:r w:rsidR="002E3401">
        <w:fldChar w:fldCharType="begin"/>
      </w:r>
      <w:r w:rsidR="00882330">
        <w:instrText xml:space="preserve"> ADDIN EN.CITE &lt;EndNote&gt;&lt;Cite&gt;&lt;Author&gt;Wang&lt;/Author&gt;&lt;Year&gt;2015&lt;/Year&gt;&lt;RecNum&gt;3&lt;/RecNum&gt;&lt;DisplayText&gt;(62)&lt;/DisplayText&gt;&lt;record&gt;&lt;rec-number&gt;3&lt;/rec-number&gt;&lt;foreign-keys&gt;&lt;key app="EN" db-id="svdaxfvshzzt5nep09vxz0a5vt5rapat5f5p" timestamp="1568569668"&gt;3&lt;/key&gt;&lt;/foreign-keys&gt;&lt;ref-type name="Journal Article"&gt;17&lt;/ref-type&gt;&lt;contributors&gt;&lt;authors&gt;&lt;author&gt;Wang, Yan&lt;/author&gt;&lt;author&gt;Liu, Jing&lt;/author&gt;&lt;author&gt;Huang, B. O.&lt;/author&gt;&lt;author&gt;Xu, Yan-Mei&lt;/author&gt;&lt;author&gt;Li, Jing&lt;/author&gt;&lt;author&gt;Huang, Lin-Feng&lt;/author&gt;&lt;author&gt;Lin, Jin&lt;/author&gt;&lt;author&gt;Zhang, Jing&lt;/author&gt;&lt;author&gt;Min, Qing-Hua&lt;/author&gt;&lt;author&gt;Yang, Wei-Ming&lt;/author&gt;&lt;author&gt;Wang, Xiao-Zhong&lt;/author&gt;&lt;/authors&gt;&lt;/contributors&gt;&lt;titles&gt;&lt;title&gt;Mechanism of alternative splicing and its regulation&lt;/title&gt;&lt;secondary-title&gt;Biomedical reports&lt;/secondary-title&gt;&lt;alt-title&gt;Biomed Rep&lt;/alt-title&gt;&lt;/titles&gt;&lt;periodical&gt;&lt;full-title&gt;Biomedical reports&lt;/full-title&gt;&lt;abbr-1&gt;Biomed Rep&lt;/abbr-1&gt;&lt;/periodical&gt;&lt;alt-periodical&gt;&lt;full-title&gt;Biomedical reports&lt;/full-title&gt;&lt;abbr-1&gt;Biomed Rep&lt;/abbr-1&gt;&lt;/alt-periodical&gt;&lt;pages&gt;152-158&lt;/pages&gt;&lt;volume&gt;3&lt;/volume&gt;&lt;number&gt;2&lt;/number&gt;&lt;edition&gt;2014/12/17&lt;/edition&gt;&lt;keywords&gt;&lt;keyword&gt;alternative splicing&lt;/keyword&gt;&lt;keyword&gt;disease&lt;/keyword&gt;&lt;keyword&gt;mechanism&lt;/keyword&gt;&lt;keyword&gt;precursor mRNA&lt;/keyword&gt;&lt;keyword&gt;regulation&lt;/keyword&gt;&lt;/keywords&gt;&lt;dates&gt;&lt;year&gt;2015&lt;/year&gt;&lt;/dates&gt;&lt;publisher&gt;D.A. Spandidos&lt;/publisher&gt;&lt;isbn&gt;2049-9434&amp;#xD;2049-9442&lt;/isbn&gt;&lt;accession-num&gt;25798239&lt;/accession-num&gt;&lt;urls&gt;&lt;related-urls&gt;&lt;url&gt;https://www.ncbi.nlm.nih.gov/pubmed/25798239&lt;/url&gt;&lt;url&gt;https://www.ncbi.nlm.nih.gov/pmc/articles/PMC4360811/&lt;/url&gt;&lt;/related-urls&gt;&lt;/urls&gt;&lt;electronic-resource-num&gt;10.3892/br.2014.407&lt;/electronic-resource-num&gt;&lt;remote-database-name&gt;PubMed&lt;/remote-database-name&gt;&lt;language&gt;eng&lt;/language&gt;&lt;/record&gt;&lt;/Cite&gt;&lt;/EndNote&gt;</w:instrText>
      </w:r>
      <w:r w:rsidR="002E3401">
        <w:fldChar w:fldCharType="separate"/>
      </w:r>
      <w:r w:rsidR="001548DF">
        <w:rPr>
          <w:noProof/>
        </w:rPr>
        <w:t>(62)</w:t>
      </w:r>
      <w:r w:rsidR="002E3401">
        <w:fldChar w:fldCharType="end"/>
      </w:r>
      <w:r w:rsidR="00392CE0">
        <w:t>.</w:t>
      </w:r>
    </w:p>
    <w:p w14:paraId="413C6181" w14:textId="4B3CF9CD" w:rsidR="002E3401" w:rsidRDefault="00114A47" w:rsidP="001732B3">
      <w:pPr>
        <w:spacing w:line="480" w:lineRule="auto"/>
        <w:jc w:val="both"/>
      </w:pPr>
      <w:r w:rsidRPr="00AE37D2">
        <w:t>Further complicating</w:t>
      </w:r>
      <w:r w:rsidR="00FB16F1" w:rsidRPr="00AE37D2">
        <w:t xml:space="preserve"> this process, </w:t>
      </w:r>
      <w:r w:rsidR="002E3401" w:rsidRPr="00AE37D2">
        <w:t>seemingly benign</w:t>
      </w:r>
      <w:r w:rsidR="00FB16F1" w:rsidRPr="00AE37D2">
        <w:t>,</w:t>
      </w:r>
      <w:r w:rsidR="00272F00" w:rsidRPr="00AE37D2">
        <w:t xml:space="preserve"> synonymous </w:t>
      </w:r>
      <w:r w:rsidR="006543D4">
        <w:t xml:space="preserve">exonic </w:t>
      </w:r>
      <w:r w:rsidR="00272F00" w:rsidRPr="00AE37D2">
        <w:t xml:space="preserve">variants </w:t>
      </w:r>
      <w:r w:rsidR="005D3414" w:rsidRPr="00AE37D2">
        <w:t>can</w:t>
      </w:r>
      <w:r w:rsidR="00272F00" w:rsidRPr="00AE37D2">
        <w:t xml:space="preserve"> disrupt splicing to cause disease</w:t>
      </w:r>
      <w:r w:rsidR="00FB16F1" w:rsidRPr="00AE37D2">
        <w:t>.</w:t>
      </w:r>
      <w:r w:rsidR="002E3401">
        <w:t xml:space="preserve"> </w:t>
      </w:r>
      <w:r w:rsidR="00A85E60">
        <w:t xml:space="preserve">Using RNASeq to compliment genomic sequencing, </w:t>
      </w:r>
      <w:r w:rsidR="00DA4B27">
        <w:t>Cummings et al. evidenced this</w:t>
      </w:r>
      <w:r w:rsidR="006B0369" w:rsidRPr="00AE37D2">
        <w:t xml:space="preserve"> in the </w:t>
      </w:r>
      <w:r w:rsidR="006B0369" w:rsidRPr="00AE37D2">
        <w:rPr>
          <w:i/>
        </w:rPr>
        <w:t>POMGNT1</w:t>
      </w:r>
      <w:r w:rsidR="006B0369" w:rsidRPr="00AE37D2">
        <w:t xml:space="preserve"> and </w:t>
      </w:r>
      <w:r w:rsidR="006B0369" w:rsidRPr="00AE37D2">
        <w:rPr>
          <w:i/>
        </w:rPr>
        <w:t>RYR1</w:t>
      </w:r>
      <w:r w:rsidR="006B0369" w:rsidRPr="00AE37D2">
        <w:t xml:space="preserve"> </w:t>
      </w:r>
      <w:r w:rsidR="002E3401">
        <w:t xml:space="preserve">genes, </w:t>
      </w:r>
      <w:r w:rsidR="00A85E60">
        <w:t>finding variant</w:t>
      </w:r>
      <w:r w:rsidR="006543D4">
        <w:t>s</w:t>
      </w:r>
      <w:r w:rsidR="00A85E60">
        <w:t xml:space="preserve"> </w:t>
      </w:r>
      <w:r w:rsidR="002E3401">
        <w:t>which</w:t>
      </w:r>
      <w:r w:rsidR="00FF0161">
        <w:t xml:space="preserve"> were demonstrated to be causative of</w:t>
      </w:r>
      <w:r w:rsidR="006B0369" w:rsidRPr="00AE37D2">
        <w:t xml:space="preserve"> Mendelian diseases in muscle</w:t>
      </w:r>
      <w:r w:rsidR="00272F00" w:rsidRPr="00AE37D2">
        <w:t xml:space="preserve"> </w:t>
      </w:r>
      <w:r w:rsidR="006B0369" w:rsidRPr="00AE37D2">
        <w:fldChar w:fldCharType="begin">
          <w:fldData xml:space="preserve">PEVuZE5vdGU+PENpdGU+PEF1dGhvcj5DdW1taW5nczwvQXV0aG9yPjxZZWFyPjIwMTc8L1llYXI+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</w:fldData>
        </w:fldChar>
      </w:r>
      <w:r w:rsidR="001548DF">
        <w:instrText xml:space="preserve"> ADDIN EN.CITE </w:instrText>
      </w:r>
      <w:r w:rsidR="001548DF">
        <w:fldChar w:fldCharType="begin">
          <w:fldData xml:space="preserve">PEVuZE5vdGU+PENpdGU+PEF1dGhvcj5DdW1taW5nczwvQXV0aG9yPjxZZWFyPjIwMTc8L1llYXI+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</w:fldData>
        </w:fldChar>
      </w:r>
      <w:r w:rsidR="001548DF">
        <w:instrText xml:space="preserve"> ADDIN EN.CITE.DATA </w:instrText>
      </w:r>
      <w:r w:rsidR="001548DF">
        <w:fldChar w:fldCharType="end"/>
      </w:r>
      <w:r w:rsidR="006B0369" w:rsidRPr="00AE37D2">
        <w:fldChar w:fldCharType="separate"/>
      </w:r>
      <w:r w:rsidR="001548DF">
        <w:rPr>
          <w:noProof/>
        </w:rPr>
        <w:t>(63)</w:t>
      </w:r>
      <w:r w:rsidR="006B0369" w:rsidRPr="00AE37D2">
        <w:fldChar w:fldCharType="end"/>
      </w:r>
      <w:r w:rsidR="00272F00" w:rsidRPr="00AE37D2">
        <w:t>. Part of the normal filtering process which many bioinformaticians adopt, is to filter out synonymous variants very early on, but inves</w:t>
      </w:r>
      <w:r w:rsidR="00FB16F1" w:rsidRPr="00AE37D2">
        <w:t xml:space="preserve">tigation using deep learning has led to the understanding that </w:t>
      </w:r>
      <w:r w:rsidR="00272F00" w:rsidRPr="00AE37D2">
        <w:t>between 9</w:t>
      </w:r>
      <w:r w:rsidR="00FB16F1" w:rsidRPr="00AE37D2">
        <w:t xml:space="preserve">%-11% of rare genetic disorders </w:t>
      </w:r>
      <w:r w:rsidR="00272F00" w:rsidRPr="00AE37D2">
        <w:t xml:space="preserve">are caused by synonymous or intronic splice altering mutations </w:t>
      </w:r>
      <w:r w:rsidR="00272F00" w:rsidRPr="00AE37D2">
        <w:fldChar w:fldCharType="begin">
          <w:fldData xml:space="preserve">PEVuZE5vdGU+PENpdGU+PEF1dGhvcj5KYWdhbmF0aGFuPC9BdXRob3I+PFllYXI+MjAxOTwvWWVh
cj48UmVjTnVtPjQ1PC9SZWNOdW0+PERpc3BsYXlUZXh0Pig2MSk8L0Rpc3BsYXlUZXh0PjxyZWNv
cmQ+PHJlYy1udW1iZXI+NDU8L3JlYy1udW1iZXI+PGZvcmVpZ24ta2V5cz48a2V5IGFwcD0iRU4i
IGRiLWlkPSJzeDJyZXd6MnByZXdmcGVlcnNyNTJ2NXZ0dGZ0cHN2dHMyeGYiIHRpbWVzdGFtcD0i
MTU1OTIwODgyOCI+NDU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JiN4RDtEZXBh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NTM1LTU0OC5lMjQ8L3BhZ2VzPjx2b2x1bWU+MTc2PC92b2x1bWU+PG51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</w:fldData>
        </w:fldChar>
      </w:r>
      <w:r w:rsidR="001548DF">
        <w:instrText xml:space="preserve"> ADDIN EN.CITE </w:instrText>
      </w:r>
      <w:r w:rsidR="001548DF">
        <w:fldChar w:fldCharType="begin">
          <w:fldData xml:space="preserve">PEVuZE5vdGU+PENpdGU+PEF1dGhvcj5KYWdhbmF0aGFuPC9BdXRob3I+PFllYXI+MjAxOTwvWWVh
cj48UmVjTnVtPjQ1PC9SZWNOdW0+PERpc3BsYXlUZXh0Pig2MSk8L0Rpc3BsYXlUZXh0PjxyZWNv
cmQ+PHJlYy1udW1iZXI+NDU8L3JlYy1udW1iZXI+PGZvcmVpZ24ta2V5cz48a2V5IGFwcD0iRU4i
IGRiLWlkPSJzeDJyZXd6MnByZXdmcGVlcnNyNTJ2NXZ0dGZ0cHN2dHMyeGYiIHRpbWVzdGFtcD0i
MTU1OTIwODgyOCI+NDU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JiN4RDtEZXBh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NTM1LTU0OC5lMjQ8L3BhZ2VzPjx2b2x1bWU+MTc2PC92b2x1bWU+PG51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</w:fldData>
        </w:fldChar>
      </w:r>
      <w:r w:rsidR="001548DF">
        <w:instrText xml:space="preserve"> ADDIN EN.CITE.DATA </w:instrText>
      </w:r>
      <w:r w:rsidR="001548DF">
        <w:fldChar w:fldCharType="end"/>
      </w:r>
      <w:r w:rsidR="00272F00" w:rsidRPr="00AE37D2">
        <w:fldChar w:fldCharType="separate"/>
      </w:r>
      <w:r w:rsidR="001548DF">
        <w:rPr>
          <w:noProof/>
        </w:rPr>
        <w:t>(61)</w:t>
      </w:r>
      <w:r w:rsidR="00272F00" w:rsidRPr="00AE37D2">
        <w:fldChar w:fldCharType="end"/>
      </w:r>
      <w:r w:rsidR="00272F00" w:rsidRPr="00AE37D2">
        <w:t>.</w:t>
      </w:r>
      <w:r w:rsidR="00AE37D2">
        <w:t xml:space="preserve"> Indeed</w:t>
      </w:r>
      <w:r w:rsidR="003B4B26">
        <w:t>,</w:t>
      </w:r>
      <w:r w:rsidR="00AE37D2">
        <w:t xml:space="preserve"> much as gene expression can be influenced </w:t>
      </w:r>
      <w:r w:rsidR="00E22C83">
        <w:t>b</w:t>
      </w:r>
      <w:r w:rsidR="00AE37D2">
        <w:t xml:space="preserve">y multiple </w:t>
      </w:r>
      <w:r w:rsidR="002E3401">
        <w:t xml:space="preserve">loci, </w:t>
      </w:r>
      <w:r w:rsidR="00AE37D2">
        <w:t>so too can multiple loci</w:t>
      </w:r>
      <w:r w:rsidR="00E51467">
        <w:t xml:space="preserve"> </w:t>
      </w:r>
      <w:r w:rsidR="00AE37D2">
        <w:t xml:space="preserve">contribute to the </w:t>
      </w:r>
      <w:proofErr w:type="spellStart"/>
      <w:r w:rsidR="003D548B">
        <w:t>occur</w:t>
      </w:r>
      <w:r w:rsidR="00E51467">
        <w:t>e</w:t>
      </w:r>
      <w:r w:rsidR="003D548B">
        <w:t>nce</w:t>
      </w:r>
      <w:proofErr w:type="spellEnd"/>
      <w:r w:rsidR="00AE37D2">
        <w:t xml:space="preserve"> of splicing events. These loci are </w:t>
      </w:r>
      <w:r w:rsidR="00404BAD">
        <w:t xml:space="preserve">appropriately </w:t>
      </w:r>
      <w:r w:rsidR="00AE37D2">
        <w:t>termed splicing quantitative trait loci (</w:t>
      </w:r>
      <w:proofErr w:type="spellStart"/>
      <w:r w:rsidR="00AE37D2">
        <w:t>sQTLs</w:t>
      </w:r>
      <w:proofErr w:type="spellEnd"/>
      <w:r w:rsidR="00AE37D2">
        <w:t>)</w:t>
      </w:r>
      <w:r w:rsidR="00FF0161">
        <w:t xml:space="preserve"> </w:t>
      </w:r>
      <w:r w:rsidR="00AE37D2">
        <w:fldChar w:fldCharType="begin"/>
      </w:r>
      <w:r w:rsidR="001548DF">
        <w:instrText xml:space="preserve"> ADDIN EN.CITE &lt;EndNote&gt;&lt;Cite&gt;&lt;Author&gt;Jia&lt;/Author&gt;&lt;Year&gt;2015&lt;/Year&gt;&lt;RecNum&gt;24&lt;/RecNum&gt;&lt;DisplayText&gt;(64)&lt;/DisplayText&gt;&lt;record&gt;&lt;rec-number&gt;24&lt;/rec-number&gt;&lt;foreign-keys&gt;&lt;key app="EN" db-id="swwa9vw25re9wae09pvv0eap0sppwtef9xps" timestamp="1560785297"&gt;24&lt;/key&gt;&lt;/foreign-keys&gt;&lt;ref-type name="Journal Article"&gt;17&lt;/ref-type&gt;&lt;contributors&gt;&lt;authors&gt;&lt;author&gt;Jia, Cheng&lt;/author&gt;&lt;author&gt;Hu, Yu&lt;/author&gt;&lt;author&gt;Liu, Yichuan&lt;/author&gt;&lt;author&gt;Li, Mingyao&lt;/author&gt;&lt;/authors&gt;&lt;/contributors&gt;&lt;titles&gt;&lt;title&gt;Mapping Splicing Quantitative Trait Loci in RNA-Seq&lt;/title&gt;&lt;secondary-title&gt;Cancer informatics&lt;/secondary-title&gt;&lt;alt-title&gt;Cancer Inform&lt;/alt-title&gt;&lt;/titles&gt;&lt;periodical&gt;&lt;full-title&gt;Cancer informatics&lt;/full-title&gt;&lt;abbr-1&gt;Cancer Inform&lt;/abbr-1&gt;&lt;/periodical&gt;&lt;alt-periodical&gt;&lt;full-title&gt;Cancer informatics&lt;/full-title&gt;&lt;abbr-1&gt;Cancer Inform&lt;/abbr-1&gt;&lt;/alt-periodical&gt;&lt;pages&gt;45-53&lt;/pages&gt;&lt;volume&gt;14&lt;/volume&gt;&lt;number&gt;Suppl 1&lt;/number&gt;&lt;keywords&gt;&lt;keyword&gt;*RNA-Seq&lt;/keyword&gt;&lt;keyword&gt;*alternative splicing&lt;/keyword&gt;&lt;keyword&gt;*quantitative trait loci&lt;/keyword&gt;&lt;/keywords&gt;&lt;dates&gt;&lt;year&gt;2015&lt;/year&gt;&lt;/dates&gt;&lt;publisher&gt;Libertas Academica&lt;/publisher&gt;&lt;isbn&gt;1176-9351&lt;/isbn&gt;&lt;accession-num&gt;25733796&lt;/accession-num&gt;&lt;urls&gt;&lt;related-urls&gt;&lt;url&gt;https://www.ncbi.nlm.nih.gov/pubmed/25733796&lt;/url&gt;&lt;url&gt;https://www.ncbi.nlm.nih.gov/pmc/articles/PMC4333812/&lt;/url&gt;&lt;/related-urls&gt;&lt;/urls&gt;&lt;electronic-resource-num&gt;10.4137/CIN.S24832&lt;/electronic-resource-num&gt;&lt;remote-database-name&gt;PubMed&lt;/remote-database-name&gt;&lt;language&gt;eng&lt;/language&gt;&lt;/record&gt;&lt;/Cite&gt;&lt;/EndNote&gt;</w:instrText>
      </w:r>
      <w:r w:rsidR="00AE37D2">
        <w:fldChar w:fldCharType="separate"/>
      </w:r>
      <w:r w:rsidR="001548DF">
        <w:rPr>
          <w:noProof/>
        </w:rPr>
        <w:t>(64)</w:t>
      </w:r>
      <w:r w:rsidR="00AE37D2">
        <w:fldChar w:fldCharType="end"/>
      </w:r>
      <w:r w:rsidR="00AE37D2">
        <w:t xml:space="preserve">. Analysis of </w:t>
      </w:r>
      <w:proofErr w:type="spellStart"/>
      <w:r w:rsidR="00AE37D2">
        <w:t>sQTLs</w:t>
      </w:r>
      <w:proofErr w:type="spellEnd"/>
      <w:r w:rsidR="00AE37D2">
        <w:t xml:space="preserve"> </w:t>
      </w:r>
      <w:r w:rsidR="006C55E8">
        <w:t xml:space="preserve">has been improved </w:t>
      </w:r>
      <w:r w:rsidR="00AE37D2">
        <w:t>by RNASeq methodologies</w:t>
      </w:r>
      <w:r w:rsidR="006C55E8">
        <w:t xml:space="preserve">, </w:t>
      </w:r>
      <w:r w:rsidR="009B39F0">
        <w:t xml:space="preserve">but </w:t>
      </w:r>
      <w:r w:rsidR="00AE37D2">
        <w:t xml:space="preserve">remains </w:t>
      </w:r>
      <w:r w:rsidR="006C55E8">
        <w:t xml:space="preserve">a </w:t>
      </w:r>
      <w:r w:rsidR="00AE37D2">
        <w:t xml:space="preserve">difficult </w:t>
      </w:r>
      <w:r w:rsidR="006543D4">
        <w:t>challenge</w:t>
      </w:r>
      <w:r w:rsidR="00AE37D2">
        <w:t xml:space="preserve"> as the isoform expressio</w:t>
      </w:r>
      <w:r w:rsidR="006C55E8">
        <w:t>n has to be estimated using statistical methods</w:t>
      </w:r>
      <w:r w:rsidR="009B39F0">
        <w:t xml:space="preserve"> </w:t>
      </w:r>
      <w:r w:rsidR="009B39F0">
        <w:fldChar w:fldCharType="begin"/>
      </w:r>
      <w:r w:rsidR="001548DF">
        <w:instrText xml:space="preserve"> ADDIN EN.CITE &lt;EndNote&gt;&lt;Cite&gt;&lt;Author&gt;Patro&lt;/Author&gt;&lt;Year&gt;2017&lt;/Year&gt;&lt;RecNum&gt;85&lt;/RecNum&gt;&lt;DisplayText&gt;(65)&lt;/DisplayText&gt;&lt;record&gt;&lt;rec-number&gt;85&lt;/rec-number&gt;&lt;foreign-keys&gt;&lt;key app="EN" db-id="sx2rewz2prewfpeersr52v5vttftpsvts2xf" timestamp="1570108387"&gt;85&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417-419&lt;/pages&gt;&lt;volume&gt;14&lt;/volume&gt;&lt;number&gt;4&lt;/number&gt;&lt;edition&gt;2017/03/06&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dates&gt;&lt;isbn&gt;1548-7105&amp;#xD;1548-7091&lt;/isbn&gt;&lt;accession-num&gt;28263959&lt;/accession-num&gt;&lt;urls&gt;&lt;related-urls&gt;&lt;url&gt;https://www.ncbi.nlm.nih.gov/pubmed/28263959&lt;/url&gt;&lt;url&gt;https://www.ncbi.nlm.nih.gov/pmc/articles/PMC5600148/&lt;/url&gt;&lt;/related-urls&gt;&lt;/urls&gt;&lt;electronic-resource-num&gt;10.1038/nmeth.4197&lt;/electronic-resource-num&gt;&lt;remote-database-name&gt;PubMed&lt;/remote-database-name&gt;&lt;language&gt;eng&lt;/language&gt;&lt;/record&gt;&lt;/Cite&gt;&lt;/EndNote&gt;</w:instrText>
      </w:r>
      <w:r w:rsidR="009B39F0">
        <w:fldChar w:fldCharType="separate"/>
      </w:r>
      <w:r w:rsidR="001548DF">
        <w:rPr>
          <w:noProof/>
        </w:rPr>
        <w:t>(65)</w:t>
      </w:r>
      <w:r w:rsidR="009B39F0">
        <w:fldChar w:fldCharType="end"/>
      </w:r>
      <w:r w:rsidR="00DA4B27">
        <w:t>.</w:t>
      </w:r>
      <w:r w:rsidR="002E3401">
        <w:t xml:space="preserve"> </w:t>
      </w:r>
      <w:r w:rsidR="004145E9">
        <w:t xml:space="preserve">These </w:t>
      </w:r>
      <w:proofErr w:type="spellStart"/>
      <w:r w:rsidR="004145E9">
        <w:t>sQTL’s</w:t>
      </w:r>
      <w:proofErr w:type="spellEnd"/>
      <w:r w:rsidR="004145E9">
        <w:t xml:space="preserve"> are not necessarily in close proximity to the splice junction, characterization of these sites in humans have shown SNP’S </w:t>
      </w:r>
      <w:r w:rsidR="00846416">
        <w:t>demonstrating tangible</w:t>
      </w:r>
      <w:r w:rsidR="004145E9">
        <w:t xml:space="preserve"> </w:t>
      </w:r>
      <w:proofErr w:type="spellStart"/>
      <w:r w:rsidR="004145E9">
        <w:t>sQTL</w:t>
      </w:r>
      <w:proofErr w:type="spellEnd"/>
      <w:r w:rsidR="004145E9">
        <w:t xml:space="preserve"> activity at 100kb from the</w:t>
      </w:r>
      <w:r w:rsidR="00846416">
        <w:t xml:space="preserve"> relative</w:t>
      </w:r>
      <w:r w:rsidR="004145E9">
        <w:t xml:space="preserve"> splice site </w:t>
      </w:r>
      <w:r w:rsidR="004145E9">
        <w:fldChar w:fldCharType="begin"/>
      </w:r>
      <w:r w:rsidR="004145E9">
        <w:instrText xml:space="preserve"> ADDIN EN.CITE &lt;EndNote&gt;&lt;Cite&gt;&lt;Author&gt;Takata&lt;/Author&gt;&lt;Year&gt;2017&lt;/Year&gt;&lt;RecNum&gt;87&lt;/RecNum&gt;&lt;DisplayText&gt;(66)&lt;/DisplayText&gt;&lt;record&gt;&lt;rec-number&gt;87&lt;/rec-number&gt;&lt;foreign-keys&gt;&lt;key app="EN" db-id="sx2rewz2prewfpeersr52v5vttftpsvts2xf" timestamp="1570454187"&gt;87&lt;/key&gt;&lt;/foreign-keys&gt;&lt;ref-type name="Journal Article"&gt;17&lt;/ref-type&gt;&lt;contributors&gt;&lt;authors&gt;&lt;author&gt;Takata, Atsushi&lt;/author&gt;&lt;author&gt;Matsumoto, Naomichi&lt;/author&gt;&lt;author&gt;Kato, Tadafumi&lt;/author&gt;&lt;/authors&gt;&lt;/contributors&gt;&lt;titles&gt;&lt;title&gt;Genome-wide identification of splicing QTLs in the human brain and their enrichment among schizophrenia-associated loci&lt;/title&gt;&lt;secondary-title&gt;Nature Communications&lt;/secondary-title&gt;&lt;/titles&gt;&lt;periodical&gt;&lt;full-title&gt;Nature Communications&lt;/full-title&gt;&lt;/periodical&gt;&lt;pages&gt;14519&lt;/pages&gt;&lt;volume&gt;8&lt;/volume&gt;&lt;number&gt;1&lt;/number&gt;&lt;dates&gt;&lt;year&gt;2017&lt;/year&gt;&lt;pub-dates&gt;&lt;date&gt;2017/02/27&lt;/date&gt;&lt;/pub-dates&gt;&lt;/dates&gt;&lt;isbn&gt;2041-1723&lt;/isbn&gt;&lt;urls&gt;&lt;related-urls&gt;&lt;url&gt;https://doi.org/10.1038/ncomms14519&lt;/url&gt;&lt;/related-urls&gt;&lt;/urls&gt;&lt;electronic-resource-num&gt;10.1038/ncomms14519&lt;/electronic-resource-num&gt;&lt;/record&gt;&lt;/Cite&gt;&lt;/EndNote&gt;</w:instrText>
      </w:r>
      <w:r w:rsidR="004145E9">
        <w:fldChar w:fldCharType="separate"/>
      </w:r>
      <w:r w:rsidR="004145E9">
        <w:rPr>
          <w:noProof/>
        </w:rPr>
        <w:t>(66)</w:t>
      </w:r>
      <w:r w:rsidR="004145E9">
        <w:fldChar w:fldCharType="end"/>
      </w:r>
      <w:r w:rsidR="004145E9">
        <w:t>.</w:t>
      </w:r>
    </w:p>
    <w:p w14:paraId="6709B30B" w14:textId="1FAE4C38" w:rsidR="00B3317E" w:rsidRDefault="009B39F0" w:rsidP="00B3317E">
      <w:pPr>
        <w:spacing w:line="480" w:lineRule="auto"/>
        <w:jc w:val="both"/>
        <w:rPr>
          <w:i/>
        </w:rPr>
      </w:pPr>
      <w:r>
        <w:t>N</w:t>
      </w:r>
      <w:r w:rsidR="00B3317E">
        <w:t>on protein-coding genes</w:t>
      </w:r>
      <w:r>
        <w:t>, are a significant</w:t>
      </w:r>
      <w:r w:rsidR="00B3317E">
        <w:t xml:space="preserve"> source of disease causing variation </w:t>
      </w:r>
      <w:r w:rsidR="00B3317E">
        <w:fldChar w:fldCharType="begin"/>
      </w:r>
      <w:r w:rsidR="00902488">
        <w:instrText xml:space="preserve"> ADDIN EN.CITE &lt;EndNote&gt;&lt;Cite&gt;&lt;Author&gt;Scacheri&lt;/Author&gt;&lt;Year&gt;2015&lt;/Year&gt;&lt;RecNum&gt;36&lt;/RecNum&gt;&lt;DisplayText&gt;(36)&lt;/DisplayText&gt;&lt;record&gt;&lt;rec-number&gt;36&lt;/rec-number&gt;&lt;foreign-keys&gt;&lt;key app="EN" db-id="swwa9vw25re9wae09pvv0eap0sppwtef9xps" timestamp="1560801803"&gt;36&lt;/key&gt;&lt;/foreign-keys&gt;&lt;ref-type name="Journal Article"&gt;17&lt;/ref-type&gt;&lt;contributors&gt;&lt;authors&gt;&lt;author&gt;Scacheri, Cheryl A.&lt;/author&gt;&lt;author&gt;Scacheri, Peter C.&lt;/author&gt;&lt;/authors&gt;&lt;/contributors&gt;&lt;titles&gt;&lt;title&gt;Mutations in the noncoding genome&lt;/title&gt;&lt;secondary-title&gt;Current opinion in pediatrics&lt;/secondary-title&gt;&lt;alt-title&gt;Curr Opin Pediatr&lt;/alt-title&gt;&lt;/titles&gt;&lt;periodical&gt;&lt;full-title&gt;Current opinion in pediatrics&lt;/full-title&gt;&lt;abbr-1&gt;Curr Opin Pediatr&lt;/abbr-1&gt;&lt;/periodical&gt;&lt;alt-periodical&gt;&lt;full-title&gt;Current opinion in pediatrics&lt;/full-title&gt;&lt;abbr-1&gt;Curr Opin Pediatr&lt;/abbr-1&gt;&lt;/alt-periodical&gt;&lt;pages&gt;659-664&lt;/pages&gt;&lt;volume&gt;27&lt;/volume&gt;&lt;number&gt;6&lt;/number&gt;&lt;keywords&gt;&lt;keyword&gt;Chromatin/*genetics/metabolism&lt;/keyword&gt;&lt;keyword&gt;Clustered Regularly Interspaced Short Palindromic Repeats/*genetics&lt;/keyword&gt;&lt;keyword&gt;Gene Expression Profiling&lt;/keyword&gt;&lt;keyword&gt;Genetic Predisposition to Disease/*genetics&lt;/keyword&gt;&lt;keyword&gt;Genome-Wide Association Study&lt;/keyword&gt;&lt;keyword&gt;High-Throughput Nucleotide Sequencing&lt;/keyword&gt;&lt;keyword&gt;Humans&lt;/keyword&gt;&lt;keyword&gt;Mutation/*genetics&lt;/keyword&gt;&lt;keyword&gt;Promoter Regions, Genetic&lt;/keyword&gt;&lt;keyword&gt;Quantitative Trait Loci/*genetics&lt;/keyword&gt;&lt;/keywords&gt;&lt;dates&gt;&lt;year&gt;2015&lt;/year&gt;&lt;/dates&gt;&lt;isbn&gt;1531-698X&amp;#xD;1040-8703&lt;/isbn&gt;&lt;accession-num&gt;26382709&lt;/accession-num&gt;&lt;urls&gt;&lt;related-urls&gt;&lt;url&gt;https://www.ncbi.nlm.nih.gov/pubmed/26382709&lt;/url&gt;&lt;url&gt;https://www.ncbi.nlm.nih.gov/pmc/articles/PMC5084913/&lt;/url&gt;&lt;/related-urls&gt;&lt;/urls&gt;&lt;electronic-resource-num&gt;10.1097/MOP.0000000000000283&lt;/electronic-resource-num&gt;&lt;remote-database-name&gt;PubMed&lt;/remote-database-name&gt;&lt;language&gt;eng&lt;/language&gt;&lt;/record&gt;&lt;/Cite&gt;&lt;/EndNote&gt;</w:instrText>
      </w:r>
      <w:r w:rsidR="00B3317E">
        <w:fldChar w:fldCharType="separate"/>
      </w:r>
      <w:r w:rsidR="00902488">
        <w:rPr>
          <w:noProof/>
        </w:rPr>
        <w:t>(36)</w:t>
      </w:r>
      <w:r w:rsidR="00B3317E">
        <w:fldChar w:fldCharType="end"/>
      </w:r>
      <w:r w:rsidR="00B3317E">
        <w:t xml:space="preserve">. Examples within the PID research and diagnosis space include a recently discovered variant occurring in coding regions for genes comprising </w:t>
      </w:r>
      <w:r>
        <w:t xml:space="preserve">RNA </w:t>
      </w:r>
      <w:r w:rsidR="00B3317E">
        <w:t xml:space="preserve">components of the minor spliceosome, which is used for the splicing of at </w:t>
      </w:r>
      <w:r w:rsidR="00B3317E">
        <w:lastRenderedPageBreak/>
        <w:t xml:space="preserve">least one exon in ~800 genes </w:t>
      </w:r>
      <w:r w:rsidR="00B3317E">
        <w:fldChar w:fldCharType="begin"/>
      </w:r>
      <w:r w:rsidR="004145E9">
        <w:instrText xml:space="preserve"> ADDIN EN.CITE &lt;EndNote&gt;&lt;Cite&gt;&lt;Author&gt;Turunen&lt;/Author&gt;&lt;Year&gt;2013&lt;/Year&gt;&lt;RecNum&gt;1&lt;/RecNum&gt;&lt;DisplayText&gt;(67)&lt;/DisplayText&gt;&lt;record&gt;&lt;rec-number&gt;1&lt;/rec-number&gt;&lt;foreign-keys&gt;&lt;key app="EN" db-id="ept52wrt4wxwf7eerv3vpf2mst9ratrwd2ew" timestamp="1560441117"&gt;1&lt;/key&gt;&lt;/foreign-keys&gt;&lt;ref-type name="Journal Article"&gt;17&lt;/ref-type&gt;&lt;contributors&gt;&lt;authors&gt;&lt;author&gt;Turunen, J. J.&lt;/author&gt;&lt;author&gt;Niemela, E. H.&lt;/author&gt;&lt;author&gt;Verma, B.&lt;/author&gt;&lt;author&gt;Frilander, M. J.&lt;/author&gt;&lt;/authors&gt;&lt;/contributors&gt;&lt;auth-address&gt;Institute of Biotechnology, University of Helsinki, Helsinki, Finland.&lt;/auth-address&gt;&lt;titles&gt;&lt;title&gt;The significant other: splicing by the minor spliceosome&lt;/title&gt;&lt;secondary-title&gt;Wiley Interdiscip Rev RNA&lt;/secondary-title&gt;&lt;alt-title&gt;Wiley interdisciplinary reviews. RNA&lt;/alt-title&gt;&lt;/titles&gt;&lt;periodical&gt;&lt;full-title&gt;Wiley Interdiscip Rev RNA&lt;/full-title&gt;&lt;abbr-1&gt;Wiley interdisciplinary reviews. RNA&lt;/abbr-1&gt;&lt;/periodical&gt;&lt;alt-periodical&gt;&lt;full-title&gt;Wiley Interdiscip Rev RNA&lt;/full-title&gt;&lt;abbr-1&gt;Wiley interdisciplinary reviews. RNA&lt;/abbr-1&gt;&lt;/alt-periodical&gt;&lt;pages&gt;61-76&lt;/pages&gt;&lt;volume&gt;4&lt;/volume&gt;&lt;number&gt;1&lt;/number&gt;&lt;edition&gt;2012/10/18&lt;/edition&gt;&lt;keywords&gt;&lt;keyword&gt;Gene Expression&lt;/keyword&gt;&lt;keyword&gt;Humans&lt;/keyword&gt;&lt;keyword&gt;Introns/genetics&lt;/keyword&gt;&lt;keyword&gt;RNA Splicing/*physiology&lt;/keyword&gt;&lt;keyword&gt;RNA, Messenger/genetics/*metabolism&lt;/keyword&gt;&lt;keyword&gt;*Spliceosomes/genetics/metabolism/physiology&lt;/keyword&gt;&lt;/keywords&gt;&lt;dates&gt;&lt;year&gt;2013&lt;/year&gt;&lt;pub-dates&gt;&lt;date&gt;Jan-Feb&lt;/date&gt;&lt;/pub-dates&gt;&lt;/dates&gt;&lt;isbn&gt;1757-7004&lt;/isbn&gt;&lt;accession-num&gt;23074130&lt;/accession-num&gt;&lt;urls&gt;&lt;/urls&gt;&lt;custom2&gt;PMC3584512&lt;/custom2&gt;&lt;electronic-resource-num&gt;10.1002/wrna.1141&lt;/electronic-resource-num&gt;&lt;remote-database-provider&gt;NLM&lt;/remote-database-provider&gt;&lt;language&gt;eng&lt;/language&gt;&lt;/record&gt;&lt;/Cite&gt;&lt;/EndNote&gt;</w:instrText>
      </w:r>
      <w:r w:rsidR="00B3317E">
        <w:fldChar w:fldCharType="separate"/>
      </w:r>
      <w:r w:rsidR="004145E9">
        <w:rPr>
          <w:noProof/>
        </w:rPr>
        <w:t>(67)</w:t>
      </w:r>
      <w:r w:rsidR="00B3317E">
        <w:fldChar w:fldCharType="end"/>
      </w:r>
      <w:r w:rsidR="00B3317E">
        <w:t xml:space="preserve">. Specifically, the noncoding gene RNU4ATAC that produces a small nuclear RNA (snRNA) termed U4atac was discovered to cause Roifman syndrome </w:t>
      </w:r>
      <w:r w:rsidR="00B3317E">
        <w:fldChar w:fldCharType="begin">
          <w:fldData xml:space="preserve">PEVuZE5vdGU+PENpdGU+PEF1dGhvcj5IZXJlbWFuczwvQXV0aG9yPjxZZWFyPjIwMTg8L1llYXI+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NjMwLTY0NjwvcGFnZXM+PHZvbHVtZT4xNDI8L3ZvbHVtZT48bnVtYmVyPjI8L251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ODcxODwvcGFnZXM+PHZvbHVtZT42PC92b2x1bWU+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</w:fldData>
        </w:fldChar>
      </w:r>
      <w:r w:rsidR="004145E9">
        <w:instrText xml:space="preserve"> ADDIN EN.CITE </w:instrText>
      </w:r>
      <w:r w:rsidR="004145E9">
        <w:fldChar w:fldCharType="begin">
          <w:fldData xml:space="preserve">PEVuZE5vdGU+PENpdGU+PEF1dGhvcj5IZXJlbWFuczwvQXV0aG9yPjxZZWFyPjIwMTg8L1llYXI+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NjMwLTY0NjwvcGFnZXM+PHZvbHVtZT4xNDI8L3ZvbHVtZT48bnVtYmVyPjI8L251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ODcxODwvcGFnZXM+PHZvbHVtZT42PC92b2x1bWU+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</w:fldData>
        </w:fldChar>
      </w:r>
      <w:r w:rsidR="004145E9">
        <w:instrText xml:space="preserve"> ADDIN EN.CITE.DATA </w:instrText>
      </w:r>
      <w:r w:rsidR="004145E9">
        <w:fldChar w:fldCharType="end"/>
      </w:r>
      <w:r w:rsidR="00B3317E">
        <w:fldChar w:fldCharType="separate"/>
      </w:r>
      <w:r w:rsidR="004145E9">
        <w:rPr>
          <w:noProof/>
        </w:rPr>
        <w:t>(68, 69)</w:t>
      </w:r>
      <w:r w:rsidR="00B3317E">
        <w:fldChar w:fldCharType="end"/>
      </w:r>
      <w:r w:rsidR="00B3317E">
        <w:t xml:space="preserve">, by preventing canonical minor intron splicing. Compound heterozygous variants were first discovered in an affected family after traditional filtering methods had not detected viable variants; the link was confirmed by the detection of intron retention during curated splicing analysis of RNASeq data </w:t>
      </w:r>
      <w:r w:rsidR="00B3317E">
        <w:fldChar w:fldCharType="begin">
          <w:fldData xml:space="preserve">PEVuZE5vdGU+PENpdGU+PEF1dGhvcj5NZXJpY288L0F1dGhvcj48WWVhcj4yMDE1PC9ZZWFyPjxS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g3MTg8L3BhZ2VzPjx2b2x1bWU+Njwvdm9sdW1l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</w:fldData>
        </w:fldChar>
      </w:r>
      <w:r w:rsidR="004145E9">
        <w:instrText xml:space="preserve"> ADDIN EN.CITE </w:instrText>
      </w:r>
      <w:r w:rsidR="004145E9">
        <w:fldChar w:fldCharType="begin">
          <w:fldData xml:space="preserve">PEVuZE5vdGU+PENpdGU+PEF1dGhvcj5NZXJpY288L0F1dGhvcj48WWVhcj4yMDE1PC9ZZWFyPjxS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g3MTg8L3BhZ2VzPjx2b2x1bWU+Njwvdm9sdW1l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</w:fldData>
        </w:fldChar>
      </w:r>
      <w:r w:rsidR="004145E9">
        <w:instrText xml:space="preserve"> ADDIN EN.CITE.DATA </w:instrText>
      </w:r>
      <w:r w:rsidR="004145E9">
        <w:fldChar w:fldCharType="end"/>
      </w:r>
      <w:r w:rsidR="00B3317E">
        <w:fldChar w:fldCharType="separate"/>
      </w:r>
      <w:r w:rsidR="004145E9">
        <w:rPr>
          <w:noProof/>
        </w:rPr>
        <w:t>(69)</w:t>
      </w:r>
      <w:r w:rsidR="00B3317E">
        <w:fldChar w:fldCharType="end"/>
      </w:r>
      <w:r w:rsidR="00B3317E">
        <w:t xml:space="preserve">.  </w:t>
      </w:r>
    </w:p>
    <w:p w14:paraId="7A268BB4" w14:textId="2063D3DA" w:rsidR="00B3317E" w:rsidRPr="00392CE0" w:rsidRDefault="009B39F0" w:rsidP="00B3317E">
      <w:pPr>
        <w:spacing w:line="480" w:lineRule="auto"/>
        <w:jc w:val="both"/>
      </w:pPr>
      <w:r>
        <w:t xml:space="preserve">The importance of alternative splicing in the immune system, has further demonstrated in mouse models. The </w:t>
      </w:r>
      <w:proofErr w:type="spellStart"/>
      <w:r>
        <w:t>ImmGen</w:t>
      </w:r>
      <w:proofErr w:type="spellEnd"/>
      <w:r>
        <w:t xml:space="preserve"> project was set up specifically to investigate gene expression and regulation in mice using microarray profiling. It </w:t>
      </w:r>
      <w:r w:rsidR="003152AD">
        <w:t>found that</w:t>
      </w:r>
      <w:r w:rsidR="00B3317E">
        <w:t xml:space="preserve"> found that in mice, around 60% of genes are expressed as multiple isoforms in T or B cells, and 70% of these had an impact on the lineage differentiation </w:t>
      </w:r>
      <w:r w:rsidR="00B3317E">
        <w:fldChar w:fldCharType="begin"/>
      </w:r>
      <w:r w:rsidR="004145E9">
        <w:instrText xml:space="preserve"> ADDIN EN.CITE &lt;EndNote&gt;&lt;Cite&gt;&lt;Author&gt;Ergun&lt;/Author&gt;&lt;Year&gt;2013&lt;/Year&gt;&lt;RecNum&gt;11&lt;/RecNum&gt;&lt;DisplayText&gt;(70)&lt;/DisplayText&gt;&lt;record&gt;&lt;rec-number&gt;11&lt;/rec-number&gt;&lt;foreign-keys&gt;&lt;key app="EN" db-id="swwa9vw25re9wae09pvv0eap0sppwtef9xps" timestamp="1560517713"&gt;11&lt;/key&gt;&lt;/foreign-keys&gt;&lt;ref-type name="Journal Article"&gt;17&lt;/ref-type&gt;&lt;contributors&gt;&lt;authors&gt;&lt;author&gt;Ergun, A.&lt;/author&gt;&lt;author&gt;Doran, G.&lt;/author&gt;&lt;author&gt;Costello, J. C.&lt;/author&gt;&lt;author&gt;Paik, H. H.&lt;/author&gt;&lt;author&gt;Collins, J. J.&lt;/author&gt;&lt;author&gt;Mathis, D.&lt;/author&gt;&lt;author&gt;Benoist, C.&lt;/author&gt;&lt;/authors&gt;&lt;/contributors&gt;&lt;auth-address&gt;Division of Immunology, Department of Microbiology and Immunobiology, Harvard Medical School, Boston, MA 02115, USA.&lt;/auth-address&gt;&lt;titles&gt;&lt;title&gt;Differential splicing across immune system lineag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4324-9&lt;/pages&gt;&lt;volume&gt;110&lt;/volume&gt;&lt;number&gt;35&lt;/number&gt;&lt;edition&gt;2013/08/13&lt;/edition&gt;&lt;keywords&gt;&lt;keyword&gt;*Alternative Splicing/genetics&lt;/keyword&gt;&lt;keyword&gt;*B-Lymphocytes&lt;/keyword&gt;&lt;keyword&gt;Cell Lineage/genetics&lt;/keyword&gt;&lt;keyword&gt;Humans&lt;/keyword&gt;&lt;keyword&gt;*T-Lymphocytes&lt;/keyword&gt;&lt;/keywords&gt;&lt;dates&gt;&lt;year&gt;2013&lt;/year&gt;&lt;pub-dates&gt;&lt;date&gt;Aug 27&lt;/date&gt;&lt;/pub-dates&gt;&lt;/dates&gt;&lt;isbn&gt;0027-8424&lt;/isbn&gt;&lt;accession-num&gt;23934048&lt;/accession-num&gt;&lt;urls&gt;&lt;/urls&gt;&lt;custom2&gt;PMC3761616&lt;/custom2&gt;&lt;electronic-resource-num&gt;10.1073/pnas.1311839110&lt;/electronic-resource-num&gt;&lt;remote-database-provider&gt;NLM&lt;/remote-database-provider&gt;&lt;language&gt;eng&lt;/language&gt;&lt;/record&gt;&lt;/Cite&gt;&lt;/EndNote&gt;</w:instrText>
      </w:r>
      <w:r w:rsidR="00B3317E">
        <w:fldChar w:fldCharType="separate"/>
      </w:r>
      <w:r w:rsidR="004145E9">
        <w:rPr>
          <w:noProof/>
        </w:rPr>
        <w:t>(70)</w:t>
      </w:r>
      <w:r w:rsidR="00B3317E">
        <w:fldChar w:fldCharType="end"/>
      </w:r>
      <w:r w:rsidR="00B3317E">
        <w:t xml:space="preserve">.  </w:t>
      </w:r>
      <w:r w:rsidR="00B3317E" w:rsidRPr="00327BCA">
        <w:t>Compound heterozygous mutations</w:t>
      </w:r>
      <w:r w:rsidR="00B3317E">
        <w:rPr>
          <w:i/>
        </w:rPr>
        <w:t xml:space="preserve"> in MALT1, </w:t>
      </w:r>
      <w:r w:rsidR="00B3317E">
        <w:t xml:space="preserve">mentioned earlier which is heavily implicated in activation of T-Cells, have been shown to bring about profound combined immunodeficiency. One of these variants was indeed a splice site acceptor change from the consensus AG to GG, Identified by whole exome sequencing </w:t>
      </w:r>
      <w:r w:rsidR="00B3317E">
        <w:fldChar w:fldCharType="begin">
          <w:fldData xml:space="preserve">PEVuZE5vdGU+PENpdGU+PEF1dGhvcj5QdW53YW5pPC9BdXRob3I+PFllYXI+MjAxNTwvWWVhcj48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</w:fldData>
        </w:fldChar>
      </w:r>
      <w:r w:rsidR="004145E9">
        <w:instrText xml:space="preserve"> ADDIN EN.CITE </w:instrText>
      </w:r>
      <w:r w:rsidR="004145E9">
        <w:fldChar w:fldCharType="begin">
          <w:fldData xml:space="preserve">PEVuZE5vdGU+PENpdGU+PEF1dGhvcj5QdW53YW5pPC9BdXRob3I+PFllYXI+MjAxNTwvWWVhcj48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</w:fldData>
        </w:fldChar>
      </w:r>
      <w:r w:rsidR="004145E9">
        <w:instrText xml:space="preserve"> ADDIN EN.CITE.DATA </w:instrText>
      </w:r>
      <w:r w:rsidR="004145E9">
        <w:fldChar w:fldCharType="end"/>
      </w:r>
      <w:r w:rsidR="00B3317E">
        <w:fldChar w:fldCharType="separate"/>
      </w:r>
      <w:r w:rsidR="004145E9">
        <w:rPr>
          <w:noProof/>
        </w:rPr>
        <w:t>(71)</w:t>
      </w:r>
      <w:r w:rsidR="00B3317E">
        <w:fldChar w:fldCharType="end"/>
      </w:r>
      <w:r w:rsidR="00B3317E">
        <w:t xml:space="preserve"> .  </w:t>
      </w:r>
    </w:p>
    <w:p w14:paraId="3BEC9F06" w14:textId="77777777" w:rsidR="00B3317E" w:rsidRPr="00AE37D2" w:rsidRDefault="00B3317E" w:rsidP="001732B3">
      <w:pPr>
        <w:spacing w:line="480" w:lineRule="auto"/>
        <w:jc w:val="both"/>
      </w:pPr>
    </w:p>
    <w:p w14:paraId="352C7E58" w14:textId="5D095DED" w:rsidR="00D41B2F" w:rsidRDefault="00106F0F" w:rsidP="001732B3">
      <w:pPr>
        <w:spacing w:line="480" w:lineRule="auto"/>
        <w:jc w:val="both"/>
        <w:rPr>
          <w:color w:val="FF0000"/>
        </w:rPr>
      </w:pPr>
      <w:r>
        <w:t xml:space="preserve">To further complicate the already </w:t>
      </w:r>
      <w:r w:rsidR="006543D4">
        <w:t xml:space="preserve">complex </w:t>
      </w:r>
      <w:r>
        <w:t xml:space="preserve">nexus of </w:t>
      </w:r>
      <w:r w:rsidR="003F5735">
        <w:t xml:space="preserve">control mechanisms contributing to </w:t>
      </w:r>
      <w:r>
        <w:t>PID, a range of</w:t>
      </w:r>
      <w:r w:rsidR="003F5735">
        <w:t xml:space="preserve"> epigenetic</w:t>
      </w:r>
      <w:r w:rsidR="00D1148D">
        <w:t xml:space="preserve"> mechanisms</w:t>
      </w:r>
      <w:r w:rsidR="003F5735">
        <w:t xml:space="preserve"> leading</w:t>
      </w:r>
      <w:r>
        <w:t xml:space="preserve"> to primary Immunodeficiencies have been observed and reviewed </w:t>
      </w:r>
      <w:r>
        <w:fldChar w:fldCharType="begin"/>
      </w:r>
      <w:r w:rsidR="004145E9">
        <w:instrText xml:space="preserve"> ADDIN EN.CITE &lt;EndNote&gt;&lt;Cite&gt;&lt;Author&gt;Campos-Sanchez&lt;/Author&gt;&lt;Year&gt;2019&lt;/Year&gt;&lt;RecNum&gt;43&lt;/RecNum&gt;&lt;DisplayText&gt;(72)&lt;/DisplayText&gt;&lt;record&gt;&lt;rec-number&gt;43&lt;/rec-number&gt;&lt;foreign-keys&gt;&lt;key app="EN" db-id="sx2rewz2prewfpeersr52v5vttftpsvts2xf" timestamp="1557307430"&gt;43&lt;/key&gt;&lt;/foreign-keys&gt;&lt;ref-type name="Journal Article"&gt;17&lt;/ref-type&gt;&lt;contributors&gt;&lt;authors&gt;&lt;author&gt;Campos-Sanchez, Elena&lt;/author&gt;&lt;author&gt;Martínez-Cano, Jorge&lt;/author&gt;&lt;author&gt;del Pino Molina, Lucía&lt;/author&gt;&lt;author&gt;López-Granados, Eduardo&lt;/author&gt;&lt;author&gt;Cobaleda, Cesar&lt;/author&gt;&lt;/authors&gt;&lt;/contributors&gt;&lt;titles&gt;&lt;title&gt;Epigenetic Deregulation in Human Primary Immunodeficiencies&lt;/title&gt;&lt;secondary-title&gt;Trends in Immunology&lt;/secondary-title&gt;&lt;/titles&gt;&lt;periodical&gt;&lt;full-title&gt;Trends in Immunology&lt;/full-title&gt;&lt;/periodical&gt;&lt;pages&gt;49-65&lt;/pages&gt;&lt;volume&gt;40&lt;/volume&gt;&lt;number&gt;1&lt;/number&gt;&lt;keywords&gt;&lt;keyword&gt;immunodeficiencies&lt;/keyword&gt;&lt;keyword&gt;epigenetics&lt;/keyword&gt;&lt;keyword&gt;ICF1 syndrome&lt;/keyword&gt;&lt;keyword&gt;Wolf–Hirschhorn syndrome&lt;/keyword&gt;&lt;keyword&gt;Kabuki syndrome&lt;/keyword&gt;&lt;/keywords&gt;&lt;dates&gt;&lt;year&gt;2019&lt;/year&gt;&lt;pub-dates&gt;&lt;date&gt;2019/01/01/&lt;/date&gt;&lt;/pub-dates&gt;&lt;/dates&gt;&lt;isbn&gt;1471-4906&lt;/isbn&gt;&lt;urls&gt;&lt;related-urls&gt;&lt;url&gt;http://www.sciencedirect.com/science/article/pii/S1471490618302126&lt;/url&gt;&lt;/related-urls&gt;&lt;/urls&gt;&lt;electronic-resource-num&gt;https://doi.org/10.1016/j.it.2018.11.005&lt;/electronic-resource-num&gt;&lt;/record&gt;&lt;/Cite&gt;&lt;/EndNote&gt;</w:instrText>
      </w:r>
      <w:r>
        <w:fldChar w:fldCharType="separate"/>
      </w:r>
      <w:r w:rsidR="004145E9">
        <w:rPr>
          <w:noProof/>
        </w:rPr>
        <w:t>(72)</w:t>
      </w:r>
      <w:r>
        <w:fldChar w:fldCharType="end"/>
      </w:r>
      <w:r>
        <w:t xml:space="preserve">. In principle, the majority of genes identified to be susceptible to variants </w:t>
      </w:r>
      <w:r w:rsidR="000207EA">
        <w:t>in PID, may also be subject to heritable epigenetic modifications which could lead to the same, or similar symptoms acting as a further coefficient value when calculating the potential number of disorders</w:t>
      </w:r>
      <w:r w:rsidR="00DA4B27">
        <w:t xml:space="preserve">, including those disorders affected by splicing, which can </w:t>
      </w:r>
      <w:r w:rsidR="009B39F0">
        <w:t xml:space="preserve">cause PID </w:t>
      </w:r>
      <w:r w:rsidR="00DA4B27">
        <w:t xml:space="preserve"> </w:t>
      </w:r>
      <w:r w:rsidR="00DA4B27">
        <w:fldChar w:fldCharType="begin"/>
      </w:r>
      <w:r w:rsidR="004145E9">
        <w:instrText xml:space="preserve"> ADDIN EN.CITE &lt;EndNote&gt;&lt;Cite&gt;&lt;Author&gt;Zhu&lt;/Author&gt;&lt;Year&gt;2018&lt;/Year&gt;&lt;RecNum&gt;52&lt;/RecNum&gt;&lt;DisplayText&gt;(73)&lt;/DisplayText&gt;&lt;record&gt;&lt;rec-number&gt;52&lt;/rec-number&gt;&lt;foreign-keys&gt;&lt;key app="EN" db-id="sx2rewz2prewfpeersr52v5vttftpsvts2xf" timestamp="1560890633"&gt;52&lt;/key&gt;&lt;/foreign-keys&gt;&lt;ref-type name="Journal Article"&gt;17&lt;/ref-type&gt;&lt;contributors&gt;&lt;authors&gt;&lt;author&gt;Zhu, Li-Yuan&lt;/author&gt;&lt;author&gt;Zhu, Yi-Ran&lt;/author&gt;&lt;author&gt;Dai, Dong-Jun&lt;/author&gt;&lt;author&gt;Wang, Xian&lt;/author&gt;&lt;author&gt;Jin, Hong-Chuan&lt;/author&gt;&lt;/authors&gt;&lt;/contributors&gt;&lt;titles&gt;&lt;title&gt;Epigenetic regulation of alternative splicing&lt;/title&gt;&lt;secondary-title&gt;American journal of cancer research&lt;/secondary-title&gt;&lt;alt-title&gt;Am J Cancer Res&lt;/alt-title&gt;&lt;/titles&gt;&lt;periodical&gt;&lt;full-title&gt;American journal of cancer research&lt;/full-title&gt;&lt;abbr-1&gt;Am J Cancer Res&lt;/abbr-1&gt;&lt;/periodical&gt;&lt;alt-periodical&gt;&lt;full-title&gt;American journal of cancer research&lt;/full-title&gt;&lt;abbr-1&gt;Am J Cancer Res&lt;/abbr-1&gt;&lt;/alt-periodical&gt;&lt;pages&gt;2346-2358&lt;/pages&gt;&lt;volume&gt;8&lt;/volume&gt;&lt;number&gt;12&lt;/number&gt;&lt;keywords&gt;&lt;keyword&gt;Alternative splicing&lt;/keyword&gt;&lt;keyword&gt;epigenetic regulation&lt;/keyword&gt;&lt;keyword&gt;lncRNAs&lt;/keyword&gt;&lt;keyword&gt;m6A modification&lt;/keyword&gt;&lt;/keywords&gt;&lt;dates&gt;&lt;year&gt;2018&lt;/year&gt;&lt;/dates&gt;&lt;publisher&gt;e-Century Publishing Corporation&lt;/publisher&gt;&lt;isbn&gt;2156-6976&lt;/isbn&gt;&lt;accession-num&gt;30662796&lt;/accession-num&gt;&lt;urls&gt;&lt;related-urls&gt;&lt;url&gt;https://www.ncbi.nlm.nih.gov/pubmed/30662796&lt;/url&gt;&lt;url&gt;https://www.ncbi.nlm.nih.gov/pmc/articles/PMC6325479/&lt;/url&gt;&lt;/related-urls&gt;&lt;/urls&gt;&lt;remote-database-name&gt;PubMed&lt;/remote-database-name&gt;&lt;language&gt;eng&lt;/language&gt;&lt;/record&gt;&lt;/Cite&gt;&lt;/EndNote&gt;</w:instrText>
      </w:r>
      <w:r w:rsidR="00DA4B27">
        <w:fldChar w:fldCharType="separate"/>
      </w:r>
      <w:r w:rsidR="004145E9">
        <w:rPr>
          <w:noProof/>
        </w:rPr>
        <w:t>(73)</w:t>
      </w:r>
      <w:r w:rsidR="00DA4B27">
        <w:fldChar w:fldCharType="end"/>
      </w:r>
      <w:r w:rsidR="00DA4B27">
        <w:t>.</w:t>
      </w:r>
      <w:r w:rsidR="000207EA" w:rsidRPr="00392CE0">
        <w:rPr>
          <w:color w:val="FF0000"/>
        </w:rPr>
        <w:t xml:space="preserve"> </w:t>
      </w:r>
    </w:p>
    <w:p w14:paraId="1120BEE7" w14:textId="2E8641A5" w:rsidR="00D1148D" w:rsidRDefault="00D1148D" w:rsidP="001732B3">
      <w:pPr>
        <w:spacing w:line="480" w:lineRule="auto"/>
        <w:jc w:val="both"/>
      </w:pPr>
    </w:p>
    <w:p w14:paraId="3A35C4BD" w14:textId="2EBCFDBA" w:rsidR="00D1148D" w:rsidRPr="00D1148D" w:rsidRDefault="00364E0A" w:rsidP="001732B3">
      <w:pPr>
        <w:spacing w:line="480" w:lineRule="auto"/>
        <w:jc w:val="both"/>
        <w:rPr>
          <w:i/>
        </w:rPr>
      </w:pPr>
      <w:r>
        <w:rPr>
          <w:i/>
        </w:rPr>
        <w:t xml:space="preserve">RNA in Diagnostics </w:t>
      </w:r>
    </w:p>
    <w:p w14:paraId="0A6D8905" w14:textId="09900B4E" w:rsidR="00380D28" w:rsidRDefault="0002402F" w:rsidP="001732B3">
      <w:pPr>
        <w:spacing w:line="480" w:lineRule="auto"/>
        <w:jc w:val="both"/>
      </w:pPr>
      <w:r>
        <w:t xml:space="preserve">RNA investigation technology and </w:t>
      </w:r>
      <w:r w:rsidR="006543D4">
        <w:t xml:space="preserve">its </w:t>
      </w:r>
      <w:r>
        <w:t>literature has experienced great leaps forward in recent years</w:t>
      </w:r>
      <w:r w:rsidR="006543D4">
        <w:t>,</w:t>
      </w:r>
      <w:r>
        <w:t xml:space="preserve"> in terms of technological advancement and cost reduction</w:t>
      </w:r>
      <w:r w:rsidR="00CA775B">
        <w:t xml:space="preserve"> </w:t>
      </w:r>
      <w:r w:rsidR="00CA775B">
        <w:fldChar w:fldCharType="begin"/>
      </w:r>
      <w:r w:rsidR="004145E9">
        <w:instrText xml:space="preserve"> ADDIN EN.CITE &lt;EndNote&gt;&lt;Cite&gt;&lt;Author&gt;Muir&lt;/Author&gt;&lt;Year&gt;2016&lt;/Year&gt;&lt;RecNum&gt;47&lt;/RecNum&gt;&lt;DisplayText&gt;(74)&lt;/DisplayText&gt;&lt;record&gt;&lt;rec-number&gt;47&lt;/rec-number&gt;&lt;foreign-keys&gt;&lt;key app="EN" db-id="sx2rewz2prewfpeersr52v5vttftpsvts2xf" timestamp="1559220866"&gt;47&lt;/key&gt;&lt;/foreign-keys&gt;&lt;ref-type name="Journal Article"&gt;17&lt;/ref-type&gt;&lt;contributors&gt;&lt;authors&gt;&lt;author&gt;Muir, Paul&lt;/author&gt;&lt;author&gt;Li, Shantao&lt;/author&gt;&lt;author&gt;Lou, Shaoke&lt;/author&gt;&lt;author&gt;Wang, Daifeng&lt;/author&gt;&lt;author&gt;Spakowicz, Daniel J.&lt;/author&gt;&lt;author&gt;Salichos, Leonidas&lt;/author&gt;&lt;author&gt;Zhang, Jing&lt;/author&gt;&lt;author&gt;Weinstock, George M.&lt;/author&gt;&lt;author&gt;Isaacs, Farren&lt;/author&gt;&lt;author&gt;Rozowsky, Joel&lt;/author&gt;&lt;author&gt;Gerstein, Mark&lt;/author&gt;&lt;/authors&gt;&lt;/contributors&gt;&lt;titles&gt;&lt;title&gt;The real cost of sequencing: scaling computation to keep pace with data generation&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53-53&lt;/pages&gt;&lt;volume&gt;17&lt;/volume&gt;&lt;keywords&gt;&lt;keyword&gt;Algorithms&lt;/keyword&gt;&lt;keyword&gt;Biomedical Research&lt;/keyword&gt;&lt;keyword&gt;Computational Biology/methods/*trends&lt;/keyword&gt;&lt;keyword&gt;Genomics&lt;/keyword&gt;&lt;keyword&gt;High-Throughput Nucleotide Sequencing/*economics/methods&lt;/keyword&gt;&lt;keyword&gt;Humans&lt;/keyword&gt;&lt;keyword&gt;Information Storage and Retrieval&lt;/keyword&gt;&lt;/keywords&gt;&lt;dates&gt;&lt;year&gt;2016&lt;/year&gt;&lt;/dates&gt;&lt;publisher&gt;BioMed Central&lt;/publisher&gt;&lt;isbn&gt;1474-760X&amp;#xD;1474-7596&lt;/isbn&gt;&lt;accession-num&gt;27009100&lt;/accession-num&gt;&lt;urls&gt;&lt;related-urls&gt;&lt;url&gt;https://www.ncbi.nlm.nih.gov/pubmed/27009100&lt;/url&gt;&lt;url&gt;https://www.ncbi.nlm.nih.gov/pmc/articles/PMC4806511/&lt;/url&gt;&lt;/related-urls&gt;&lt;/urls&gt;&lt;electronic-resource-num&gt;10.1186/s13059-016-0917-0&lt;/electronic-resource-num&gt;&lt;remote-database-name&gt;PubMed&lt;/remote-database-name&gt;&lt;language&gt;eng&lt;/language&gt;&lt;/record&gt;&lt;/Cite&gt;&lt;/EndNote&gt;</w:instrText>
      </w:r>
      <w:r w:rsidR="00CA775B">
        <w:fldChar w:fldCharType="separate"/>
      </w:r>
      <w:r w:rsidR="004145E9">
        <w:rPr>
          <w:noProof/>
        </w:rPr>
        <w:t>(74)</w:t>
      </w:r>
      <w:r w:rsidR="00CA775B">
        <w:fldChar w:fldCharType="end"/>
      </w:r>
      <w:r>
        <w:t>.</w:t>
      </w:r>
      <w:r w:rsidR="00D1148D">
        <w:t xml:space="preserve"> </w:t>
      </w:r>
      <w:r w:rsidR="00CA775B">
        <w:t xml:space="preserve">RNA Sequencing is now largely </w:t>
      </w:r>
      <w:r w:rsidR="00CA775B">
        <w:lastRenderedPageBreak/>
        <w:t>replacing microarrays as the most used q</w:t>
      </w:r>
      <w:r w:rsidR="00055B06">
        <w:t>uantitative methods of mapping</w:t>
      </w:r>
      <w:r w:rsidR="00CA775B">
        <w:t xml:space="preserve"> gene </w:t>
      </w:r>
      <w:r w:rsidR="00055B06">
        <w:t xml:space="preserve">expression profiles </w:t>
      </w:r>
      <w:r w:rsidR="00055B06">
        <w:fldChar w:fldCharType="begin"/>
      </w:r>
      <w:r w:rsidR="004145E9">
        <w:instrText xml:space="preserve"> ADDIN EN.CITE &lt;EndNote&gt;&lt;Cite&gt;&lt;Author&gt;Lowe&lt;/Author&gt;&lt;Year&gt;2017&lt;/Year&gt;&lt;RecNum&gt;48&lt;/RecNum&gt;&lt;DisplayText&gt;(75)&lt;/DisplayText&gt;&lt;record&gt;&lt;rec-number&gt;48&lt;/rec-number&gt;&lt;foreign-keys&gt;&lt;key app="EN" db-id="sx2rewz2prewfpeersr52v5vttftpsvts2xf" timestamp="1559221201"&gt;48&lt;/key&gt;&lt;/foreign-keys&gt;&lt;ref-type name="Journal Article"&gt;17&lt;/ref-type&gt;&lt;contributors&gt;&lt;authors&gt;&lt;author&gt;Lowe, Rohan&lt;/author&gt;&lt;author&gt;Shirley, Neil&lt;/author&gt;&lt;author&gt;Bleackley, Mark&lt;/author&gt;&lt;author&gt;Dolan, Stephen&lt;/author&gt;&lt;author&gt;Shafee, Thomas&lt;/author&gt;&lt;/authors&gt;&lt;/contributors&gt;&lt;titles&gt;&lt;title&gt;Transcriptomics technologies&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5457-e1005457&lt;/pages&gt;&lt;volume&gt;13&lt;/volume&gt;&lt;number&gt;5&lt;/number&gt;&lt;keywords&gt;&lt;keyword&gt;Animals&lt;/keyword&gt;&lt;keyword&gt;Cluster Analysis&lt;/keyword&gt;&lt;keyword&gt;Gene Expression Profiling/*methods&lt;/keyword&gt;&lt;keyword&gt;High-Throughput Nucleotide Sequencing/*methods&lt;/keyword&gt;&lt;keyword&gt;Humans&lt;/keyword&gt;&lt;keyword&gt;Image Processing, Computer-Assisted&lt;/keyword&gt;&lt;keyword&gt;Mice&lt;/keyword&gt;&lt;keyword&gt;Oligonucleotide Array Sequence Analysis&lt;/keyword&gt;&lt;keyword&gt;Organ Specificity&lt;/keyword&gt;&lt;keyword&gt;RNA/analysis/genetics/isolation &amp;amp; purification/metabolism&lt;/keyword&gt;&lt;keyword&gt;Rats&lt;/keyword&gt;&lt;keyword&gt;Sequence Analysis, RNA/*methods&lt;/keyword&gt;&lt;/keywords&gt;&lt;dates&gt;&lt;year&gt;2017&lt;/year&gt;&lt;/dates&gt;&lt;publisher&gt;Public Library of Science&lt;/publisher&gt;&lt;isbn&gt;1553-7358&amp;#xD;1553-734X&lt;/isbn&gt;&lt;accession-num&gt;28545146&lt;/accession-num&gt;&lt;urls&gt;&lt;related-urls&gt;&lt;url&gt;https://www.ncbi.nlm.nih.gov/pubmed/28545146&lt;/url&gt;&lt;url&gt;https://www.ncbi.nlm.nih.gov/pmc/articles/PMC5436640/&lt;/url&gt;&lt;/related-urls&gt;&lt;/urls&gt;&lt;electronic-resource-num&gt;10.1371/journal.pcbi.1005457&lt;/electronic-resource-num&gt;&lt;remote-database-name&gt;PubMed&lt;/remote-database-name&gt;&lt;language&gt;eng&lt;/language&gt;&lt;/record&gt;&lt;/Cite&gt;&lt;/EndNote&gt;</w:instrText>
      </w:r>
      <w:r w:rsidR="00055B06">
        <w:fldChar w:fldCharType="separate"/>
      </w:r>
      <w:r w:rsidR="004145E9">
        <w:rPr>
          <w:noProof/>
        </w:rPr>
        <w:t>(75)</w:t>
      </w:r>
      <w:r w:rsidR="00055B06">
        <w:fldChar w:fldCharType="end"/>
      </w:r>
      <w:r w:rsidR="00055B06">
        <w:t>.</w:t>
      </w:r>
      <w:r w:rsidR="00CA775B">
        <w:t xml:space="preserve"> </w:t>
      </w:r>
      <w:r w:rsidR="00D1148D">
        <w:t>The transcriptome – or RNA</w:t>
      </w:r>
      <w:r>
        <w:t xml:space="preserve"> expression profile of a given tissue can give unparalleled insight into the elegant inner workings</w:t>
      </w:r>
      <w:r w:rsidR="00380D28">
        <w:t xml:space="preserve"> of the cell</w:t>
      </w:r>
      <w:r w:rsidR="003A6336">
        <w:t>. Through capture of all internal RNA species it</w:t>
      </w:r>
      <w:r w:rsidR="00380D28">
        <w:t xml:space="preserve"> characterises</w:t>
      </w:r>
      <w:r>
        <w:t xml:space="preserve"> the</w:t>
      </w:r>
      <w:r w:rsidR="00380D28">
        <w:t xml:space="preserve"> </w:t>
      </w:r>
      <w:r w:rsidR="006543D4">
        <w:t xml:space="preserve">cellular </w:t>
      </w:r>
      <w:r w:rsidR="00D1148D">
        <w:t xml:space="preserve">gene transcription architecture and </w:t>
      </w:r>
      <w:r w:rsidR="003A6336">
        <w:t>can deliver an instantaneous picture of</w:t>
      </w:r>
      <w:r w:rsidR="00D1148D">
        <w:t xml:space="preserve"> environment–cell interaction</w:t>
      </w:r>
      <w:r w:rsidR="003A6336">
        <w:t xml:space="preserve"> or</w:t>
      </w:r>
      <w:r w:rsidR="00D1148D">
        <w:t xml:space="preserve"> </w:t>
      </w:r>
      <w:r w:rsidR="00380D28">
        <w:t>response programme</w:t>
      </w:r>
      <w:r w:rsidR="00055B06">
        <w:t xml:space="preserve"> </w:t>
      </w:r>
      <w:r w:rsidR="00055B06">
        <w:fldChar w:fldCharType="begin">
          <w:fldData xml:space="preserve">PEVuZE5vdGU+PENpdGU+PEF1dGhvcj5Mb3dlPC9BdXRob3I+PFllYXI+MjAxNzwvWWVhcj48UmVj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xMjAwLTEyMjA8L3BhZ2VzPjx2b2x1bWU+MTIy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</w:fldData>
        </w:fldChar>
      </w:r>
      <w:r w:rsidR="004145E9">
        <w:instrText xml:space="preserve"> ADDIN EN.CITE </w:instrText>
      </w:r>
      <w:r w:rsidR="004145E9">
        <w:fldChar w:fldCharType="begin">
          <w:fldData xml:space="preserve">PEVuZE5vdGU+PENpdGU+PEF1dGhvcj5Mb3dlPC9BdXRob3I+PFllYXI+MjAxNzwvWWVhcj48UmVj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xMjAwLTEyMjA8L3BhZ2VzPjx2b2x1bWU+MTIy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</w:fldData>
        </w:fldChar>
      </w:r>
      <w:r w:rsidR="004145E9">
        <w:instrText xml:space="preserve"> ADDIN EN.CITE.DATA </w:instrText>
      </w:r>
      <w:r w:rsidR="004145E9">
        <w:fldChar w:fldCharType="end"/>
      </w:r>
      <w:r w:rsidR="00055B06">
        <w:fldChar w:fldCharType="separate"/>
      </w:r>
      <w:r w:rsidR="004145E9">
        <w:rPr>
          <w:noProof/>
        </w:rPr>
        <w:t>(75, 76)</w:t>
      </w:r>
      <w:r w:rsidR="00055B06">
        <w:fldChar w:fldCharType="end"/>
      </w:r>
      <w:r w:rsidR="00CA775B">
        <w:t xml:space="preserve"> </w:t>
      </w:r>
      <w:r>
        <w:t>.</w:t>
      </w:r>
      <w:r w:rsidR="00265542">
        <w:t xml:space="preserve"> </w:t>
      </w:r>
    </w:p>
    <w:p w14:paraId="3BEBBD14" w14:textId="760E6C8D" w:rsidR="00EA06B6" w:rsidRDefault="00EA06B6" w:rsidP="001732B3">
      <w:pPr>
        <w:spacing w:line="480" w:lineRule="auto"/>
        <w:jc w:val="both"/>
      </w:pPr>
      <w:r>
        <w:t>A range of technologies exist for conducting RNA sequencing, each with its own strengths</w:t>
      </w:r>
      <w:r w:rsidR="006543D4">
        <w:t xml:space="preserve"> and limitations</w:t>
      </w:r>
      <w:r>
        <w:t xml:space="preserve">. Long read sequencing provides reliable structural information but </w:t>
      </w:r>
      <w:r w:rsidR="004F6AB4">
        <w:t>can have</w:t>
      </w:r>
      <w:r>
        <w:t xml:space="preserve"> sub-optimal reliability in base calling </w:t>
      </w:r>
      <w:r w:rsidR="00742F08" w:rsidRPr="00DA4B27">
        <w:fldChar w:fldCharType="begin"/>
      </w:r>
      <w:r w:rsidR="004145E9">
        <w:instrText xml:space="preserve"> ADDIN EN.CITE &lt;EndNote&gt;&lt;Cite&gt;&lt;Author&gt;Feng&lt;/Author&gt;&lt;Year&gt;2015&lt;/Year&gt;&lt;RecNum&gt;26&lt;/RecNum&gt;&lt;DisplayText&gt;(77)&lt;/DisplayText&gt;&lt;record&gt;&lt;rec-number&gt;26&lt;/rec-number&gt;&lt;foreign-keys&gt;&lt;key app="EN" db-id="swwa9vw25re9wae09pvv0eap0sppwtef9xps" timestamp="1560790397"&gt;26&lt;/key&gt;&lt;/foreign-keys&gt;&lt;ref-type name="Journal Article"&gt;17&lt;/ref-type&gt;&lt;contributors&gt;&lt;authors&gt;&lt;author&gt;Feng, Yanxiao&lt;/author&gt;&lt;author&gt;Zhang, Yuechuan&lt;/author&gt;&lt;author&gt;Ying, Cuifeng&lt;/author&gt;&lt;author&gt;Wang, Deqiang&lt;/author&gt;&lt;author&gt;Du, Chunlei&lt;/author&gt;&lt;/authors&gt;&lt;/contributors&gt;&lt;titles&gt;&lt;title&gt;Nanopore-based Fourth-generation DNA Sequencing Technology&lt;/title&gt;&lt;secondary-title&gt;Genomics, Proteomics &amp;amp; Bioinformatics&lt;/secondary-title&gt;&lt;/titles&gt;&lt;periodical&gt;&lt;full-title&gt;Genomics, Proteomics &amp;amp; Bioinformatics&lt;/full-title&gt;&lt;/periodical&gt;&lt;pages&gt;4-16&lt;/pages&gt;&lt;volume&gt;13&lt;/volume&gt;&lt;number&gt;1&lt;/number&gt;&lt;keywords&gt;&lt;keyword&gt;Nanopore&lt;/keyword&gt;&lt;keyword&gt;DNA sequencing&lt;/keyword&gt;&lt;keyword&gt;Single base&lt;/keyword&gt;&lt;keyword&gt;Single molecule&lt;/keyword&gt;&lt;/keywords&gt;&lt;dates&gt;&lt;year&gt;2015&lt;/year&gt;&lt;pub-dates&gt;&lt;date&gt;2015/02/01/&lt;/date&gt;&lt;/pub-dates&gt;&lt;/dates&gt;&lt;isbn&gt;1672-0229&lt;/isbn&gt;&lt;urls&gt;&lt;related-urls&gt;&lt;url&gt;http://www.sciencedirect.com/science/article/pii/S1672022915000133&lt;/url&gt;&lt;/related-urls&gt;&lt;/urls&gt;&lt;electronic-resource-num&gt;https://doi.org/10.1016/j.gpb.2015.01.009&lt;/electronic-resource-num&gt;&lt;/record&gt;&lt;/Cite&gt;&lt;/EndNote&gt;</w:instrText>
      </w:r>
      <w:r w:rsidR="00742F08" w:rsidRPr="00DA4B27">
        <w:fldChar w:fldCharType="separate"/>
      </w:r>
      <w:r w:rsidR="004145E9">
        <w:rPr>
          <w:noProof/>
        </w:rPr>
        <w:t>(77)</w:t>
      </w:r>
      <w:r w:rsidR="00742F08" w:rsidRPr="00DA4B27">
        <w:fldChar w:fldCharType="end"/>
      </w:r>
      <w:r w:rsidR="00742F08" w:rsidRPr="00DA4B27">
        <w:t xml:space="preserve">, </w:t>
      </w:r>
      <w:r w:rsidRPr="00DA4B27">
        <w:t xml:space="preserve">or is </w:t>
      </w:r>
      <w:r w:rsidR="006543D4">
        <w:t>more</w:t>
      </w:r>
      <w:r w:rsidRPr="00DA4B27">
        <w:t xml:space="preserve"> expensive for high throughput analysis</w:t>
      </w:r>
      <w:r w:rsidR="002C0A3D">
        <w:t xml:space="preserve"> </w:t>
      </w:r>
      <w:r w:rsidR="00742F08" w:rsidRPr="00DA4B27">
        <w:fldChar w:fldCharType="begin"/>
      </w:r>
      <w:r w:rsidR="004145E9">
        <w:instrText xml:space="preserve"> ADDIN EN.CITE &lt;EndNote&gt;&lt;Cite&gt;&lt;Author&gt;Rhoads&lt;/Author&gt;&lt;Year&gt;2015&lt;/Year&gt;&lt;RecNum&gt;25&lt;/RecNum&gt;&lt;DisplayText&gt;(78)&lt;/DisplayText&gt;&lt;record&gt;&lt;rec-number&gt;25&lt;/rec-number&gt;&lt;foreign-keys&gt;&lt;key app="EN" db-id="swwa9vw25re9wae09pvv0eap0sppwtef9xps" timestamp="1560790336"&gt;25&lt;/key&gt;&lt;/foreign-keys&gt;&lt;ref-type name="Journal Article"&gt;17&lt;/ref-type&gt;&lt;contributors&gt;&lt;authors&gt;&lt;author&gt;Rhoads, Anthony&lt;/author&gt;&lt;author&gt;Au, Kin Fai&lt;/author&gt;&lt;/authors&gt;&lt;/contributors&gt;&lt;titles&gt;&lt;title&gt;PacBio Sequencing and Its Applications&lt;/title&gt;&lt;secondary-title&gt;Genomics, Proteomics &amp;amp; Bioinformatics&lt;/secondary-title&gt;&lt;/titles&gt;&lt;periodical&gt;&lt;full-title&gt;Genomics, Proteomics &amp;amp; Bioinformatics&lt;/full-title&gt;&lt;/periodical&gt;&lt;pages&gt;278-289&lt;/pages&gt;&lt;volume&gt;13&lt;/volume&gt;&lt;number&gt;5&lt;/number&gt;&lt;keywords&gt;&lt;keyword&gt;Third-generation sequencing&lt;/keyword&gt;&lt;keyword&gt;assembly&lt;/keyword&gt;&lt;keyword&gt;Gene isoform detection&lt;/keyword&gt;&lt;keyword&gt;Methylation&lt;/keyword&gt;&lt;keyword&gt;Hybrid sequencing&lt;/keyword&gt;&lt;/keywords&gt;&lt;dates&gt;&lt;year&gt;2015&lt;/year&gt;&lt;pub-dates&gt;&lt;date&gt;2015/10/01/&lt;/date&gt;&lt;/pub-dates&gt;&lt;/dates&gt;&lt;isbn&gt;1672-0229&lt;/isbn&gt;&lt;urls&gt;&lt;related-urls&gt;&lt;url&gt;http://www.sciencedirect.com/science/article/pii/S1672022915001345&lt;/url&gt;&lt;/related-urls&gt;&lt;/urls&gt;&lt;electronic-resource-num&gt;https://doi.org/10.1016/j.gpb.2015.08.002&lt;/electronic-resource-num&gt;&lt;/record&gt;&lt;/Cite&gt;&lt;/EndNote&gt;</w:instrText>
      </w:r>
      <w:r w:rsidR="00742F08" w:rsidRPr="00DA4B27">
        <w:fldChar w:fldCharType="separate"/>
      </w:r>
      <w:r w:rsidR="004145E9">
        <w:rPr>
          <w:noProof/>
        </w:rPr>
        <w:t>(78)</w:t>
      </w:r>
      <w:r w:rsidR="00742F08" w:rsidRPr="00DA4B27">
        <w:fldChar w:fldCharType="end"/>
      </w:r>
      <w:r w:rsidR="00DA4B27" w:rsidRPr="00DA4B27">
        <w:t>.</w:t>
      </w:r>
      <w:r w:rsidR="00DA4B27">
        <w:t xml:space="preserve"> Short read </w:t>
      </w:r>
      <w:r w:rsidR="003A1347">
        <w:t xml:space="preserve">NGS </w:t>
      </w:r>
      <w:r w:rsidR="00DA4B27">
        <w:t>RNA</w:t>
      </w:r>
      <w:r w:rsidR="003A1347">
        <w:t xml:space="preserve">Seq involves sonication or enzymatic </w:t>
      </w:r>
      <w:r w:rsidR="00911A81">
        <w:t>degradation</w:t>
      </w:r>
      <w:r w:rsidR="00DA4B27">
        <w:t xml:space="preserve"> of RNA into smaller fragments, </w:t>
      </w:r>
      <w:r w:rsidR="003A1347">
        <w:t xml:space="preserve">selection of fragments using one of a number of methods, cDNA synthesis, the construction of a library and subsequent sequencing </w:t>
      </w:r>
      <w:r w:rsidR="00E87EC9">
        <w:t xml:space="preserve">followed by realignment </w:t>
      </w:r>
      <w:r w:rsidR="003A1347">
        <w:fldChar w:fldCharType="begin"/>
      </w:r>
      <w:r w:rsidR="004145E9">
        <w:instrText xml:space="preserve"> ADDIN EN.CITE &lt;EndNote&gt;&lt;Cite&gt;&lt;Author&gt;Kukurba&lt;/Author&gt;&lt;Year&gt;2015&lt;/Year&gt;&lt;RecNum&gt;54&lt;/RecNum&gt;&lt;DisplayText&gt;(79)&lt;/DisplayText&gt;&lt;record&gt;&lt;rec-number&gt;54&lt;/rec-number&gt;&lt;foreign-keys&gt;&lt;key app="EN" db-id="sx2rewz2prewfpeersr52v5vttftpsvts2xf" timestamp="1560891347"&gt;54&lt;/key&gt;&lt;/foreign-keys&gt;&lt;ref-type name="Journal Article"&gt;17&lt;/ref-type&gt;&lt;contributors&gt;&lt;authors&gt;&lt;author&gt;Kukurba, Kimberly R.&lt;/author&gt;&lt;author&gt;Montgomery, Stephen B.&lt;/author&gt;&lt;/authors&gt;&lt;/contributors&gt;&lt;titles&gt;&lt;title&gt;RNA Sequencing and Analysis&lt;/title&gt;&lt;secondary-title&gt;Cold Spring Harbor protocols&lt;/secondary-title&gt;&lt;alt-title&gt;Cold Spring Harb Protoc&lt;/alt-title&gt;&lt;/titles&gt;&lt;periodical&gt;&lt;full-title&gt;Cold Spring Harbor protocols&lt;/full-title&gt;&lt;abbr-1&gt;Cold Spring Harb Protoc&lt;/abbr-1&gt;&lt;/periodical&gt;&lt;alt-periodical&gt;&lt;full-title&gt;Cold Spring Harbor protocols&lt;/full-title&gt;&lt;abbr-1&gt;Cold Spring Harb Protoc&lt;/abbr-1&gt;&lt;/alt-periodical&gt;&lt;pages&gt;951-969&lt;/pages&gt;&lt;volume&gt;2015&lt;/volume&gt;&lt;number&gt;11&lt;/number&gt;&lt;keywords&gt;&lt;keyword&gt;Computational Biology/*methods&lt;/keyword&gt;&lt;keyword&gt;High-Throughput Nucleotide Sequencing/*methods&lt;/keyword&gt;&lt;keyword&gt;Sequence Analysis/*methods&lt;/keyword&gt;&lt;keyword&gt;Sequence Analysis, RNA/*methods&lt;/keyword&gt;&lt;/keywords&gt;&lt;dates&gt;&lt;year&gt;2015&lt;/year&gt;&lt;/dates&gt;&lt;isbn&gt;1559-6095&amp;#xD;1940-3402&lt;/isbn&gt;&lt;accession-num&gt;25870306&lt;/accession-num&gt;&lt;urls&gt;&lt;related-urls&gt;&lt;url&gt;https://www.ncbi.nlm.nih.gov/pubmed/25870306&lt;/url&gt;&lt;url&gt;https://www.ncbi.nlm.nih.gov/pmc/articles/PMC4863231/&lt;/url&gt;&lt;/related-urls&gt;&lt;/urls&gt;&lt;electronic-resource-num&gt;10.1101/pdb.top084970&lt;/electronic-resource-num&gt;&lt;remote-database-name&gt;PubMed&lt;/remote-database-name&gt;&lt;language&gt;eng&lt;/language&gt;&lt;/record&gt;&lt;/Cite&gt;&lt;/EndNote&gt;</w:instrText>
      </w:r>
      <w:r w:rsidR="003A1347">
        <w:fldChar w:fldCharType="separate"/>
      </w:r>
      <w:r w:rsidR="004145E9">
        <w:rPr>
          <w:noProof/>
        </w:rPr>
        <w:t>(79)</w:t>
      </w:r>
      <w:r w:rsidR="003A1347">
        <w:fldChar w:fldCharType="end"/>
      </w:r>
      <w:r w:rsidR="003A1347">
        <w:t>.</w:t>
      </w:r>
      <w:r w:rsidR="006543D4">
        <w:t xml:space="preserve"> This technology has been the currently favoured approach for high throughput analysis.</w:t>
      </w:r>
    </w:p>
    <w:p w14:paraId="3A72CFB4" w14:textId="3A9FF433" w:rsidR="003A6336" w:rsidRDefault="003A6336" w:rsidP="001732B3">
      <w:pPr>
        <w:spacing w:line="480" w:lineRule="auto"/>
        <w:jc w:val="both"/>
      </w:pPr>
      <w:r>
        <w:t>Current</w:t>
      </w:r>
      <w:r w:rsidR="003A1347">
        <w:t>ly, this</w:t>
      </w:r>
      <w:r>
        <w:t xml:space="preserve"> technology generates</w:t>
      </w:r>
      <w:r w:rsidR="00265542">
        <w:t xml:space="preserve"> </w:t>
      </w:r>
      <w:r>
        <w:t xml:space="preserve">a mixture of </w:t>
      </w:r>
      <w:r w:rsidR="00265542">
        <w:t>bo</w:t>
      </w:r>
      <w:r w:rsidR="00380D28">
        <w:t xml:space="preserve">th </w:t>
      </w:r>
      <w:r w:rsidR="00D1148D">
        <w:t xml:space="preserve">quantitative and </w:t>
      </w:r>
      <w:r w:rsidR="00380D28">
        <w:t xml:space="preserve">qualitative analysis </w:t>
      </w:r>
      <w:r w:rsidR="003A1347">
        <w:t xml:space="preserve">opportunities </w:t>
      </w:r>
      <w:r w:rsidR="00380D28">
        <w:t>of RNA species</w:t>
      </w:r>
      <w:r>
        <w:t>:</w:t>
      </w:r>
      <w:r w:rsidR="00D1148D">
        <w:t xml:space="preserve"> Qualitative transcriptome profiling outcomes include identification</w:t>
      </w:r>
      <w:r w:rsidR="00380D28">
        <w:t xml:space="preserve"> </w:t>
      </w:r>
      <w:r w:rsidR="00D1148D">
        <w:t xml:space="preserve">of sequence </w:t>
      </w:r>
      <w:r>
        <w:t xml:space="preserve">variants </w:t>
      </w:r>
      <w:r w:rsidR="00D1148D">
        <w:t>at the level of the genome</w:t>
      </w:r>
      <w:r w:rsidR="00EC350C">
        <w:t xml:space="preserve"> </w:t>
      </w:r>
      <w:r w:rsidR="00EC350C">
        <w:fldChar w:fldCharType="begin"/>
      </w:r>
      <w:r w:rsidR="004145E9">
        <w:instrText xml:space="preserve"> ADDIN EN.CITE &lt;EndNote&gt;&lt;Cite&gt;&lt;Author&gt;Neums&lt;/Author&gt;&lt;Year&gt;2017&lt;/Year&gt;&lt;RecNum&gt;29&lt;/RecNum&gt;&lt;DisplayText&gt;(80)&lt;/DisplayText&gt;&lt;record&gt;&lt;rec-number&gt;29&lt;/rec-number&gt;&lt;foreign-keys&gt;&lt;key app="EN" db-id="swwa9vw25re9wae09pvv0eap0sppwtef9xps" timestamp="1560791115"&gt;29&lt;/key&gt;&lt;/foreign-keys&gt;&lt;ref-type name="Journal Article"&gt;17&lt;/ref-type&gt;&lt;contributors&gt;&lt;authors&gt;&lt;author&gt;Neums, Lisa&lt;/author&gt;&lt;author&gt;Suenaga, Seiji&lt;/author&gt;&lt;author&gt;Beyerlein, Peter&lt;/author&gt;&lt;author&gt;Anders, Sara&lt;/author&gt;&lt;author&gt;Koestler, Devin&lt;/author&gt;&lt;author&gt;Mariani, Andrea&lt;/author&gt;&lt;author&gt;Chien, Jeremy&lt;/author&gt;&lt;/authors&gt;&lt;/contributors&gt;&lt;titles&gt;&lt;title&gt;VaDiR: an integrated approach to Variant Detection in RNA&lt;/title&gt;&lt;secondary-title&gt;GigaScience&lt;/secondary-title&gt;&lt;/titles&gt;&lt;periodical&gt;&lt;full-title&gt;GigaScience&lt;/full-title&gt;&lt;/periodical&gt;&lt;volume&gt;7&lt;/volume&gt;&lt;number&gt;2&lt;/number&gt;&lt;dates&gt;&lt;year&gt;2017&lt;/year&gt;&lt;/dates&gt;&lt;isbn&gt;2047-217X&lt;/isbn&gt;&lt;urls&gt;&lt;related-urls&gt;&lt;url&gt;https://doi.org/10.1093/gigascience/gix122&lt;/url&gt;&lt;/related-urls&gt;&lt;/urls&gt;&lt;electronic-resource-num&gt;10.1093/gigascience/gix122&lt;/electronic-resource-num&gt;&lt;access-date&gt;6/17/2019&lt;/access-date&gt;&lt;/record&gt;&lt;/Cite&gt;&lt;/EndNote&gt;</w:instrText>
      </w:r>
      <w:r w:rsidR="00EC350C">
        <w:fldChar w:fldCharType="separate"/>
      </w:r>
      <w:r w:rsidR="004145E9">
        <w:rPr>
          <w:noProof/>
        </w:rPr>
        <w:t>(80)</w:t>
      </w:r>
      <w:r w:rsidR="00EC350C">
        <w:fldChar w:fldCharType="end"/>
      </w:r>
      <w:r w:rsidR="00647D49">
        <w:t>,</w:t>
      </w:r>
      <w:r w:rsidR="00D1148D">
        <w:t xml:space="preserve"> somatic cell mosaics</w:t>
      </w:r>
      <w:r w:rsidR="00647D49">
        <w:t>,</w:t>
      </w:r>
      <w:r w:rsidR="00D1148D">
        <w:t xml:space="preserve"> </w:t>
      </w:r>
      <w:r>
        <w:t>non-canonical splice variants,</w:t>
      </w:r>
      <w:r w:rsidR="00D1148D">
        <w:t xml:space="preserve"> occurring either due to </w:t>
      </w:r>
      <w:r w:rsidR="00D1148D" w:rsidRPr="00D1148D">
        <w:rPr>
          <w:i/>
        </w:rPr>
        <w:t>cis</w:t>
      </w:r>
      <w:r w:rsidR="00D1148D">
        <w:t xml:space="preserve"> or </w:t>
      </w:r>
      <w:r w:rsidR="00D1148D" w:rsidRPr="00D1148D">
        <w:rPr>
          <w:i/>
        </w:rPr>
        <w:t>trans-</w:t>
      </w:r>
      <w:r w:rsidR="00D1148D">
        <w:t xml:space="preserve">acting factor </w:t>
      </w:r>
      <w:r w:rsidR="00485904">
        <w:t>aberrations</w:t>
      </w:r>
      <w:r w:rsidR="00605C1E">
        <w:t xml:space="preserve"> </w:t>
      </w:r>
      <w:r w:rsidR="00605C1E">
        <w:fldChar w:fldCharType="begin"/>
      </w:r>
      <w:r w:rsidR="00902488">
        <w:instrText xml:space="preserve"> ADDIN EN.CITE &lt;EndNote&gt;&lt;Cite&gt;&lt;Author&gt;Ward&lt;/Author&gt;&lt;Year&gt;2010&lt;/Year&gt;&lt;RecNum&gt;44&lt;/RecNum&gt;&lt;DisplayText&gt;(45)&lt;/DisplayText&gt;&lt;record&gt;&lt;rec-number&gt;44&lt;/rec-number&gt;&lt;foreign-keys&gt;&lt;key app="EN" db-id="swwa9vw25re9wae09pvv0eap0sppwtef9xps" timestamp="1560804313"&gt;44&lt;/key&gt;&lt;/foreign-keys&gt;&lt;ref-type name="Journal Article"&gt;17&lt;/ref-type&gt;&lt;contributors&gt;&lt;authors&gt;&lt;author&gt;Ward, Amanda J.&lt;/author&gt;&lt;author&gt;Cooper, Thomas A.&lt;/author&gt;&lt;/authors&gt;&lt;/contributors&gt;&lt;titles&gt;&lt;title&gt;The pathobiology of splicing&lt;/title&gt;&lt;secondary-title&gt;The Journal of pathology&lt;/secondary-title&gt;&lt;alt-title&gt;J Pathol&lt;/alt-title&gt;&lt;/titles&gt;&lt;periodical&gt;&lt;full-title&gt;The Journal of pathology&lt;/full-title&gt;&lt;abbr-1&gt;J Pathol&lt;/abbr-1&gt;&lt;/periodical&gt;&lt;alt-periodical&gt;&lt;full-title&gt;The Journal of pathology&lt;/full-title&gt;&lt;abbr-1&gt;J Pathol&lt;/abbr-1&gt;&lt;/alt-periodical&gt;&lt;pages&gt;152-163&lt;/pages&gt;&lt;volume&gt;220&lt;/volume&gt;&lt;number&gt;2&lt;/number&gt;&lt;keywords&gt;&lt;keyword&gt;Alternative Splicing/genetics&lt;/keyword&gt;&lt;keyword&gt;Exons/genetics&lt;/keyword&gt;&lt;keyword&gt;Genes, Neoplasm/genetics&lt;/keyword&gt;&lt;keyword&gt;Genetic Predisposition to Disease/*genetics&lt;/keyword&gt;&lt;keyword&gt;Genetic Therapy/methods&lt;/keyword&gt;&lt;keyword&gt;Humans&lt;/keyword&gt;&lt;keyword&gt;Introns/genetics&lt;/keyword&gt;&lt;keyword&gt;Mutation&lt;/keyword&gt;&lt;keyword&gt;Neoplasms/genetics&lt;/keyword&gt;&lt;keyword&gt;RNA Splicing/*genetics&lt;/keyword&gt;&lt;keyword&gt;RNA, Messenger/biosynthesis/genetics&lt;/keyword&gt;&lt;/keywords&gt;&lt;dates&gt;&lt;year&gt;2010&lt;/year&gt;&lt;/dates&gt;&lt;isbn&gt;1096-9896&amp;#xD;0022-3417&lt;/isbn&gt;&lt;accession-num&gt;19918805&lt;/accession-num&gt;&lt;urls&gt;&lt;related-urls&gt;&lt;url&gt;https://www.ncbi.nlm.nih.gov/pubmed/19918805&lt;/url&gt;&lt;url&gt;https://www.ncbi.nlm.nih.gov/pmc/articles/PMC2855871/&lt;/url&gt;&lt;/related-urls&gt;&lt;/urls&gt;&lt;electronic-resource-num&gt;10.1002/path.2649&lt;/electronic-resource-num&gt;&lt;remote-database-name&gt;PubMed&lt;/remote-database-name&gt;&lt;language&gt;eng&lt;/language&gt;&lt;/record&gt;&lt;/Cite&gt;&lt;/EndNote&gt;</w:instrText>
      </w:r>
      <w:r w:rsidR="00605C1E">
        <w:fldChar w:fldCharType="separate"/>
      </w:r>
      <w:r w:rsidR="00902488">
        <w:rPr>
          <w:noProof/>
        </w:rPr>
        <w:t>(45)</w:t>
      </w:r>
      <w:r w:rsidR="00605C1E">
        <w:fldChar w:fldCharType="end"/>
      </w:r>
      <w:r w:rsidR="00605C1E" w:rsidRPr="00605C1E">
        <w:t>.</w:t>
      </w:r>
      <w:r w:rsidR="00605C1E">
        <w:rPr>
          <w:color w:val="FF0000"/>
        </w:rPr>
        <w:t xml:space="preserve"> </w:t>
      </w:r>
      <w:r>
        <w:t>Quant</w:t>
      </w:r>
      <w:r w:rsidR="00D1148D">
        <w:t>itative</w:t>
      </w:r>
      <w:r w:rsidR="005F7DDA">
        <w:t xml:space="preserve"> outcomes of</w:t>
      </w:r>
      <w:r w:rsidR="00380D28">
        <w:t xml:space="preserve"> transcriptional</w:t>
      </w:r>
      <w:r w:rsidR="005F7DDA">
        <w:t xml:space="preserve"> profiling include</w:t>
      </w:r>
      <w:r w:rsidR="00380D28">
        <w:t xml:space="preserve"> </w:t>
      </w:r>
      <w:r w:rsidR="005F7DDA">
        <w:t>differentially expressed genes</w:t>
      </w:r>
      <w:r w:rsidR="00167477">
        <w:t xml:space="preserve">, alternative splicing events and allele specific expression quantification </w:t>
      </w:r>
      <w:r w:rsidR="00167477">
        <w:fldChar w:fldCharType="begin"/>
      </w:r>
      <w:r w:rsidR="004145E9">
        <w:instrText xml:space="preserve"> ADDIN EN.CITE &lt;EndNote&gt;&lt;Cite&gt;&lt;Author&gt;Kukurba&lt;/Author&gt;&lt;Year&gt;2015&lt;/Year&gt;&lt;RecNum&gt;54&lt;/RecNum&gt;&lt;DisplayText&gt;(79)&lt;/DisplayText&gt;&lt;record&gt;&lt;rec-number&gt;54&lt;/rec-number&gt;&lt;foreign-keys&gt;&lt;key app="EN" db-id="sx2rewz2prewfpeersr52v5vttftpsvts2xf" timestamp="1560891347"&gt;54&lt;/key&gt;&lt;/foreign-keys&gt;&lt;ref-type name="Journal Article"&gt;17&lt;/ref-type&gt;&lt;contributors&gt;&lt;authors&gt;&lt;author&gt;Kukurba, Kimberly R.&lt;/author&gt;&lt;author&gt;Montgomery, Stephen B.&lt;/author&gt;&lt;/authors&gt;&lt;/contributors&gt;&lt;titles&gt;&lt;title&gt;RNA Sequencing and Analysis&lt;/title&gt;&lt;secondary-title&gt;Cold Spring Harbor protocols&lt;/secondary-title&gt;&lt;alt-title&gt;Cold Spring Harb Protoc&lt;/alt-title&gt;&lt;/titles&gt;&lt;periodical&gt;&lt;full-title&gt;Cold Spring Harbor protocols&lt;/full-title&gt;&lt;abbr-1&gt;Cold Spring Harb Protoc&lt;/abbr-1&gt;&lt;/periodical&gt;&lt;alt-periodical&gt;&lt;full-title&gt;Cold Spring Harbor protocols&lt;/full-title&gt;&lt;abbr-1&gt;Cold Spring Harb Protoc&lt;/abbr-1&gt;&lt;/alt-periodical&gt;&lt;pages&gt;951-969&lt;/pages&gt;&lt;volume&gt;2015&lt;/volume&gt;&lt;number&gt;11&lt;/number&gt;&lt;keywords&gt;&lt;keyword&gt;Computational Biology/*methods&lt;/keyword&gt;&lt;keyword&gt;High-Throughput Nucleotide Sequencing/*methods&lt;/keyword&gt;&lt;keyword&gt;Sequence Analysis/*methods&lt;/keyword&gt;&lt;keyword&gt;Sequence Analysis, RNA/*methods&lt;/keyword&gt;&lt;/keywords&gt;&lt;dates&gt;&lt;year&gt;2015&lt;/year&gt;&lt;/dates&gt;&lt;isbn&gt;1559-6095&amp;#xD;1940-3402&lt;/isbn&gt;&lt;accession-num&gt;25870306&lt;/accession-num&gt;&lt;urls&gt;&lt;related-urls&gt;&lt;url&gt;https://www.ncbi.nlm.nih.gov/pubmed/25870306&lt;/url&gt;&lt;url&gt;https://www.ncbi.nlm.nih.gov/pmc/articles/PMC4863231/&lt;/url&gt;&lt;/related-urls&gt;&lt;/urls&gt;&lt;electronic-resource-num&gt;10.1101/pdb.top084970&lt;/electronic-resource-num&gt;&lt;remote-database-name&gt;PubMed&lt;/remote-database-name&gt;&lt;language&gt;eng&lt;/language&gt;&lt;/record&gt;&lt;/Cite&gt;&lt;/EndNote&gt;</w:instrText>
      </w:r>
      <w:r w:rsidR="00167477">
        <w:fldChar w:fldCharType="separate"/>
      </w:r>
      <w:r w:rsidR="004145E9">
        <w:rPr>
          <w:noProof/>
        </w:rPr>
        <w:t>(79)</w:t>
      </w:r>
      <w:r w:rsidR="00167477">
        <w:fldChar w:fldCharType="end"/>
      </w:r>
      <w:r w:rsidR="00402643">
        <w:t>. Previous studies have demonstrated that when compared with large control dataset</w:t>
      </w:r>
      <w:r w:rsidR="008C7FCB">
        <w:t>s,</w:t>
      </w:r>
      <w:r w:rsidR="00402643">
        <w:t xml:space="preserve"> identification of expression outliers in </w:t>
      </w:r>
      <w:r w:rsidR="00647D49">
        <w:t xml:space="preserve">peripheral whole </w:t>
      </w:r>
      <w:r w:rsidR="00402643">
        <w:t xml:space="preserve">blood can contribute to the detection of disease causing variants </w:t>
      </w:r>
      <w:r w:rsidR="00402643">
        <w:fldChar w:fldCharType="begin">
          <w:fldData xml:space="preserve">PEVuZE5vdGU+PENpdGU+PEF1dGhvcj5aZW5nPC9BdXRob3I+PFllYXI+MjAxNTwvWWVhcj48UmVj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I5OS0zMDk8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</w:fldData>
        </w:fldChar>
      </w:r>
      <w:r w:rsidR="004145E9">
        <w:instrText xml:space="preserve"> ADDIN EN.CITE </w:instrText>
      </w:r>
      <w:r w:rsidR="004145E9">
        <w:fldChar w:fldCharType="begin">
          <w:fldData xml:space="preserve">PEVuZE5vdGU+PENpdGU+PEF1dGhvcj5aZW5nPC9BdXRob3I+PFllYXI+MjAxNTwvWWVhcj48UmVj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I5OS0zMDk8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</w:fldData>
        </w:fldChar>
      </w:r>
      <w:r w:rsidR="004145E9">
        <w:instrText xml:space="preserve"> ADDIN EN.CITE.DATA </w:instrText>
      </w:r>
      <w:r w:rsidR="004145E9">
        <w:fldChar w:fldCharType="end"/>
      </w:r>
      <w:r w:rsidR="00402643">
        <w:fldChar w:fldCharType="separate"/>
      </w:r>
      <w:r w:rsidR="004145E9">
        <w:rPr>
          <w:noProof/>
        </w:rPr>
        <w:t>(81, 82)</w:t>
      </w:r>
      <w:r w:rsidR="00402643">
        <w:fldChar w:fldCharType="end"/>
      </w:r>
      <w:r w:rsidR="00402643">
        <w:t>.</w:t>
      </w:r>
      <w:r w:rsidR="00A34E4E">
        <w:t xml:space="preserve"> As well as gene expression levels, perturbations in the relative abundance of specific isoforms is a driving force in the genesis of many diseases </w:t>
      </w:r>
      <w:r w:rsidR="00A34E4E">
        <w:fldChar w:fldCharType="begin">
          <w:fldData xml:space="preserve">PEVuZE5vdGU+PENpdGU+PEF1dGhvcj5DaGVuPC9BdXRob3I+PFllYXI+MjAxMDwvWWVhcj48UmVj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</w:fldData>
        </w:fldChar>
      </w:r>
      <w:r w:rsidR="004145E9">
        <w:instrText xml:space="preserve"> ADDIN EN.CITE </w:instrText>
      </w:r>
      <w:r w:rsidR="004145E9">
        <w:fldChar w:fldCharType="begin">
          <w:fldData xml:space="preserve">PEVuZE5vdGU+PENpdGU+PEF1dGhvcj5DaGVuPC9BdXRob3I+PFllYXI+MjAxMDwvWWVhcj48UmVj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</w:fldData>
        </w:fldChar>
      </w:r>
      <w:r w:rsidR="004145E9">
        <w:instrText xml:space="preserve"> ADDIN EN.CITE.DATA </w:instrText>
      </w:r>
      <w:r w:rsidR="004145E9">
        <w:fldChar w:fldCharType="end"/>
      </w:r>
      <w:r w:rsidR="00A34E4E">
        <w:fldChar w:fldCharType="separate"/>
      </w:r>
      <w:r w:rsidR="004145E9">
        <w:rPr>
          <w:noProof/>
        </w:rPr>
        <w:t>(83, 84)</w:t>
      </w:r>
      <w:r w:rsidR="00A34E4E">
        <w:fldChar w:fldCharType="end"/>
      </w:r>
      <w:r w:rsidR="00A34E4E">
        <w:t xml:space="preserve"> as isoforms can have differential function </w:t>
      </w:r>
      <w:r w:rsidR="00A34E4E">
        <w:fldChar w:fldCharType="begin"/>
      </w:r>
      <w:r w:rsidR="004145E9">
        <w:instrText xml:space="preserve"> ADDIN EN.CITE &lt;EndNote&gt;&lt;Cite&gt;&lt;Author&gt;Takeda&lt;/Author&gt;&lt;Year&gt;2010&lt;/Year&gt;&lt;RecNum&gt;28&lt;/RecNum&gt;&lt;DisplayText&gt;(85)&lt;/DisplayText&gt;&lt;record&gt;&lt;rec-number&gt;28&lt;/rec-number&gt;&lt;foreign-keys&gt;&lt;key app="EN" db-id="swwa9vw25re9wae09pvv0eap0sppwtef9xps" timestamp="1560790767"&gt;28&lt;/key&gt;&lt;/foreign-keys&gt;&lt;ref-type name="Journal Article"&gt;17&lt;/ref-type&gt;&lt;contributors&gt;&lt;authors&gt;&lt;author&gt;Takeda, Norihiko&lt;/author&gt;&lt;author&gt;O&amp;apos;Dea, Ellen L.&lt;/author&gt;&lt;author&gt;Doedens, Andrew&lt;/author&gt;&lt;author&gt;Kim, Jung-whan&lt;/author&gt;&lt;author&gt;Weidemann, Alexander&lt;/author&gt;&lt;author&gt;Stockmann, Christian&lt;/author&gt;&lt;author&gt;Asagiri, Masataka&lt;/author&gt;&lt;author&gt;Simon, M. Celeste&lt;/author&gt;&lt;author&gt;Hoffmann, Alexander&lt;/author&gt;&lt;author&gt;Johnson, Randall S.&lt;/author&gt;&lt;/authors&gt;&lt;/contributors&gt;&lt;titles&gt;&lt;title&gt;Differential activation and antagonistic function of HIF-α isoforms in macrophages are essential for NO homeostasis&lt;/title&gt;&lt;secondary-title&gt;Genes &amp;amp; Development&lt;/secondary-title&gt;&lt;/titles&gt;&lt;periodical&gt;&lt;full-title&gt;Genes &amp;amp; Development&lt;/full-title&gt;&lt;/periodical&gt;&lt;pages&gt;491-501&lt;/pages&gt;&lt;volume&gt;24&lt;/volume&gt;&lt;number&gt;5&lt;/number&gt;&lt;dates&gt;&lt;year&gt;2010&lt;/year&gt;&lt;pub-dates&gt;&lt;date&gt;March 1, 2010&lt;/date&gt;&lt;/pub-dates&gt;&lt;/dates&gt;&lt;urls&gt;&lt;related-urls&gt;&lt;url&gt;http://genesdev.cshlp.org/content/24/5/491.abstract&lt;/url&gt;&lt;/related-urls&gt;&lt;/urls&gt;&lt;electronic-resource-num&gt;10.1101/gad.1881410&lt;/electronic-resource-num&gt;&lt;/record&gt;&lt;/Cite&gt;&lt;/EndNote&gt;</w:instrText>
      </w:r>
      <w:r w:rsidR="00A34E4E">
        <w:fldChar w:fldCharType="separate"/>
      </w:r>
      <w:r w:rsidR="004145E9">
        <w:rPr>
          <w:noProof/>
        </w:rPr>
        <w:t>(85)</w:t>
      </w:r>
      <w:r w:rsidR="00A34E4E">
        <w:fldChar w:fldCharType="end"/>
      </w:r>
      <w:r w:rsidR="00A34E4E">
        <w:t xml:space="preserve">, or in some cases, can be antagonistic </w:t>
      </w:r>
      <w:r w:rsidR="00A34E4E">
        <w:fldChar w:fldCharType="begin"/>
      </w:r>
      <w:r w:rsidR="004145E9">
        <w:instrText xml:space="preserve"> ADDIN EN.CITE &lt;EndNote&gt;&lt;Cite&gt;&lt;Author&gt;Eshel&lt;/Author&gt;&lt;Year&gt;2008&lt;/Year&gt;&lt;RecNum&gt;27&lt;/RecNum&gt;&lt;DisplayText&gt;(86)&lt;/DisplayText&gt;&lt;record&gt;&lt;rec-number&gt;27&lt;/rec-number&gt;&lt;foreign-keys&gt;&lt;key app="EN" db-id="swwa9vw25re9wae09pvv0eap0sppwtef9xps" timestamp="1560790650"&gt;27&lt;/key&gt;&lt;/foreign-keys&gt;&lt;ref-type name="Journal Article"&gt;17&lt;/ref-type&gt;&lt;contributors&gt;&lt;authors&gt;&lt;author&gt;Eshel, D.&lt;/author&gt;&lt;author&gt;Toporik, A.&lt;/author&gt;&lt;author&gt;Efrati, T.&lt;/author&gt;&lt;author&gt;Nakav, S.&lt;/author&gt;&lt;author&gt;Chen, A.&lt;/author&gt;&lt;author&gt;Douvdevani, A.&lt;/author&gt;&lt;/authors&gt;&lt;/contributors&gt;&lt;auth-address&gt;Compugen Ltd., Tel Aviv 69512, Israel.&lt;/auth-address&gt;&lt;titles&gt;&lt;title&gt;Characterization of natural human antagonistic soluble CD40 isoforms produced through alternative splicing&lt;/title&gt;&lt;secondary-title&gt;Mol Immunol&lt;/secondary-title&gt;&lt;alt-title&gt;Molecular immunology&lt;/alt-title&gt;&lt;/titles&gt;&lt;periodical&gt;&lt;full-title&gt;Mol Immunol&lt;/full-title&gt;&lt;abbr-1&gt;Molecular immunology&lt;/abbr-1&gt;&lt;/periodical&gt;&lt;alt-periodical&gt;&lt;full-title&gt;Mol Immunol&lt;/full-title&gt;&lt;abbr-1&gt;Molecular immunology&lt;/abbr-1&gt;&lt;/alt-periodical&gt;&lt;pages&gt;250-7&lt;/pages&gt;&lt;volume&gt;46&lt;/volume&gt;&lt;number&gt;2&lt;/number&gt;&lt;edition&gt;2008/10/14&lt;/edition&gt;&lt;keywords&gt;&lt;keyword&gt;Alternative Splicing/*immunology&lt;/keyword&gt;&lt;keyword&gt;CD40 Antigens/biosynthesis/genetics/*immunology&lt;/keyword&gt;&lt;keyword&gt;CD40 Ligand/genetics/*immunology/metabolism&lt;/keyword&gt;&lt;keyword&gt;Cells, Cultured&lt;/keyword&gt;&lt;keyword&gt;Exons/immunology&lt;/keyword&gt;&lt;keyword&gt;Humans&lt;/keyword&gt;&lt;keyword&gt;Protein Isoforms/biosynthesis/genetics/immunology&lt;/keyword&gt;&lt;keyword&gt;Protein Structure, Tertiary/physiology&lt;/keyword&gt;&lt;keyword&gt;Solubility&lt;/keyword&gt;&lt;/keywords&gt;&lt;dates&gt;&lt;year&gt;2008&lt;/year&gt;&lt;pub-dates&gt;&lt;date&gt;Dec&lt;/date&gt;&lt;/pub-dates&gt;&lt;/dates&gt;&lt;isbn&gt;0161-5890 (Print)&amp;#xD;0161-5890&lt;/isbn&gt;&lt;accession-num&gt;18849075&lt;/accession-num&gt;&lt;urls&gt;&lt;/urls&gt;&lt;electronic-resource-num&gt;10.1016/j.molimm.2008.08.280&lt;/electronic-resource-num&gt;&lt;remote-database-provider&gt;NLM&lt;/remote-database-provider&gt;&lt;language&gt;eng&lt;/language&gt;&lt;/record&gt;&lt;/Cite&gt;&lt;/EndNote&gt;</w:instrText>
      </w:r>
      <w:r w:rsidR="00A34E4E">
        <w:fldChar w:fldCharType="separate"/>
      </w:r>
      <w:r w:rsidR="004145E9">
        <w:rPr>
          <w:noProof/>
        </w:rPr>
        <w:t>(86)</w:t>
      </w:r>
      <w:r w:rsidR="00A34E4E">
        <w:fldChar w:fldCharType="end"/>
      </w:r>
      <w:r w:rsidR="00A34E4E">
        <w:t xml:space="preserve">. </w:t>
      </w:r>
      <w:r w:rsidR="008C7FCB">
        <w:t xml:space="preserve">  </w:t>
      </w:r>
      <w:r w:rsidR="00FF394F">
        <w:t>Through RNASeq or exon junction-spanning probe based capture, changes in isoform balance can also be resolved</w:t>
      </w:r>
      <w:r w:rsidR="00A34E4E">
        <w:t xml:space="preserve">. </w:t>
      </w:r>
      <w:r w:rsidR="0002409E">
        <w:t>The sensitivity suitability</w:t>
      </w:r>
      <w:r w:rsidR="0002409E" w:rsidRPr="0002409E">
        <w:t xml:space="preserve"> </w:t>
      </w:r>
      <w:r w:rsidR="0002409E">
        <w:t xml:space="preserve">of </w:t>
      </w:r>
      <w:r w:rsidR="0002409E" w:rsidRPr="00825005">
        <w:t xml:space="preserve">RNASeq </w:t>
      </w:r>
      <w:r w:rsidR="0002409E">
        <w:t xml:space="preserve">in </w:t>
      </w:r>
      <w:r w:rsidR="00BB1459">
        <w:t>transcriptomic</w:t>
      </w:r>
      <w:r w:rsidR="0002409E">
        <w:t xml:space="preserve"> </w:t>
      </w:r>
      <w:r w:rsidR="00BB1459">
        <w:t xml:space="preserve">investigation </w:t>
      </w:r>
      <w:r w:rsidR="0002409E">
        <w:t xml:space="preserve">and splicing was demonstrated </w:t>
      </w:r>
      <w:r w:rsidR="00742F08">
        <w:t>in mouse</w:t>
      </w:r>
      <w:r w:rsidR="0002409E">
        <w:t xml:space="preserve"> and human </w:t>
      </w:r>
      <w:r w:rsidR="0002409E" w:rsidRPr="00825005">
        <w:t>models</w:t>
      </w:r>
      <w:r w:rsidR="0002409E">
        <w:t>, and</w:t>
      </w:r>
      <w:r w:rsidR="0002409E" w:rsidRPr="00825005">
        <w:t xml:space="preserve"> has enabled the discovery</w:t>
      </w:r>
      <w:r w:rsidR="0002409E">
        <w:t xml:space="preserve"> of ~7600 novel isoforms </w:t>
      </w:r>
      <w:r w:rsidR="0002409E">
        <w:lastRenderedPageBreak/>
        <w:t xml:space="preserve">in mouse Immune Cells </w:t>
      </w:r>
      <w:r w:rsidR="0002409E">
        <w:fldChar w:fldCharType="begin"/>
      </w:r>
      <w:r w:rsidR="004145E9">
        <w:instrText xml:space="preserve"> ADDIN EN.CITE &lt;EndNote&gt;&lt;Cite&gt;&lt;Author&gt;Ergun&lt;/Author&gt;&lt;Year&gt;2013&lt;/Year&gt;&lt;RecNum&gt;11&lt;/RecNum&gt;&lt;DisplayText&gt;(70)&lt;/DisplayText&gt;&lt;record&gt;&lt;rec-number&gt;11&lt;/rec-number&gt;&lt;foreign-keys&gt;&lt;key app="EN" db-id="swwa9vw25re9wae09pvv0eap0sppwtef9xps" timestamp="1560517713"&gt;11&lt;/key&gt;&lt;/foreign-keys&gt;&lt;ref-type name="Journal Article"&gt;17&lt;/ref-type&gt;&lt;contributors&gt;&lt;authors&gt;&lt;author&gt;Ergun, A.&lt;/author&gt;&lt;author&gt;Doran, G.&lt;/author&gt;&lt;author&gt;Costello, J. C.&lt;/author&gt;&lt;author&gt;Paik, H. H.&lt;/author&gt;&lt;author&gt;Collins, J. J.&lt;/author&gt;&lt;author&gt;Mathis, D.&lt;/author&gt;&lt;author&gt;Benoist, C.&lt;/author&gt;&lt;/authors&gt;&lt;/contributors&gt;&lt;auth-address&gt;Division of Immunology, Department of Microbiology and Immunobiology, Harvard Medical School, Boston, MA 02115, USA.&lt;/auth-address&gt;&lt;titles&gt;&lt;title&gt;Differential splicing across immune system lineag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4324-9&lt;/pages&gt;&lt;volume&gt;110&lt;/volume&gt;&lt;number&gt;35&lt;/number&gt;&lt;edition&gt;2013/08/13&lt;/edition&gt;&lt;keywords&gt;&lt;keyword&gt;*Alternative Splicing/genetics&lt;/keyword&gt;&lt;keyword&gt;*B-Lymphocytes&lt;/keyword&gt;&lt;keyword&gt;Cell Lineage/genetics&lt;/keyword&gt;&lt;keyword&gt;Humans&lt;/keyword&gt;&lt;keyword&gt;*T-Lymphocytes&lt;/keyword&gt;&lt;/keywords&gt;&lt;dates&gt;&lt;year&gt;2013&lt;/year&gt;&lt;pub-dates&gt;&lt;date&gt;Aug 27&lt;/date&gt;&lt;/pub-dates&gt;&lt;/dates&gt;&lt;isbn&gt;0027-8424&lt;/isbn&gt;&lt;accession-num&gt;23934048&lt;/accession-num&gt;&lt;urls&gt;&lt;/urls&gt;&lt;custom2&gt;PMC3761616&lt;/custom2&gt;&lt;electronic-resource-num&gt;10.1073/pnas.1311839110&lt;/electronic-resource-num&gt;&lt;remote-database-provider&gt;NLM&lt;/remote-database-provider&gt;&lt;language&gt;eng&lt;/language&gt;&lt;/record&gt;&lt;/Cite&gt;&lt;/EndNote&gt;</w:instrText>
      </w:r>
      <w:r w:rsidR="0002409E">
        <w:fldChar w:fldCharType="separate"/>
      </w:r>
      <w:r w:rsidR="004145E9">
        <w:rPr>
          <w:noProof/>
        </w:rPr>
        <w:t>(70)</w:t>
      </w:r>
      <w:r w:rsidR="0002409E">
        <w:fldChar w:fldCharType="end"/>
      </w:r>
      <w:r w:rsidR="0002409E">
        <w:t xml:space="preserve"> and detected 100,000 splicing events with at least moderate abundance </w:t>
      </w:r>
      <w:r w:rsidR="0002409E">
        <w:fldChar w:fldCharType="begin"/>
      </w:r>
      <w:r w:rsidR="00D25750">
        <w:instrText xml:space="preserve"> ADDIN EN.CITE &lt;EndNote&gt;&lt;Cite&gt;&lt;Author&gt;Pan&lt;/Author&gt;&lt;Year&gt;2008&lt;/Year&gt;&lt;RecNum&gt;4&lt;/RecNum&gt;&lt;DisplayText&gt;(46)&lt;/DisplayText&gt;&lt;record&gt;&lt;rec-number&gt;4&lt;/rec-number&gt;&lt;foreign-keys&gt;&lt;key app="EN" db-id="swwa9vw25re9wae09pvv0eap0sppwtef9xps" timestamp="1560508853"&gt;4&lt;/key&gt;&lt;/foreign-keys&gt;&lt;ref-type name="Journal Article"&gt;17&lt;/ref-type&gt;&lt;contributors&gt;&lt;authors&gt;&lt;author&gt;Pan, Q.&lt;/author&gt;&lt;author&gt;Shai, O.&lt;/author&gt;&lt;author&gt;Lee, L. J.&lt;/author&gt;&lt;author&gt;Frey, B. J.&lt;/author&gt;&lt;author&gt;Blencowe, B. J.&lt;/author&gt;&lt;/authors&gt;&lt;/contributors&gt;&lt;auth-address&gt;Banting and Best Department of Medical Research, University of Toronto, Toronto, Canada.&lt;/auth-address&gt;&lt;titles&gt;&lt;title&gt;Deep surveying of alternative splicing complexity in the human transcriptome by high-throughput sequencing&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13-5&lt;/pages&gt;&lt;volume&gt;40&lt;/volume&gt;&lt;number&gt;12&lt;/number&gt;&lt;edition&gt;2008/11/04&lt;/edition&gt;&lt;keywords&gt;&lt;keyword&gt;*Alternative Splicing&lt;/keyword&gt;&lt;keyword&gt;*Gene Expression Profiling&lt;/keyword&gt;&lt;keyword&gt;Humans&lt;/keyword&gt;&lt;keyword&gt;RNA Splice Sites&lt;/keyword&gt;&lt;keyword&gt;RNA, Messenger&lt;/keyword&gt;&lt;keyword&gt;Sequence Analysis, RNA/*methods&lt;/keyword&gt;&lt;/keywords&gt;&lt;dates&gt;&lt;year&gt;2008&lt;/year&gt;&lt;pub-dates&gt;&lt;date&gt;Dec&lt;/date&gt;&lt;/pub-dates&gt;&lt;/dates&gt;&lt;isbn&gt;1061-4036&lt;/isbn&gt;&lt;accession-num&gt;18978789&lt;/accession-num&gt;&lt;urls&gt;&lt;/urls&gt;&lt;electronic-resource-num&gt;10.1038/ng.259&lt;/electronic-resource-num&gt;&lt;remote-database-provider&gt;NLM&lt;/remote-database-provider&gt;&lt;language&gt;eng&lt;/language&gt;&lt;/record&gt;&lt;/Cite&gt;&lt;/EndNote&gt;</w:instrText>
      </w:r>
      <w:r w:rsidR="0002409E">
        <w:fldChar w:fldCharType="separate"/>
      </w:r>
      <w:r w:rsidR="00D25750">
        <w:rPr>
          <w:noProof/>
        </w:rPr>
        <w:t>(46)</w:t>
      </w:r>
      <w:r w:rsidR="0002409E">
        <w:fldChar w:fldCharType="end"/>
      </w:r>
      <w:r w:rsidR="0002409E">
        <w:t>.</w:t>
      </w:r>
    </w:p>
    <w:p w14:paraId="025AB2E3" w14:textId="636CA7B2" w:rsidR="003A1347" w:rsidRDefault="00A34E4E" w:rsidP="001732B3">
      <w:pPr>
        <w:spacing w:line="480" w:lineRule="auto"/>
        <w:jc w:val="both"/>
      </w:pPr>
      <w:r>
        <w:t>T</w:t>
      </w:r>
      <w:r w:rsidR="005F7DDA">
        <w:t>ranscriptome profiling can also give insight into control mechanisms exhibited by the no</w:t>
      </w:r>
      <w:r w:rsidR="009C5EAD">
        <w:t>n-coding RNA species, such as lnc</w:t>
      </w:r>
      <w:r w:rsidR="005F7DDA">
        <w:t xml:space="preserve">RNA, and miRNA, the significance of which </w:t>
      </w:r>
      <w:r w:rsidR="00CD1D0B">
        <w:t>is continually being elucidated</w:t>
      </w:r>
      <w:r w:rsidR="005F7DDA">
        <w:t xml:space="preserve"> in the molecular pathology of disease</w:t>
      </w:r>
      <w:r w:rsidR="009C5EAD">
        <w:t xml:space="preserve"> </w:t>
      </w:r>
      <w:r w:rsidR="009C5EAD">
        <w:fldChar w:fldCharType="begin">
          <w:fldData xml:space="preserve">PEVuZE5vdGU+PENpdGU+PEF1dGhvcj5EaVN0ZWZhbm88L0F1dGhvcj48WWVhcj4yMDE4PC9ZZWFy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kxLTExMDwvcGFnZXM+PHZvbHVtZT4xNzA2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</w:fldData>
        </w:fldChar>
      </w:r>
      <w:r w:rsidR="004145E9">
        <w:instrText xml:space="preserve"> ADDIN EN.CITE </w:instrText>
      </w:r>
      <w:r w:rsidR="004145E9">
        <w:fldChar w:fldCharType="begin">
          <w:fldData xml:space="preserve">PEVuZE5vdGU+PENpdGU+PEF1dGhvcj5EaVN0ZWZhbm88L0F1dGhvcj48WWVhcj4yMDE4PC9ZZWFy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kxLTExMDwvcGFnZXM+PHZvbHVtZT4xNzA2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</w:fldData>
        </w:fldChar>
      </w:r>
      <w:r w:rsidR="004145E9">
        <w:instrText xml:space="preserve"> ADDIN EN.CITE.DATA </w:instrText>
      </w:r>
      <w:r w:rsidR="004145E9">
        <w:fldChar w:fldCharType="end"/>
      </w:r>
      <w:r w:rsidR="009C5EAD">
        <w:fldChar w:fldCharType="separate"/>
      </w:r>
      <w:r w:rsidR="004145E9">
        <w:rPr>
          <w:noProof/>
        </w:rPr>
        <w:t>(87, 88)</w:t>
      </w:r>
      <w:r w:rsidR="009C5EAD">
        <w:fldChar w:fldCharType="end"/>
      </w:r>
      <w:r w:rsidR="009C5EAD">
        <w:t>.</w:t>
      </w:r>
      <w:r w:rsidR="009C5EAD" w:rsidRPr="009C5EAD">
        <w:t xml:space="preserve"> </w:t>
      </w:r>
      <w:r w:rsidR="009C5EAD" w:rsidRPr="009C5EAD">
        <w:rPr>
          <w:rFonts w:cstheme="minorHAnsi"/>
        </w:rPr>
        <w:t xml:space="preserve">Indeed </w:t>
      </w:r>
      <w:r w:rsidR="003A1347">
        <w:rPr>
          <w:rFonts w:cstheme="minorHAnsi"/>
        </w:rPr>
        <w:t>such examples exist in PID;</w:t>
      </w:r>
      <w:r w:rsidR="009C5EAD" w:rsidRPr="009C5EAD">
        <w:rPr>
          <w:rFonts w:cstheme="minorHAnsi"/>
          <w:shd w:val="clear" w:color="auto" w:fill="FFFFFF"/>
        </w:rPr>
        <w:t> miR-6891-5p </w:t>
      </w:r>
      <w:r w:rsidR="009C5EAD">
        <w:rPr>
          <w:rFonts w:cstheme="minorHAnsi"/>
          <w:shd w:val="clear" w:color="auto" w:fill="FFFFFF"/>
        </w:rPr>
        <w:t xml:space="preserve">accumulation is demonstrated to contribute to selective IgA deficiency, the most common form of PID </w:t>
      </w:r>
      <w:r w:rsidR="009C5EAD">
        <w:rPr>
          <w:rFonts w:cstheme="minorHAnsi"/>
          <w:shd w:val="clear" w:color="auto" w:fill="FFFFFF"/>
        </w:rPr>
        <w:fldChar w:fldCharType="begin"/>
      </w:r>
      <w:r w:rsidR="004145E9">
        <w:rPr>
          <w:rFonts w:cstheme="minorHAnsi"/>
          <w:shd w:val="clear" w:color="auto" w:fill="FFFFFF"/>
        </w:rPr>
        <w:instrText xml:space="preserve"> ADDIN EN.CITE &lt;EndNote&gt;&lt;Cite&gt;&lt;Author&gt;Chitnis&lt;/Author&gt;&lt;Year&gt;2017&lt;/Year&gt;&lt;RecNum&gt;39&lt;/RecNum&gt;&lt;DisplayText&gt;(89)&lt;/DisplayText&gt;&lt;record&gt;&lt;rec-number&gt;39&lt;/rec-number&gt;&lt;foreign-keys&gt;&lt;key app="EN" db-id="swwa9vw25re9wae09pvv0eap0sppwtef9xps" timestamp="1560803695"&gt;39&lt;/key&gt;&lt;/foreign-keys&gt;&lt;ref-type name="Journal Article"&gt;17&lt;/ref-type&gt;&lt;contributors&gt;&lt;authors&gt;&lt;author&gt;Chitnis,Nilesh&lt;/author&gt;&lt;author&gt;Clark,Peter M.&lt;/author&gt;&lt;author&gt;Kamoun,Malek&lt;/author&gt;&lt;author&gt;Stolle,Catherine&lt;/author&gt;&lt;author&gt;Brad Johnson,F.&lt;/author&gt;&lt;author&gt;Monos,Dimitri S.&lt;/author&gt;&lt;/authors&gt;&lt;/contributors&gt;&lt;auth-address&gt;Prof F. Brad Johnson,Department of Pathology and Laboratory Medicine, Perelman School of Medicine, University of Pennsylvania,USA,johnsonb@mail.med.upenn.edu&amp;#xD;Dimitri S. Monos,Department of Pathology and Laboratory Medicine, The Children’s Hospital of Philadelphia,USA,johnsonb@mail.med.upenn.edu&amp;#xD;Dimitri S. Monos,Department of Pathology and Laboratory Medicine, Perelman School of Medicine, University of Pennsylvania,USA,johnsonb@mail.med.upenn.edu&lt;/auth-address&gt;&lt;titles&gt;&lt;title&gt;An Expanded Role for HLA Genes: HLA-B Encodes a microRNA that Regulates IgA and Other Immune Response Transcripts&lt;/title&gt;&lt;secondary-title&gt;Frontiers in Immunology&lt;/secondary-title&gt;&lt;short-title&gt;The Regulatory Function of HLA-B Encoded miRNA, miR-6891-5p in B Lymphocytes&lt;/short-title&gt;&lt;/titles&gt;&lt;periodical&gt;&lt;full-title&gt;Frontiers in immunology&lt;/full-title&gt;&lt;abbr-1&gt;Front Immunol&lt;/abbr-1&gt;&lt;/periodical&gt;&lt;volume&gt;8&lt;/volume&gt;&lt;number&gt;583&lt;/number&gt;&lt;keywords&gt;&lt;keyword&gt;HLA-B,miR-6891-5p,Mirtron,Primary immunodeficiency,Selective IgA deficiency,B lymphocyte&lt;/keyword&gt;&lt;/keywords&gt;&lt;dates&gt;&lt;year&gt;2017&lt;/year&gt;&lt;pub-dates&gt;&lt;date&gt;2017-May-19&lt;/date&gt;&lt;/pub-dates&gt;&lt;/dates&gt;&lt;isbn&gt;1664-3224&lt;/isbn&gt;&lt;work-type&gt;Original Research&lt;/work-type&gt;&lt;urls&gt;&lt;related-urls&gt;&lt;url&gt;https://www.frontiersin.org/article/10.3389/fimmu.2017.00583&lt;/url&gt;&lt;/related-urls&gt;&lt;/urls&gt;&lt;electronic-resource-num&gt;10.3389/fimmu.2017.00583&lt;/electronic-resource-num&gt;&lt;language&gt;English&lt;/language&gt;&lt;/record&gt;&lt;/Cite&gt;&lt;/EndNote&gt;</w:instrText>
      </w:r>
      <w:r w:rsidR="009C5EAD">
        <w:rPr>
          <w:rFonts w:cstheme="minorHAnsi"/>
          <w:shd w:val="clear" w:color="auto" w:fill="FFFFFF"/>
        </w:rPr>
        <w:fldChar w:fldCharType="separate"/>
      </w:r>
      <w:r w:rsidR="004145E9">
        <w:rPr>
          <w:rFonts w:cstheme="minorHAnsi"/>
          <w:noProof/>
          <w:shd w:val="clear" w:color="auto" w:fill="FFFFFF"/>
        </w:rPr>
        <w:t>(89)</w:t>
      </w:r>
      <w:r w:rsidR="009C5EAD">
        <w:rPr>
          <w:rFonts w:cstheme="minorHAnsi"/>
          <w:shd w:val="clear" w:color="auto" w:fill="FFFFFF"/>
        </w:rPr>
        <w:fldChar w:fldCharType="end"/>
      </w:r>
      <w:r w:rsidR="009C5EAD">
        <w:rPr>
          <w:rFonts w:cstheme="minorHAnsi"/>
          <w:shd w:val="clear" w:color="auto" w:fill="FFFFFF"/>
        </w:rPr>
        <w:t>.</w:t>
      </w:r>
      <w:r w:rsidR="009C5EAD" w:rsidRPr="009C5EAD">
        <w:rPr>
          <w:rFonts w:cstheme="minorHAnsi"/>
        </w:rPr>
        <w:t xml:space="preserve"> </w:t>
      </w:r>
      <w:r w:rsidR="005F7DDA" w:rsidRPr="009C5EAD">
        <w:rPr>
          <w:rFonts w:cstheme="minorHAnsi"/>
        </w:rPr>
        <w:t xml:space="preserve"> Thanks</w:t>
      </w:r>
      <w:r w:rsidR="005F7DDA" w:rsidRPr="009C5EAD">
        <w:t xml:space="preserve"> </w:t>
      </w:r>
      <w:r w:rsidR="005F7DDA">
        <w:t>to the increasing ability of technology and steady reduction in costs, we are also able to</w:t>
      </w:r>
      <w:r w:rsidR="00C9504E">
        <w:t xml:space="preserve"> cast a winder net. Through RNAS</w:t>
      </w:r>
      <w:r w:rsidR="005F7DDA">
        <w:t>eq based investigati</w:t>
      </w:r>
      <w:r w:rsidR="00647D49">
        <w:t>on, instead of concentrating on</w:t>
      </w:r>
      <w:r w:rsidR="005F7DDA">
        <w:t xml:space="preserve"> </w:t>
      </w:r>
      <w:r w:rsidR="00647D49" w:rsidRPr="00647D49">
        <w:rPr>
          <w:i/>
        </w:rPr>
        <w:t>a-priori</w:t>
      </w:r>
      <w:r w:rsidR="00647D49">
        <w:rPr>
          <w:i/>
        </w:rPr>
        <w:t>,</w:t>
      </w:r>
      <w:r w:rsidR="00647D49">
        <w:t xml:space="preserve"> </w:t>
      </w:r>
      <w:r w:rsidR="005F7DDA">
        <w:t>system-</w:t>
      </w:r>
      <w:r w:rsidR="00380D28">
        <w:t xml:space="preserve">specific </w:t>
      </w:r>
      <w:r w:rsidR="00647D49">
        <w:t>gene panels</w:t>
      </w:r>
      <w:r w:rsidR="003A1347">
        <w:t xml:space="preserve"> that many studies </w:t>
      </w:r>
      <w:r w:rsidR="00380D28">
        <w:t>t</w:t>
      </w:r>
      <w:r w:rsidR="003A1347">
        <w:t>arget, it is possible to</w:t>
      </w:r>
      <w:r w:rsidR="005F7DDA">
        <w:t xml:space="preserve"> examine of all the mRNA species destined for translation</w:t>
      </w:r>
      <w:r>
        <w:t>. Through these</w:t>
      </w:r>
      <w:r w:rsidR="00647D49">
        <w:t xml:space="preserve"> hypothesis free methods, </w:t>
      </w:r>
      <w:r>
        <w:t xml:space="preserve">it is possible to </w:t>
      </w:r>
      <w:r w:rsidR="00647D49">
        <w:t xml:space="preserve">create profiles of normal transcription and disease transcription in a tissue specific manner </w:t>
      </w:r>
      <w:r w:rsidR="00520864">
        <w:fldChar w:fldCharType="begin">
          <w:fldData xml:space="preserve">PEVuZE5vdGU+PENpdGU+PEF1dGhvcj5Hb25vcmF6a3k8L0F1dGhvcj48WWVhcj4yMDE5PC9ZZWFy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0NjYtNDgzPC9wYWdlcz48dm9sdW1lPjEw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</w:fldData>
        </w:fldChar>
      </w:r>
      <w:r w:rsidR="004145E9">
        <w:instrText xml:space="preserve"> ADDIN EN.CITE </w:instrText>
      </w:r>
      <w:r w:rsidR="004145E9">
        <w:fldChar w:fldCharType="begin">
          <w:fldData xml:space="preserve">PEVuZE5vdGU+PENpdGU+PEF1dGhvcj5Hb25vcmF6a3k8L0F1dGhvcj48WWVhcj4yMDE5PC9ZZWFy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0NjYtNDgzPC9wYWdlcz48dm9sdW1lPjEw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</w:fldData>
        </w:fldChar>
      </w:r>
      <w:r w:rsidR="004145E9">
        <w:instrText xml:space="preserve"> ADDIN EN.CITE.DATA </w:instrText>
      </w:r>
      <w:r w:rsidR="004145E9">
        <w:fldChar w:fldCharType="end"/>
      </w:r>
      <w:r w:rsidR="00520864">
        <w:fldChar w:fldCharType="separate"/>
      </w:r>
      <w:r w:rsidR="004145E9">
        <w:rPr>
          <w:noProof/>
        </w:rPr>
        <w:t>(90)</w:t>
      </w:r>
      <w:r w:rsidR="00520864">
        <w:fldChar w:fldCharType="end"/>
      </w:r>
      <w:r w:rsidR="003A1347">
        <w:t>.</w:t>
      </w:r>
      <w:r w:rsidR="00520864">
        <w:t xml:space="preserve"> </w:t>
      </w:r>
      <w:r>
        <w:t xml:space="preserve"> Subsequent use of</w:t>
      </w:r>
      <w:r w:rsidR="00520864">
        <w:t xml:space="preserve"> follow up analysis tools</w:t>
      </w:r>
      <w:r>
        <w:t xml:space="preserve"> </w:t>
      </w:r>
      <w:r w:rsidR="00520864">
        <w:t xml:space="preserve">can be used </w:t>
      </w:r>
      <w:r>
        <w:t>to generate filtering process for causal variants, or for</w:t>
      </w:r>
      <w:r w:rsidR="00520864">
        <w:t xml:space="preserve"> biomarker identification </w:t>
      </w:r>
      <w:r w:rsidR="00520864">
        <w:fldChar w:fldCharType="begin"/>
      </w:r>
      <w:r w:rsidR="004145E9">
        <w:instrText xml:space="preserve"> ADDIN EN.CITE &lt;EndNote&gt;&lt;Cite&gt;&lt;Author&gt;Han&lt;/Author&gt;&lt;Year&gt;2014&lt;/Year&gt;&lt;RecNum&gt;2&lt;/RecNum&gt;&lt;DisplayText&gt;(91)&lt;/DisplayText&gt;&lt;record&gt;&lt;rec-number&gt;2&lt;/rec-number&gt;&lt;foreign-keys&gt;&lt;key app="EN" db-id="vs9xf9w5essxpce0ef6pzdadstz2v0rx5wr5" timestamp="1562938466"&gt;2&lt;/key&gt;&lt;/foreign-keys&gt;&lt;ref-type name="Journal Article"&gt;17&lt;/ref-type&gt;&lt;contributors&gt;&lt;authors&gt;&lt;author&gt;Han, Henry&lt;/author&gt;&lt;author&gt;Jiang, Xiaoqian&lt;/author&gt;&lt;/authors&gt;&lt;/contributors&gt;&lt;titles&gt;&lt;title&gt;Disease Biomarker Query from RNA-Seq Data&lt;/title&gt;&lt;secondary-title&gt;Cancer informatics&lt;/secondary-title&gt;&lt;alt-title&gt;Cancer Inform&lt;/alt-title&gt;&lt;/titles&gt;&lt;periodical&gt;&lt;full-title&gt;Cancer informatics&lt;/full-title&gt;&lt;abbr-1&gt;Cancer Inform&lt;/abbr-1&gt;&lt;/periodical&gt;&lt;alt-periodical&gt;&lt;full-title&gt;Cancer informatics&lt;/full-title&gt;&lt;abbr-1&gt;Cancer Inform&lt;/abbr-1&gt;&lt;/alt-periodical&gt;&lt;pages&gt;81-94&lt;/pages&gt;&lt;volume&gt;13&lt;/volume&gt;&lt;number&gt;Suppl 1&lt;/number&gt;&lt;keywords&gt;&lt;keyword&gt;RNA-Seq&lt;/keyword&gt;&lt;keyword&gt;biomarker discovery&lt;/keyword&gt;&lt;keyword&gt;feature selection&lt;/keyword&gt;&lt;/keywords&gt;&lt;dates&gt;&lt;year&gt;2014&lt;/year&gt;&lt;/dates&gt;&lt;publisher&gt;Libertas Academica&lt;/publisher&gt;&lt;isbn&gt;1176-9351&lt;/isbn&gt;&lt;accession-num&gt;25392686&lt;/accession-num&gt;&lt;urls&gt;&lt;related-urls&gt;&lt;url&gt;https://www.ncbi.nlm.nih.gov/pubmed/25392686&lt;/url&gt;&lt;url&gt;https://www.ncbi.nlm.nih.gov/pmc/articles/PMC4216051/&lt;/url&gt;&lt;/related-urls&gt;&lt;/urls&gt;&lt;electronic-resource-num&gt;10.4137/CIN.S13876&lt;/electronic-resource-num&gt;&lt;remote-database-name&gt;PubMed&lt;/remote-database-name&gt;&lt;language&gt;eng&lt;/language&gt;&lt;/record&gt;&lt;/Cite&gt;&lt;/EndNote&gt;</w:instrText>
      </w:r>
      <w:r w:rsidR="00520864">
        <w:fldChar w:fldCharType="separate"/>
      </w:r>
      <w:r w:rsidR="004145E9">
        <w:rPr>
          <w:noProof/>
        </w:rPr>
        <w:t>(91)</w:t>
      </w:r>
      <w:r w:rsidR="00520864">
        <w:fldChar w:fldCharType="end"/>
      </w:r>
      <w:r w:rsidR="00520864">
        <w:t>.</w:t>
      </w:r>
      <w:r w:rsidR="003A1347">
        <w:t xml:space="preserve"> </w:t>
      </w:r>
      <w:r>
        <w:t>It is also possible to</w:t>
      </w:r>
      <w:r w:rsidR="00380D28">
        <w:t xml:space="preserve"> quantify the relative expression of those genes coding for the splice factors themselves, which can directly bring about specific pathological processes</w:t>
      </w:r>
      <w:r w:rsidR="00647D49">
        <w:t xml:space="preserve"> specific to PID</w:t>
      </w:r>
      <w:r w:rsidR="00380D28">
        <w:t xml:space="preserve"> such as those observed in </w:t>
      </w:r>
      <w:proofErr w:type="spellStart"/>
      <w:r w:rsidR="00380D28">
        <w:t>Roifman’s</w:t>
      </w:r>
      <w:proofErr w:type="spellEnd"/>
      <w:r w:rsidR="00380D28">
        <w:t xml:space="preserve"> syndrome, mentioned earlier</w:t>
      </w:r>
      <w:r w:rsidR="00647D49">
        <w:t xml:space="preserve"> </w:t>
      </w:r>
      <w:r w:rsidR="00647D49">
        <w:fldChar w:fldCharType="begin">
          <w:fldData xml:space="preserve">PEVuZE5vdGU+PENpdGU+PEF1dGhvcj5IZXJlbWFuczwvQXV0aG9yPjxZZWFyPjIwMTg8L1llYXI+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NjMwLTY0NjwvcGFnZXM+PHZvbHVtZT4xNDI8L3ZvbHVtZT48bnVtYmVyPjI8L251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ODcxODwvcGFnZXM+PHZvbHVtZT42PC92b2x1bWU+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</w:fldData>
        </w:fldChar>
      </w:r>
      <w:r w:rsidR="004145E9">
        <w:instrText xml:space="preserve"> ADDIN EN.CITE </w:instrText>
      </w:r>
      <w:r w:rsidR="004145E9">
        <w:fldChar w:fldCharType="begin">
          <w:fldData xml:space="preserve">PEVuZE5vdGU+PENpdGU+PEF1dGhvcj5IZXJlbWFuczwvQXV0aG9yPjxZZWFyPjIwMTg8L1llYXI+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NjMwLTY0NjwvcGFnZXM+PHZvbHVtZT4xNDI8L3ZvbHVtZT48bnVtYmVyPjI8L251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ODcxODwvcGFnZXM+PHZvbHVtZT42PC92b2x1bWU+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</w:fldData>
        </w:fldChar>
      </w:r>
      <w:r w:rsidR="004145E9">
        <w:instrText xml:space="preserve"> ADDIN EN.CITE.DATA </w:instrText>
      </w:r>
      <w:r w:rsidR="004145E9">
        <w:fldChar w:fldCharType="end"/>
      </w:r>
      <w:r w:rsidR="00647D49">
        <w:fldChar w:fldCharType="separate"/>
      </w:r>
      <w:r w:rsidR="004145E9">
        <w:rPr>
          <w:noProof/>
        </w:rPr>
        <w:t>(68, 69)</w:t>
      </w:r>
      <w:r w:rsidR="00647D49">
        <w:fldChar w:fldCharType="end"/>
      </w:r>
      <w:r w:rsidR="00380D28">
        <w:t>.</w:t>
      </w:r>
    </w:p>
    <w:p w14:paraId="32A104BE" w14:textId="5A6A395F" w:rsidR="00BB1459" w:rsidRDefault="00C61D10" w:rsidP="001732B3">
      <w:pPr>
        <w:spacing w:line="480" w:lineRule="auto"/>
        <w:jc w:val="both"/>
      </w:pPr>
      <w:r>
        <w:t>Micro-flui</w:t>
      </w:r>
      <w:r w:rsidR="00C100A8">
        <w:t>dic technology adaptations have allowed the development of robust, single-cell transcriptomic profiling</w:t>
      </w:r>
      <w:r w:rsidR="00A34E4E">
        <w:t xml:space="preserve"> </w:t>
      </w:r>
      <w:r w:rsidR="00A34E4E">
        <w:fldChar w:fldCharType="begin"/>
      </w:r>
      <w:r w:rsidR="004145E9">
        <w:instrText xml:space="preserve"> ADDIN EN.CITE &lt;EndNote&gt;&lt;Cite&gt;&lt;Author&gt;Kimmerling&lt;/Author&gt;&lt;Year&gt;2016&lt;/Year&gt;&lt;RecNum&gt;86&lt;/RecNum&gt;&lt;DisplayText&gt;(92)&lt;/DisplayText&gt;&lt;record&gt;&lt;rec-number&gt;86&lt;/rec-number&gt;&lt;foreign-keys&gt;&lt;key app="EN" db-id="sx2rewz2prewfpeersr52v5vttftpsvts2xf" timestamp="1570112209"&gt;86&lt;/key&gt;&lt;/foreign-keys&gt;&lt;ref-type name="Journal Article"&gt;17&lt;/ref-type&gt;&lt;contributors&gt;&lt;authors&gt;&lt;author&gt;Kimmerling, Robert J.&lt;/author&gt;&lt;author&gt;Lee Szeto, Gregory&lt;/author&gt;&lt;author&gt;Li, Jennifer W.&lt;/author&gt;&lt;author&gt;Genshaft, Alex S.&lt;/author&gt;&lt;author&gt;Kazer, Samuel W.&lt;/author&gt;&lt;author&gt;Payer, Kristofor R.&lt;/author&gt;&lt;author&gt;de Riba Borrajo, Jacob&lt;/author&gt;&lt;author&gt;Blainey, Paul C.&lt;/author&gt;&lt;author&gt;Irvine, Darrell J.&lt;/author&gt;&lt;author&gt;Shalek, Alex K.&lt;/author&gt;&lt;author&gt;Manalis, Scott R.&lt;/author&gt;&lt;/authors&gt;&lt;/contributors&gt;&lt;titles&gt;&lt;title&gt;A microfluidic platform enabling single-cell RNA-seq of multigenerational lineages&lt;/title&gt;&lt;secondary-title&gt;Nature Communications&lt;/secondary-title&gt;&lt;/titles&gt;&lt;periodical&gt;&lt;full-title&gt;Nature Communications&lt;/full-title&gt;&lt;/periodical&gt;&lt;pages&gt;10220&lt;/pages&gt;&lt;volume&gt;7&lt;/volume&gt;&lt;number&gt;1&lt;/number&gt;&lt;dates&gt;&lt;year&gt;2016&lt;/year&gt;&lt;pub-dates&gt;&lt;date&gt;2016/01/06&lt;/date&gt;&lt;/pub-dates&gt;&lt;/dates&gt;&lt;isbn&gt;2041-1723&lt;/isbn&gt;&lt;urls&gt;&lt;related-urls&gt;&lt;url&gt;https://doi.org/10.1038/ncomms10220&lt;/url&gt;&lt;/related-urls&gt;&lt;/urls&gt;&lt;electronic-resource-num&gt;10.1038/ncomms10220&lt;/electronic-resource-num&gt;&lt;/record&gt;&lt;/Cite&gt;&lt;/EndNote&gt;</w:instrText>
      </w:r>
      <w:r w:rsidR="00A34E4E">
        <w:fldChar w:fldCharType="separate"/>
      </w:r>
      <w:r w:rsidR="004145E9">
        <w:rPr>
          <w:noProof/>
        </w:rPr>
        <w:t>(92)</w:t>
      </w:r>
      <w:r w:rsidR="00A34E4E">
        <w:fldChar w:fldCharType="end"/>
      </w:r>
      <w:r w:rsidR="00C100A8">
        <w:t>.  In combination with NGS based technologies the single cell technology provides a method for profiling the transcriptomes of individual cells, giving unparalleled insight into the heterogeneity of cell populations and their transcriptional profiles</w:t>
      </w:r>
      <w:r w:rsidR="0089290B">
        <w:t xml:space="preserve"> </w:t>
      </w:r>
      <w:r w:rsidR="00C100A8">
        <w:fldChar w:fldCharType="begin"/>
      </w:r>
      <w:r w:rsidR="004145E9">
        <w:instrText xml:space="preserve"> ADDIN EN.CITE &lt;EndNote&gt;&lt;Cite&gt;&lt;Author&gt;Hwang&lt;/Author&gt;&lt;Year&gt;2018&lt;/Year&gt;&lt;RecNum&gt;30&lt;/RecNum&gt;&lt;DisplayText&gt;(93)&lt;/DisplayText&gt;&lt;record&gt;&lt;rec-number&gt;30&lt;/rec-number&gt;&lt;foreign-keys&gt;&lt;key app="EN" db-id="swwa9vw25re9wae09pvv0eap0sppwtef9xps" timestamp="1560795311"&gt;30&lt;/key&gt;&lt;/foreign-keys&gt;&lt;ref-type name="Journal Article"&gt;17&lt;/ref-type&gt;&lt;contributors&gt;&lt;authors&gt;&lt;author&gt;Hwang, Byungjin&lt;/author&gt;&lt;author&gt;Lee, Ji Hyun&lt;/author&gt;&lt;author&gt;Bang, Duhee&lt;/author&gt;&lt;/authors&gt;&lt;/contributors&gt;&lt;titles&gt;&lt;title&gt;Single-cell RNA sequencing technologies and bioinformatics pipelines&lt;/title&gt;&lt;secondary-title&gt;Experimental &amp;amp; molecular medicine&lt;/secondary-title&gt;&lt;alt-title&gt;Exp Mol Med&lt;/alt-title&gt;&lt;/titles&gt;&lt;periodical&gt;&lt;full-title&gt;Experimental &amp;amp; molecular medicine&lt;/full-title&gt;&lt;abbr-1&gt;Exp Mol Med&lt;/abbr-1&gt;&lt;/periodical&gt;&lt;alt-periodical&gt;&lt;full-title&gt;Experimental &amp;amp; molecular medicine&lt;/full-title&gt;&lt;abbr-1&gt;Exp Mol Med&lt;/abbr-1&gt;&lt;/alt-periodical&gt;&lt;pages&gt;96-96&lt;/pages&gt;&lt;volume&gt;50&lt;/volume&gt;&lt;number&gt;8&lt;/number&gt;&lt;keywords&gt;&lt;keyword&gt;Animals&lt;/keyword&gt;&lt;keyword&gt;Cell Separation&lt;/keyword&gt;&lt;keyword&gt;*Computational Biology&lt;/keyword&gt;&lt;keyword&gt;Gene Library&lt;/keyword&gt;&lt;keyword&gt;Gene Regulatory Networks&lt;/keyword&gt;&lt;keyword&gt;Humans&lt;/keyword&gt;&lt;keyword&gt;Sequence Analysis, RNA/*methods&lt;/keyword&gt;&lt;keyword&gt;Single-Cell Analysis/*methods&lt;/keyword&gt;&lt;/keywords&gt;&lt;dates&gt;&lt;year&gt;2018&lt;/year&gt;&lt;/dates&gt;&lt;publisher&gt;Nature Publishing Group UK&lt;/publisher&gt;&lt;isbn&gt;2092-6413&amp;#xD;1226-3613&lt;/isbn&gt;&lt;accession-num&gt;30089861&lt;/accession-num&gt;&lt;urls&gt;&lt;related-urls&gt;&lt;url&gt;https://www.ncbi.nlm.nih.gov/pubmed/30089861&lt;/url&gt;&lt;url&gt;https://www.ncbi.nlm.nih.gov/pmc/articles/PMC6082860/&lt;/url&gt;&lt;/related-urls&gt;&lt;/urls&gt;&lt;electronic-resource-num&gt;10.1038/s12276-018-0071-8&lt;/electronic-resource-num&gt;&lt;remote-database-name&gt;PubMed&lt;/remote-database-name&gt;&lt;language&gt;eng&lt;/language&gt;&lt;/record&gt;&lt;/Cite&gt;&lt;/EndNote&gt;</w:instrText>
      </w:r>
      <w:r w:rsidR="00C100A8">
        <w:fldChar w:fldCharType="separate"/>
      </w:r>
      <w:r w:rsidR="004145E9">
        <w:rPr>
          <w:noProof/>
        </w:rPr>
        <w:t>(93)</w:t>
      </w:r>
      <w:r w:rsidR="00C100A8">
        <w:fldChar w:fldCharType="end"/>
      </w:r>
      <w:r w:rsidR="00C100A8">
        <w:t xml:space="preserve">. </w:t>
      </w:r>
      <w:r w:rsidR="0089290B">
        <w:t xml:space="preserve">Adaptations such as the SMART-seq2 or </w:t>
      </w:r>
      <w:proofErr w:type="spellStart"/>
      <w:r w:rsidR="0089290B">
        <w:t>fluidigm</w:t>
      </w:r>
      <w:proofErr w:type="spellEnd"/>
      <w:r w:rsidR="0089290B">
        <w:t xml:space="preserve"> C1 library preparation methods also now allow the production of full length cDNA’s, giving transcript isoform level resolution. However</w:t>
      </w:r>
      <w:r w:rsidR="00A34E4E">
        <w:t>,</w:t>
      </w:r>
      <w:r w:rsidR="0089290B">
        <w:t xml:space="preserve"> these methods do not yet allow multiplexing, massively increasing overall costs and labour</w:t>
      </w:r>
      <w:r w:rsidR="001D4811">
        <w:t xml:space="preserve"> in large cohorts</w:t>
      </w:r>
      <w:r w:rsidR="0089290B">
        <w:t xml:space="preserve"> </w:t>
      </w:r>
      <w:r w:rsidR="0089290B">
        <w:fldChar w:fldCharType="begin"/>
      </w:r>
      <w:r w:rsidR="004145E9">
        <w:instrText xml:space="preserve"> ADDIN EN.CITE &lt;EndNote&gt;&lt;Cite&gt;&lt;Author&gt;See&lt;/Author&gt;&lt;Year&gt;2018&lt;/Year&gt;&lt;RecNum&gt;31&lt;/RecNum&gt;&lt;DisplayText&gt;(94)&lt;/DisplayText&gt;&lt;record&gt;&lt;rec-number&gt;31&lt;/rec-number&gt;&lt;foreign-keys&gt;&lt;key app="EN" db-id="swwa9vw25re9wae09pvv0eap0sppwtef9xps" timestamp="1560795591"&gt;31&lt;/key&gt;&lt;/foreign-keys&gt;&lt;ref-type name="Journal Article"&gt;17&lt;/ref-type&gt;&lt;contributors&gt;&lt;authors&gt;&lt;author&gt;See, Peter&lt;/author&gt;&lt;author&gt;Lum, Josephine&lt;/author&gt;&lt;author&gt;Chen, Jinmiao&lt;/author&gt;&lt;author&gt;Ginhoux, Florent&lt;/author&gt;&lt;/authors&gt;&lt;/contributors&gt;&lt;titles&gt;&lt;title&gt;A Single-Cell Sequencing Guide for Immunologists&lt;/title&gt;&lt;secondary-title&gt;Frontiers in immunology&lt;/secondary-title&gt;&lt;alt-title&gt;Front Immunol&lt;/alt-title&gt;&lt;/titles&gt;&lt;periodical&gt;&lt;full-title&gt;Frontiers in immunology&lt;/full-title&gt;&lt;abbr-1&gt;Front Immunol&lt;/abbr-1&gt;&lt;/periodical&gt;&lt;alt-periodical&gt;&lt;full-title&gt;Frontiers in immunology&lt;/full-title&gt;&lt;abbr-1&gt;Front Immunol&lt;/abbr-1&gt;&lt;/alt-periodical&gt;&lt;pages&gt;2425-2425&lt;/pages&gt;&lt;volume&gt;9&lt;/volume&gt;&lt;keywords&gt;&lt;keyword&gt;10X genomics chromium&lt;/keyword&gt;&lt;keyword&gt;MARS-seq&lt;/keyword&gt;&lt;keyword&gt;SMART-seq&lt;/keyword&gt;&lt;keyword&gt;dendritic cells&lt;/keyword&gt;&lt;keyword&gt;fluidigm C1&lt;/keyword&gt;&lt;keyword&gt;immunology&lt;/keyword&gt;&lt;keyword&gt;single-cell RNA sequencing&lt;/keyword&gt;&lt;/keywords&gt;&lt;dates&gt;&lt;year&gt;2018&lt;/year&gt;&lt;/dates&gt;&lt;publisher&gt;Frontiers Media S.A.&lt;/publisher&gt;&lt;isbn&gt;1664-3224&lt;/isbn&gt;&lt;accession-num&gt;30405621&lt;/accession-num&gt;&lt;urls&gt;&lt;related-urls&gt;&lt;url&gt;https://www.ncbi.nlm.nih.gov/pubmed/30405621&lt;/url&gt;&lt;url&gt;https://www.ncbi.nlm.nih.gov/pmc/articles/PMC6205970/&lt;/url&gt;&lt;/related-urls&gt;&lt;/urls&gt;&lt;electronic-resource-num&gt;10.3389/fimmu.2018.02425&lt;/electronic-resource-num&gt;&lt;remote-database-name&gt;PubMed&lt;/remote-database-name&gt;&lt;language&gt;eng&lt;/language&gt;&lt;/record&gt;&lt;/Cite&gt;&lt;/EndNote&gt;</w:instrText>
      </w:r>
      <w:r w:rsidR="0089290B">
        <w:fldChar w:fldCharType="separate"/>
      </w:r>
      <w:r w:rsidR="004145E9">
        <w:rPr>
          <w:noProof/>
        </w:rPr>
        <w:t>(94)</w:t>
      </w:r>
      <w:r w:rsidR="0089290B">
        <w:fldChar w:fldCharType="end"/>
      </w:r>
      <w:r w:rsidR="0089290B">
        <w:t xml:space="preserve">.  </w:t>
      </w:r>
      <w:r w:rsidR="001D4811">
        <w:t xml:space="preserve">The ability to profile the entire transcriptome of a PBMC culture individually, would give </w:t>
      </w:r>
      <w:r w:rsidR="00347F02">
        <w:t xml:space="preserve">a </w:t>
      </w:r>
      <w:r w:rsidR="001D4811">
        <w:t xml:space="preserve">dramatically increased ability to understand the cell-cell interactions taking place in an immune challenge, and this approach could be utilised in those patients suspected to be genetic mosaics. </w:t>
      </w:r>
    </w:p>
    <w:p w14:paraId="5B729FC0" w14:textId="77777777" w:rsidR="00E0163D" w:rsidRDefault="00E0163D" w:rsidP="001732B3">
      <w:pPr>
        <w:spacing w:line="480" w:lineRule="auto"/>
        <w:jc w:val="both"/>
      </w:pPr>
    </w:p>
    <w:p w14:paraId="1D5D12EC" w14:textId="4E1F511E" w:rsidR="00D24D26" w:rsidRDefault="00333CA0" w:rsidP="003A1347">
      <w:pPr>
        <w:spacing w:line="480" w:lineRule="auto"/>
        <w:jc w:val="both"/>
        <w:rPr>
          <w:i/>
          <w:u w:val="single"/>
        </w:rPr>
      </w:pPr>
      <w:r>
        <w:rPr>
          <w:i/>
          <w:u w:val="single"/>
        </w:rPr>
        <w:t>Discussion</w:t>
      </w:r>
    </w:p>
    <w:p w14:paraId="7FCE0E40" w14:textId="448CE069" w:rsidR="00AC25FF" w:rsidRDefault="007D6F28" w:rsidP="007D6F28">
      <w:pPr>
        <w:spacing w:line="480" w:lineRule="auto"/>
      </w:pPr>
      <w:r>
        <w:t xml:space="preserve">The early and accurate diagnosis of Primary Immuno-deficiencies is important to ensure </w:t>
      </w:r>
      <w:r w:rsidR="00333CA0">
        <w:t xml:space="preserve">the attainment of positive patient outcomes, </w:t>
      </w:r>
      <w:r w:rsidR="0030292B">
        <w:t>through minimising the time to diagnosis, identifying molecular pathways for targeted therapy and reducing the</w:t>
      </w:r>
      <w:r w:rsidR="00333CA0">
        <w:t xml:space="preserve"> economic cost</w:t>
      </w:r>
      <w:r w:rsidR="0030292B">
        <w:t xml:space="preserve"> of ill health or inappropriate treatment options</w:t>
      </w:r>
      <w:r>
        <w:t xml:space="preserve">. Diagnosis of the disorders remains difficult due to clinical challenges in identifying the presence of a primary immune system disorder, stratifying the phenotype to a myriad of overlapping candidate genes and then the laborious task of variant filtering, interpretation and lack of knowledge pertaining to variants, especially those residing in the non-coding segments of the DNA.  Functional validation of a candidate variant is currently undertaken with protein based </w:t>
      </w:r>
      <w:r w:rsidRPr="0088277C">
        <w:rPr>
          <w:i/>
        </w:rPr>
        <w:t>ex vivo</w:t>
      </w:r>
      <w:r>
        <w:t xml:space="preserve"> tests which are difficult to standardise and mostly available in research laboratories.</w:t>
      </w:r>
      <w:r w:rsidR="0036186D">
        <w:t xml:space="preserve"> </w:t>
      </w:r>
      <w:r>
        <w:t xml:space="preserve">RNA profiling to identify alternative splicing, gene expression level variation monoallelic expression may contribute a further insight into </w:t>
      </w:r>
      <w:proofErr w:type="gramStart"/>
      <w:r>
        <w:t>candidates</w:t>
      </w:r>
      <w:proofErr w:type="gramEnd"/>
      <w:r>
        <w:t xml:space="preserve"> variants derived from proband or family based WES/WGS sequencing results.  </w:t>
      </w:r>
      <w:r w:rsidR="0036186D">
        <w:t>We propose the introduction of RNASeq</w:t>
      </w:r>
      <w:r w:rsidR="00CD44E3">
        <w:t xml:space="preserve"> based</w:t>
      </w:r>
      <w:r w:rsidR="0036186D">
        <w:t xml:space="preserve"> analysis for patients who have a clinical </w:t>
      </w:r>
      <w:r w:rsidR="00CD44E3">
        <w:t xml:space="preserve">presentation of PID, but who despite normal baseline immune testing, cellular analysis and having </w:t>
      </w:r>
      <w:r w:rsidR="0036186D">
        <w:t>undergone WES/WGS remain undiagnosed</w:t>
      </w:r>
      <w:r w:rsidR="00CD44E3">
        <w:t xml:space="preserve"> (See fig 2.).</w:t>
      </w:r>
    </w:p>
    <w:p w14:paraId="515F7B03" w14:textId="2CEF1E55" w:rsidR="00AC25FF" w:rsidRDefault="00AC25FF" w:rsidP="007D6F28">
      <w:pPr>
        <w:spacing w:line="480" w:lineRule="auto"/>
      </w:pPr>
      <w:r>
        <w:t xml:space="preserve">Figure 2. </w:t>
      </w:r>
    </w:p>
    <w:p w14:paraId="7871D601" w14:textId="756FCDC4" w:rsidR="00CD44E3" w:rsidRDefault="00AC25FF" w:rsidP="007D6F28">
      <w:pPr>
        <w:spacing w:line="480" w:lineRule="auto"/>
      </w:pPr>
      <w:r>
        <w:rPr>
          <w:noProof/>
          <w:lang w:eastAsia="en-GB"/>
        </w:rPr>
        <w:lastRenderedPageBreak/>
        <w:drawing>
          <wp:inline distT="0" distB="0" distL="0" distR="0" wp14:anchorId="5D35C3E0" wp14:editId="4F81A0B4">
            <wp:extent cx="5731510" cy="3223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ASEQ patient journey-APW.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6BC383B" w14:textId="63D7D08E" w:rsidR="00CD44E3" w:rsidRDefault="00CD44E3" w:rsidP="007D6F28">
      <w:pPr>
        <w:spacing w:line="480" w:lineRule="auto"/>
      </w:pPr>
    </w:p>
    <w:p w14:paraId="6968D4F0" w14:textId="00615B38" w:rsidR="00CD44E3" w:rsidRDefault="00CD44E3" w:rsidP="007D6F28">
      <w:pPr>
        <w:spacing w:line="480" w:lineRule="auto"/>
      </w:pPr>
      <w:r>
        <w:t xml:space="preserve">Figure 2. Demonstrates the current diagnostic pathway (blue) for the majority of patients after a diagnosis of PID is suspected. We also outline the proposed intervention point of RNASeq, and the associated enhanced variant detection (coming about through assessment of differential expression, changes to alternative splicing) and the increased diagnostic yield. </w:t>
      </w:r>
    </w:p>
    <w:p w14:paraId="7E1E6B52" w14:textId="77777777" w:rsidR="00071676" w:rsidRDefault="00071676" w:rsidP="007D6F28">
      <w:pPr>
        <w:spacing w:line="480" w:lineRule="auto"/>
      </w:pPr>
    </w:p>
    <w:p w14:paraId="4D2FF615" w14:textId="2E0FE7A4" w:rsidR="007D6F28" w:rsidRDefault="007D6F28" w:rsidP="007D6F28">
      <w:pPr>
        <w:spacing w:line="480" w:lineRule="auto"/>
      </w:pPr>
      <w:r>
        <w:t xml:space="preserve">RNASeq is an emerging technology which, when combined with WES/WGS provides unprecedented insight into differential gene expression, splicing activity, allelic specific expression and can inform regarding </w:t>
      </w:r>
      <w:proofErr w:type="gramStart"/>
      <w:r>
        <w:t>other</w:t>
      </w:r>
      <w:proofErr w:type="gramEnd"/>
      <w:r>
        <w:t xml:space="preserve"> phenomenon’s such as genetic mosaicism. However, RNASeq remains relatively novel as a diagnostic testing tool in rare diseases and the control datasets and cellular contributions to complex tissue profiles (</w:t>
      </w:r>
      <w:r w:rsidR="00FF7F57">
        <w:t>i.e.</w:t>
      </w:r>
      <w:r>
        <w:t xml:space="preserve"> whole blood) will re</w:t>
      </w:r>
      <w:r w:rsidR="00FF7F57">
        <w:t xml:space="preserve">quire further dissection. </w:t>
      </w:r>
    </w:p>
    <w:p w14:paraId="4400565A" w14:textId="106FF77A" w:rsidR="007D6F28" w:rsidRDefault="007D6F28" w:rsidP="007D6F28">
      <w:pPr>
        <w:spacing w:line="480" w:lineRule="auto"/>
      </w:pPr>
      <w:r>
        <w:t xml:space="preserve">Utilising </w:t>
      </w:r>
      <w:r w:rsidR="00850FC7">
        <w:t xml:space="preserve">candidate gene lists and </w:t>
      </w:r>
      <w:r>
        <w:t>large control datasets</w:t>
      </w:r>
      <w:r w:rsidR="008C58E6">
        <w:t xml:space="preserve"> </w:t>
      </w:r>
      <w:r>
        <w:t>for comparison enhances the power of the transcriptional profiling through RNASeq and improves resolution for differential gene expression.</w:t>
      </w:r>
      <w:r w:rsidR="00FF7F57">
        <w:t xml:space="preserve">  </w:t>
      </w:r>
      <w:r>
        <w:t xml:space="preserve">Existing projects have developed these datasets for whole blood and immune cells, which provide a starting point for the interrogation of clinical samples for diagnostic research. </w:t>
      </w:r>
    </w:p>
    <w:p w14:paraId="3ACCCFB0" w14:textId="77777777" w:rsidR="007D6F28" w:rsidRDefault="007D6F28" w:rsidP="003A1347">
      <w:pPr>
        <w:spacing w:line="480" w:lineRule="auto"/>
        <w:jc w:val="both"/>
        <w:rPr>
          <w:i/>
        </w:rPr>
      </w:pPr>
    </w:p>
    <w:p w14:paraId="15BB2329" w14:textId="71B958AB" w:rsidR="00333CA0" w:rsidRDefault="000A681B" w:rsidP="001732B3">
      <w:pPr>
        <w:spacing w:line="480" w:lineRule="auto"/>
        <w:jc w:val="both"/>
      </w:pPr>
      <w:r>
        <w:t xml:space="preserve">Immune responses to pathogenic challenges are exceptionally variable, and the variability in these responses is not easily elucidated. </w:t>
      </w:r>
      <w:r w:rsidR="00411E95">
        <w:t xml:space="preserve">Environmental influences such </w:t>
      </w:r>
      <w:proofErr w:type="gramStart"/>
      <w:r w:rsidR="00411E95">
        <w:t xml:space="preserve">as </w:t>
      </w:r>
      <w:r w:rsidR="00556D54">
        <w:t xml:space="preserve"> a</w:t>
      </w:r>
      <w:r>
        <w:t>ge</w:t>
      </w:r>
      <w:proofErr w:type="gramEnd"/>
      <w:r>
        <w:t>, sex, seasonality, nutrition and lifestyle have all have effects on the specific response profile exhibited by individuals</w:t>
      </w:r>
      <w:r w:rsidR="00556D54">
        <w:t xml:space="preserve"> </w:t>
      </w:r>
      <w:r w:rsidR="00556D54">
        <w:fldChar w:fldCharType="begin">
          <w:fldData xml:space="preserve">PEVuZE5vdGU+PENpdGU+PEF1dGhvcj5QaWFzZWNrYTwvQXV0aG9yPjxZZWFyPjIwMTg8L1llYXI+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0ODgtZTQ5NzwvcGFnZXM+PHZvbHVtZT4xMTU8L3ZvbHVtZT48bnVt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==
</w:fldData>
        </w:fldChar>
      </w:r>
      <w:r w:rsidR="00902488">
        <w:instrText xml:space="preserve"> ADDIN EN.CITE </w:instrText>
      </w:r>
      <w:r w:rsidR="00902488">
        <w:fldChar w:fldCharType="begin">
          <w:fldData xml:space="preserve">PEVuZE5vdGU+PENpdGU+PEF1dGhvcj5QaWFzZWNrYTwvQXV0aG9yPjxZZWFyPjIwMTg8L1llYXI+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0ODgtZTQ5NzwvcGFnZXM+PHZvbHVtZT4xMTU8L3ZvbHVtZT48bnVt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==
</w:fldData>
        </w:fldChar>
      </w:r>
      <w:r w:rsidR="00902488">
        <w:instrText xml:space="preserve"> ADDIN EN.CITE.DATA </w:instrText>
      </w:r>
      <w:r w:rsidR="00902488">
        <w:fldChar w:fldCharType="end"/>
      </w:r>
      <w:r w:rsidR="00556D54">
        <w:fldChar w:fldCharType="separate"/>
      </w:r>
      <w:r w:rsidR="00902488">
        <w:rPr>
          <w:noProof/>
        </w:rPr>
        <w:t>(41)</w:t>
      </w:r>
      <w:r w:rsidR="00556D54">
        <w:fldChar w:fldCharType="end"/>
      </w:r>
      <w:r>
        <w:t xml:space="preserve">. These </w:t>
      </w:r>
      <w:r w:rsidR="003A1347">
        <w:t>factors that influence responses</w:t>
      </w:r>
      <w:r>
        <w:t xml:space="preserve"> </w:t>
      </w:r>
      <w:r w:rsidR="007D6F28">
        <w:t xml:space="preserve">can </w:t>
      </w:r>
      <w:r>
        <w:t>have a greater degree of significance in specific cell types. CD8+T cells</w:t>
      </w:r>
      <w:r w:rsidR="007D6F28">
        <w:t>,</w:t>
      </w:r>
      <w:r>
        <w:t xml:space="preserve"> for example</w:t>
      </w:r>
      <w:r w:rsidR="007D6F28">
        <w:t>,</w:t>
      </w:r>
      <w:r>
        <w:t xml:space="preserve"> show a high degree of heterogeneity in the context of temporal changes through the </w:t>
      </w:r>
      <w:r w:rsidR="00852E62">
        <w:t>life course</w:t>
      </w:r>
      <w:r>
        <w:t xml:space="preserve"> of the individual</w:t>
      </w:r>
      <w:r w:rsidR="007D6F28">
        <w:t>,</w:t>
      </w:r>
      <w:r w:rsidR="0030292B">
        <w:t xml:space="preserve"> </w:t>
      </w:r>
      <w:r>
        <w:t>and CD4+T cells and monocytes are heavily influenced by sex</w:t>
      </w:r>
      <w:r w:rsidR="00556D54">
        <w:t xml:space="preserve"> </w:t>
      </w:r>
      <w:r w:rsidR="00556D54">
        <w:fldChar w:fldCharType="begin">
          <w:fldData xml:space="preserve">PEVuZE5vdGU+PENpdGU+PEF1dGhvcj5QaWFzZWNrYTwvQXV0aG9yPjxZZWFyPjIwMTg8L1llYXI+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0ODgtZTQ5NzwvcGFnZXM+PHZvbHVtZT4xMTU8L3ZvbHVtZT48bnVt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==
</w:fldData>
        </w:fldChar>
      </w:r>
      <w:r w:rsidR="00902488">
        <w:instrText xml:space="preserve"> ADDIN EN.CITE </w:instrText>
      </w:r>
      <w:r w:rsidR="00902488">
        <w:fldChar w:fldCharType="begin">
          <w:fldData xml:space="preserve">PEVuZE5vdGU+PENpdGU+PEF1dGhvcj5QaWFzZWNrYTwvQXV0aG9yPjxZZWFyPjIwMTg8L1llYXI+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0ODgtZTQ5NzwvcGFnZXM+PHZvbHVtZT4xMTU8L3ZvbHVtZT48bnVt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==
</w:fldData>
        </w:fldChar>
      </w:r>
      <w:r w:rsidR="00902488">
        <w:instrText xml:space="preserve"> ADDIN EN.CITE.DATA </w:instrText>
      </w:r>
      <w:r w:rsidR="00902488">
        <w:fldChar w:fldCharType="end"/>
      </w:r>
      <w:r w:rsidR="00556D54">
        <w:fldChar w:fldCharType="separate"/>
      </w:r>
      <w:r w:rsidR="00902488">
        <w:rPr>
          <w:noProof/>
        </w:rPr>
        <w:t>(41)</w:t>
      </w:r>
      <w:r w:rsidR="00556D54">
        <w:fldChar w:fldCharType="end"/>
      </w:r>
      <w:r>
        <w:t xml:space="preserve">. </w:t>
      </w:r>
      <w:r w:rsidR="00E0163D">
        <w:t xml:space="preserve">It is therefore useful to be able to discern transcripts from different cell types within a culture. Utilising flow cytometry to separate cell </w:t>
      </w:r>
      <w:proofErr w:type="gramStart"/>
      <w:r w:rsidR="00E0163D">
        <w:t>types  or</w:t>
      </w:r>
      <w:proofErr w:type="gramEnd"/>
      <w:r w:rsidR="00E0163D">
        <w:t xml:space="preserve"> utilising single cell RNASeq</w:t>
      </w:r>
      <w:r w:rsidR="00411E95">
        <w:t xml:space="preserve"> is becoming </w:t>
      </w:r>
      <w:r w:rsidR="00E0163D">
        <w:t xml:space="preserve"> an attractive option. </w:t>
      </w:r>
    </w:p>
    <w:p w14:paraId="79761328" w14:textId="7DF1F296" w:rsidR="00333CA0" w:rsidRDefault="00333CA0" w:rsidP="001732B3">
      <w:pPr>
        <w:spacing w:line="480" w:lineRule="auto"/>
        <w:jc w:val="both"/>
      </w:pPr>
    </w:p>
    <w:p w14:paraId="75A14872" w14:textId="14848AD2" w:rsidR="00333CA0" w:rsidRPr="00D278CC" w:rsidRDefault="00333CA0" w:rsidP="00333CA0">
      <w:pPr>
        <w:spacing w:line="480" w:lineRule="auto"/>
        <w:jc w:val="both"/>
      </w:pPr>
      <w:r>
        <w:t xml:space="preserve">In order to assess the impact of genomic variation on the unstimulated immune system, the normal immune response and the immune-deficient responses, it is important to experimentally ‘tune out’ the variations in signal arising from environmental factors. It has been established that a high degree of the cellular variation in CD8+ cell populations can be attributed to environmental </w:t>
      </w:r>
      <w:proofErr w:type="gramStart"/>
      <w:r>
        <w:t>factors</w:t>
      </w:r>
      <w:r w:rsidR="0030292B">
        <w:t xml:space="preserve"> </w:t>
      </w:r>
      <w:r>
        <w:t xml:space="preserve"> which</w:t>
      </w:r>
      <w:proofErr w:type="gramEnd"/>
      <w:r>
        <w:t xml:space="preserve"> makes them a poor model for genetic variant impact. CD4+ T cells display a large degree of heritability in these assays and as such should provide a good level of transcriptomic heritability also. This will allow for clearer elucidation of the effects of variants on differential gene expression </w:t>
      </w:r>
      <w:r>
        <w:fldChar w:fldCharType="begin">
          <w:fldData xml:space="preserve">PEVuZE5vdGU+PENpdGU+PEF1dGhvcj5Ccm9kaW48L0F1dGhvcj48WWVhcj4yMDE1PC9ZZWFyPjxS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M3LTQ3PC9wYWdlcz48dm9sdW1lPjE2MDwvdm9sdW1lPjxudW1iZXI+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</w:fldData>
        </w:fldChar>
      </w:r>
      <w:r w:rsidR="004145E9">
        <w:instrText xml:space="preserve"> ADDIN EN.CITE </w:instrText>
      </w:r>
      <w:r w:rsidR="004145E9">
        <w:fldChar w:fldCharType="begin">
          <w:fldData xml:space="preserve">PEVuZE5vdGU+PENpdGU+PEF1dGhvcj5Ccm9kaW48L0F1dGhvcj48WWVhcj4yMDE1PC9ZZWFyPjxS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M3LTQ3PC9wYWdlcz48dm9sdW1lPjE2MDwvdm9sdW1lPjxudW1iZXI+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</w:fldData>
        </w:fldChar>
      </w:r>
      <w:r w:rsidR="004145E9">
        <w:instrText xml:space="preserve"> ADDIN EN.CITE.DATA </w:instrText>
      </w:r>
      <w:r w:rsidR="004145E9">
        <w:fldChar w:fldCharType="end"/>
      </w:r>
      <w:r>
        <w:fldChar w:fldCharType="separate"/>
      </w:r>
      <w:r w:rsidR="004145E9">
        <w:rPr>
          <w:noProof/>
        </w:rPr>
        <w:t>(95)</w:t>
      </w:r>
      <w:r>
        <w:fldChar w:fldCharType="end"/>
      </w:r>
      <w:r>
        <w:t>.</w:t>
      </w:r>
    </w:p>
    <w:p w14:paraId="45F45BDA" w14:textId="6CF52F72" w:rsidR="00333CA0" w:rsidRDefault="00333CA0" w:rsidP="001732B3">
      <w:pPr>
        <w:spacing w:line="480" w:lineRule="auto"/>
        <w:jc w:val="both"/>
      </w:pPr>
      <w:r>
        <w:t xml:space="preserve">The immune systems response to pathogen-based challenges is highly dynamic, and observing this response is more informative when identifying impaired response </w:t>
      </w:r>
      <w:r>
        <w:fldChar w:fldCharType="begin">
          <w:fldData xml:space="preserve">PEVuZE5vdGU+PENpdGU+PEF1dGhvcj5EdWZmeTwvQXV0aG9yPjxZZWFyPjIwMTc8L1llYXI+PFJl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</w:fldData>
        </w:fldChar>
      </w:r>
      <w:r w:rsidR="004145E9">
        <w:instrText xml:space="preserve"> ADDIN EN.CITE </w:instrText>
      </w:r>
      <w:r w:rsidR="004145E9">
        <w:fldChar w:fldCharType="begin">
          <w:fldData xml:space="preserve">PEVuZE5vdGU+PENpdGU+PEF1dGhvcj5EdWZmeTwvQXV0aG9yPjxZZWFyPjIwMTc8L1llYXI+PFJl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</w:fldData>
        </w:fldChar>
      </w:r>
      <w:r w:rsidR="004145E9">
        <w:instrText xml:space="preserve"> ADDIN EN.CITE.DATA </w:instrText>
      </w:r>
      <w:r w:rsidR="004145E9">
        <w:fldChar w:fldCharType="end"/>
      </w:r>
      <w:r>
        <w:fldChar w:fldCharType="separate"/>
      </w:r>
      <w:r w:rsidR="004145E9">
        <w:rPr>
          <w:noProof/>
        </w:rPr>
        <w:t>(96)</w:t>
      </w:r>
      <w:r>
        <w:fldChar w:fldCharType="end"/>
      </w:r>
      <w:r>
        <w:t xml:space="preserve">. </w:t>
      </w:r>
      <w:proofErr w:type="gramStart"/>
      <w:r>
        <w:t>Indeed</w:t>
      </w:r>
      <w:proofErr w:type="gramEnd"/>
      <w:r>
        <w:t xml:space="preserve"> is has been shown in innate immune system studies, that the effects on differential expression of some variants can only be observed in a dynamic fashion </w:t>
      </w:r>
      <w:r>
        <w:fldChar w:fldCharType="begin">
          <w:fldData xml:space="preserve">PEVuZE5vdGU+PENpdGU+PEF1dGhvcj5GYWlyZmF4PC9BdXRob3I+PFllYXI+MjAxNDwvWWVhcj48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</w:fldData>
        </w:fldChar>
      </w:r>
      <w:r w:rsidR="004145E9">
        <w:instrText xml:space="preserve"> ADDIN EN.CITE </w:instrText>
      </w:r>
      <w:r w:rsidR="004145E9">
        <w:fldChar w:fldCharType="begin">
          <w:fldData xml:space="preserve">PEVuZE5vdGU+PENpdGU+PEF1dGhvcj5GYWlyZmF4PC9BdXRob3I+PFllYXI+MjAxNDwvWWVhcj48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</w:fldData>
        </w:fldChar>
      </w:r>
      <w:r w:rsidR="004145E9">
        <w:instrText xml:space="preserve"> ADDIN EN.CITE.DATA </w:instrText>
      </w:r>
      <w:r w:rsidR="004145E9">
        <w:fldChar w:fldCharType="end"/>
      </w:r>
      <w:r>
        <w:fldChar w:fldCharType="separate"/>
      </w:r>
      <w:r w:rsidR="004145E9">
        <w:rPr>
          <w:noProof/>
        </w:rPr>
        <w:t>(39, 97)</w:t>
      </w:r>
      <w:r>
        <w:fldChar w:fldCharType="end"/>
      </w:r>
      <w:r>
        <w:t xml:space="preserve">. Co-culture of PBMC’s provides a greater insight into activation pathways as it allows for the cell – cell communication response programs and produces similar results in terms of ranked gene expression response networks, with a few notable exceptions </w:t>
      </w:r>
      <w:r>
        <w:fldChar w:fldCharType="begin">
          <w:fldData xml:space="preserve">PEVuZE5vdGU+PENpdGU+PEF1dGhvcj5EdWZmeTwvQXV0aG9yPjxZZWFyPjIwMTc8L1llYXI+PFJl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</w:fldData>
        </w:fldChar>
      </w:r>
      <w:r w:rsidR="004145E9">
        <w:instrText xml:space="preserve"> ADDIN EN.CITE </w:instrText>
      </w:r>
      <w:r w:rsidR="004145E9">
        <w:fldChar w:fldCharType="begin">
          <w:fldData xml:space="preserve">PEVuZE5vdGU+PENpdGU+PEF1dGhvcj5EdWZmeTwvQXV0aG9yPjxZZWFyPjIwMTc8L1llYXI+PFJl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</w:fldData>
        </w:fldChar>
      </w:r>
      <w:r w:rsidR="004145E9">
        <w:instrText xml:space="preserve"> ADDIN EN.CITE.DATA </w:instrText>
      </w:r>
      <w:r w:rsidR="004145E9">
        <w:fldChar w:fldCharType="end"/>
      </w:r>
      <w:r>
        <w:fldChar w:fldCharType="separate"/>
      </w:r>
      <w:r w:rsidR="004145E9">
        <w:rPr>
          <w:noProof/>
        </w:rPr>
        <w:t>(96)</w:t>
      </w:r>
      <w:r>
        <w:fldChar w:fldCharType="end"/>
      </w:r>
      <w:r>
        <w:t xml:space="preserve">. Studies of dynamic immune responses to challenges, in concert with machine learning can be used to identify small groups of stimulation pathway-specific genes </w:t>
      </w:r>
      <w:r>
        <w:fldChar w:fldCharType="begin">
          <w:fldData xml:space="preserve">PEVuZE5vdGU+PENpdGU+PEF1dGhvcj5VcnJ1dGlhPC9BdXRob3I+PFllYXI+MjAxNjwvWWVhcj48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</w:fldData>
        </w:fldChar>
      </w:r>
      <w:r w:rsidR="004145E9">
        <w:instrText xml:space="preserve"> ADDIN EN.CITE </w:instrText>
      </w:r>
      <w:r w:rsidR="004145E9">
        <w:fldChar w:fldCharType="begin">
          <w:fldData xml:space="preserve">PEVuZE5vdGU+PENpdGU+PEF1dGhvcj5VcnJ1dGlhPC9BdXRob3I+PFllYXI+MjAxNjwvWWVhcj48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</w:fldData>
        </w:fldChar>
      </w:r>
      <w:r w:rsidR="004145E9">
        <w:instrText xml:space="preserve"> ADDIN EN.CITE.DATA </w:instrText>
      </w:r>
      <w:r w:rsidR="004145E9">
        <w:fldChar w:fldCharType="end"/>
      </w:r>
      <w:r>
        <w:fldChar w:fldCharType="separate"/>
      </w:r>
      <w:r w:rsidR="004145E9">
        <w:rPr>
          <w:noProof/>
        </w:rPr>
        <w:t>(98)</w:t>
      </w:r>
      <w:r>
        <w:fldChar w:fldCharType="end"/>
      </w:r>
      <w:r>
        <w:t xml:space="preserve">. Comparing the expression </w:t>
      </w:r>
      <w:r>
        <w:lastRenderedPageBreak/>
        <w:t xml:space="preserve">profiles of these genes in healthy cohorts with PID patients can potentially be utilised to identify candidate genes, which may then harbour a disease causing variant or indicate some anomaly in the pathway for further investigation. </w:t>
      </w:r>
    </w:p>
    <w:p w14:paraId="16D78774" w14:textId="77777777" w:rsidR="00333CA0" w:rsidRDefault="00333CA0" w:rsidP="001732B3">
      <w:pPr>
        <w:spacing w:line="480" w:lineRule="auto"/>
        <w:jc w:val="both"/>
      </w:pPr>
    </w:p>
    <w:p w14:paraId="4614C247" w14:textId="0AF37BDE" w:rsidR="00333CA0" w:rsidRDefault="00B3317E" w:rsidP="00333CA0">
      <w:pPr>
        <w:spacing w:line="480" w:lineRule="auto"/>
      </w:pPr>
      <w:r>
        <w:t xml:space="preserve"> </w:t>
      </w:r>
      <w:r w:rsidR="00080C7D">
        <w:t>The transcriptomic landscape</w:t>
      </w:r>
      <w:r w:rsidR="001E229C">
        <w:t xml:space="preserve"> </w:t>
      </w:r>
      <w:r w:rsidR="00380D28">
        <w:t xml:space="preserve">provides an excellent opportunity for advancement of diagnostic yield, and transcriptional profiling </w:t>
      </w:r>
      <w:r w:rsidR="007D6F28">
        <w:t xml:space="preserve">is already being </w:t>
      </w:r>
      <w:r w:rsidR="00380D28">
        <w:t>utilised across a range of disorders to help build a “mo</w:t>
      </w:r>
      <w:r w:rsidR="001E229C">
        <w:t>lecular fingerprint” of disease</w:t>
      </w:r>
      <w:r w:rsidR="007D6F28">
        <w:t xml:space="preserve"> and better inform variant filtering processes</w:t>
      </w:r>
      <w:r w:rsidR="001E229C">
        <w:t>. T</w:t>
      </w:r>
      <w:r w:rsidR="00677FDE">
        <w:t xml:space="preserve">he </w:t>
      </w:r>
      <w:r w:rsidR="00A757B4">
        <w:t>Immunology community has made a case</w:t>
      </w:r>
      <w:r w:rsidR="00677FDE">
        <w:t xml:space="preserve"> for PID </w:t>
      </w:r>
      <w:r w:rsidR="00A757B4">
        <w:t xml:space="preserve">diagnosis </w:t>
      </w:r>
      <w:r w:rsidR="00677FDE">
        <w:t>to be</w:t>
      </w:r>
      <w:r w:rsidR="00A757B4">
        <w:t xml:space="preserve"> supported u</w:t>
      </w:r>
      <w:r w:rsidR="00677FDE">
        <w:t xml:space="preserve">sing transcriptional profiling using whole transcriptome sequencing </w:t>
      </w:r>
      <w:r w:rsidR="00677FDE">
        <w:fldChar w:fldCharType="begin"/>
      </w:r>
      <w:r w:rsidR="0058285C">
        <w:instrText xml:space="preserve"> ADDIN EN.CITE &lt;EndNote&gt;&lt;Cite&gt;&lt;Author&gt;Moens&lt;/Author&gt;&lt;Year&gt;2014&lt;/Year&gt;&lt;RecNum&gt;48&lt;/RecNum&gt;&lt;DisplayText&gt;(31)&lt;/DisplayText&gt;&lt;record&gt;&lt;rec-number&gt;48&lt;/rec-number&gt;&lt;foreign-keys&gt;&lt;key app="EN" db-id="sx2rewz2prewfpeersr52v5vttftpsvts2xf" timestamp="1557325787"&gt;48&lt;/key&gt;&lt;/foreign-keys&gt;&lt;ref-type name="Journal Article"&gt;17&lt;/ref-type&gt;&lt;contributors&gt;&lt;authors&gt;&lt;author&gt;Moens, Lotte N.&lt;/author&gt;&lt;author&gt;Falk-Sörqvist, Elin&lt;/author&gt;&lt;author&gt;Asplund, A. Charlotta&lt;/author&gt;&lt;author&gt;Bernatowska, Ewa&lt;/author&gt;&lt;author&gt;Smith, C. I. Edvard&lt;/author&gt;&lt;author&gt;Nilsson, Mats&lt;/author&gt;&lt;/authors&gt;&lt;/contributors&gt;&lt;titles&gt;&lt;title&gt;Diagnostics of primary immunodeficiency diseases: a sequencing capture approach&lt;/title&gt;&lt;secondary-title&gt;PloS one&lt;/secondary-title&gt;&lt;/titles&gt;&lt;periodical&gt;&lt;full-title&gt;PloS one&lt;/full-title&gt;&lt;/periodical&gt;&lt;pages&gt;e114901-e114901&lt;/pages&gt;&lt;volume&gt;9&lt;/volume&gt;&lt;number&gt;12&lt;/number&gt;&lt;dates&gt;&lt;year&gt;2014&lt;/year&gt;&lt;/dates&gt;&lt;publisher&gt;Public Library of Science&lt;/publisher&gt;&lt;isbn&gt;1932-6203&lt;/isbn&gt;&lt;accession-num&gt;25502423&lt;/accession-num&gt;&lt;urls&gt;&lt;related-urls&gt;&lt;url&gt;https://www.ncbi.nlm.nih.gov/pubmed/25502423&lt;/url&gt;&lt;url&gt;https://www.ncbi.nlm.nih.gov/pmc/PMC4263707/&lt;/url&gt;&lt;/related-urls&gt;&lt;/urls&gt;&lt;electronic-resource-num&gt;10.1371/journal.pone.0114901&lt;/electronic-resource-num&gt;&lt;remote-database-name&gt;PubMed&lt;/remote-database-name&gt;&lt;language&gt;eng&lt;/language&gt;&lt;/record&gt;&lt;/Cite&gt;&lt;/EndNote&gt;</w:instrText>
      </w:r>
      <w:r w:rsidR="00677FDE">
        <w:fldChar w:fldCharType="separate"/>
      </w:r>
      <w:r w:rsidR="0058285C">
        <w:rPr>
          <w:noProof/>
        </w:rPr>
        <w:t>(31)</w:t>
      </w:r>
      <w:r w:rsidR="00677FDE">
        <w:fldChar w:fldCharType="end"/>
      </w:r>
      <w:r w:rsidR="00677FDE">
        <w:t xml:space="preserve">, </w:t>
      </w:r>
      <w:r w:rsidR="00A757B4">
        <w:t xml:space="preserve">and these </w:t>
      </w:r>
      <w:r w:rsidR="007D6F28">
        <w:t xml:space="preserve">are being </w:t>
      </w:r>
      <w:r w:rsidR="00677FDE">
        <w:t>answered with</w:t>
      </w:r>
      <w:r w:rsidR="00D03564">
        <w:t xml:space="preserve"> examples</w:t>
      </w:r>
      <w:r w:rsidR="00380D28">
        <w:t xml:space="preserve"> in primary immunodeficiency</w:t>
      </w:r>
      <w:r w:rsidR="00A757B4">
        <w:t xml:space="preserve"> cases such as</w:t>
      </w:r>
      <w:r w:rsidR="00BC2B24">
        <w:t xml:space="preserve"> Dock8 CID,</w:t>
      </w:r>
      <w:r w:rsidR="00A757B4">
        <w:t xml:space="preserve"> </w:t>
      </w:r>
      <w:r w:rsidR="00A757B4">
        <w:rPr>
          <w:color w:val="000000"/>
          <w:shd w:val="clear" w:color="auto" w:fill="FFFFFF"/>
        </w:rPr>
        <w:t>GATA2 deficiency, X-linked reticulate pigmentary disorder (XLPDR)</w:t>
      </w:r>
      <w:r w:rsidR="00D03564">
        <w:t xml:space="preserve"> </w:t>
      </w:r>
      <w:r w:rsidR="00D03564">
        <w:fldChar w:fldCharType="begin">
          <w:fldData xml:space="preserve">PEVuZE5vdGU+PENpdGU+PEF1dGhvcj5LaGFuPC9BdXRob3I+PFllYXI+MjAxNjwvWWVhcj48UmVj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gzMC03LCBzMS03PC9wYWdl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</w:fldData>
        </w:fldChar>
      </w:r>
      <w:r w:rsidR="004145E9">
        <w:instrText xml:space="preserve"> ADDIN EN.CITE </w:instrText>
      </w:r>
      <w:r w:rsidR="004145E9">
        <w:fldChar w:fldCharType="begin">
          <w:fldData xml:space="preserve">PEVuZE5vdGU+PENpdGU+PEF1dGhvcj5LaGFuPC9BdXRob3I+PFllYXI+MjAxNjwvWWVhcj48UmVj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gzMC03LCBzMS03PC9wYWdl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</w:fldData>
        </w:fldChar>
      </w:r>
      <w:r w:rsidR="004145E9">
        <w:instrText xml:space="preserve"> ADDIN EN.CITE.DATA </w:instrText>
      </w:r>
      <w:r w:rsidR="004145E9">
        <w:fldChar w:fldCharType="end"/>
      </w:r>
      <w:r w:rsidR="00D03564">
        <w:fldChar w:fldCharType="separate"/>
      </w:r>
      <w:r w:rsidR="004145E9">
        <w:rPr>
          <w:noProof/>
        </w:rPr>
        <w:t>(99-101)</w:t>
      </w:r>
      <w:r w:rsidR="00D03564">
        <w:fldChar w:fldCharType="end"/>
      </w:r>
      <w:r w:rsidR="00380D28">
        <w:t xml:space="preserve">. </w:t>
      </w:r>
      <w:r w:rsidR="007D6F28">
        <w:t xml:space="preserve">Over the coming years an extended diagnostic approach to PID testing may develop that builds on a clinical module of phenotype, family history and baseline immunological testing. This will be complimented by a DNA module of coding and non-coding variant analysis, utilising sophisticated bioinformatic pipelines to prioritise candidate genetic variants of new loci that would be consistent the clinical phenotype and family segregation. These candidate variants for monogenic disease may then be functionally interrogated via RNAseq for an influence within the gene itself and possibly the network within which it operates. In parallel, functional testing of candidate genes through </w:t>
      </w:r>
      <w:r w:rsidR="0036186D">
        <w:t>protein-based</w:t>
      </w:r>
      <w:r w:rsidR="007D6F28">
        <w:t xml:space="preserve"> assays may be undertaken to characterise the impact of a putative monogenic pathogenic variant within a reductionist model at the protein level. The sharing of these modular assessments across the international community will incrementally improve the standardised analysis of novel variants that will continue to grow over the next few </w:t>
      </w:r>
      <w:proofErr w:type="gramStart"/>
      <w:r w:rsidR="007D6F28">
        <w:t>years</w:t>
      </w:r>
      <w:r w:rsidR="00333CA0">
        <w:t xml:space="preserve"> </w:t>
      </w:r>
      <w:r w:rsidR="00411E95">
        <w:t>.</w:t>
      </w:r>
      <w:proofErr w:type="gramEnd"/>
    </w:p>
    <w:p w14:paraId="0A1EE5DF" w14:textId="46CF8B96" w:rsidR="007D6F28" w:rsidRDefault="007D6F28" w:rsidP="007D6F28">
      <w:pPr>
        <w:spacing w:line="480" w:lineRule="auto"/>
      </w:pPr>
    </w:p>
    <w:p w14:paraId="2954A0F3" w14:textId="53B3AF1E" w:rsidR="00FC1FE9" w:rsidRDefault="00FC1FE9" w:rsidP="0080170F"/>
    <w:p w14:paraId="2F51F508" w14:textId="77777777" w:rsidR="00FC1FE9" w:rsidRPr="0080170F" w:rsidRDefault="00FC1FE9" w:rsidP="0080170F"/>
    <w:p w14:paraId="2A4A9841" w14:textId="163AD881" w:rsidR="00FA03E9" w:rsidRDefault="00F93CEF" w:rsidP="00FC1FE9">
      <w:pPr>
        <w:pStyle w:val="EndNoteBibliography"/>
        <w:spacing w:after="0" w:line="480" w:lineRule="auto"/>
        <w:jc w:val="both"/>
      </w:pPr>
      <w:r w:rsidRPr="00B1197B">
        <w:rPr>
          <w:b/>
        </w:rPr>
        <w:lastRenderedPageBreak/>
        <w:t>References</w:t>
      </w:r>
    </w:p>
    <w:p w14:paraId="3ABFC364" w14:textId="77777777" w:rsidR="00882330" w:rsidRPr="00882330" w:rsidRDefault="00FA03E9" w:rsidP="00882330">
      <w:pPr>
        <w:pStyle w:val="EndNoteBibliography"/>
        <w:spacing w:after="0"/>
      </w:pPr>
      <w:r>
        <w:fldChar w:fldCharType="begin"/>
      </w:r>
      <w:r>
        <w:instrText xml:space="preserve"> ADDIN EN.REFLIST </w:instrText>
      </w:r>
      <w:r>
        <w:fldChar w:fldCharType="separate"/>
      </w:r>
      <w:r w:rsidR="00882330" w:rsidRPr="00882330">
        <w:t>1.</w:t>
      </w:r>
      <w:r w:rsidR="00882330" w:rsidRPr="00882330">
        <w:tab/>
        <w:t>McCusker C, Upton J, Warrington R. Primary immunodeficiency. Allergy, Asthma &amp; Clinical Immunology. 2018;14(2):61.</w:t>
      </w:r>
    </w:p>
    <w:p w14:paraId="7238941A" w14:textId="77777777" w:rsidR="00882330" w:rsidRPr="00882330" w:rsidRDefault="00882330" w:rsidP="00882330">
      <w:pPr>
        <w:pStyle w:val="EndNoteBibliography"/>
        <w:spacing w:after="0"/>
      </w:pPr>
      <w:r w:rsidRPr="00882330">
        <w:t>2.</w:t>
      </w:r>
      <w:r w:rsidRPr="00882330">
        <w:tab/>
        <w:t>Bousfiha A, Jeddane L, Picard C, Ailal F, Bobby Gaspar H, Al-Herz W, et al. The 2017 IUIS Phenotypic Classification for Primary Immunodeficiencies. Journal of clinical immunology. 2018;38(1):129-43.</w:t>
      </w:r>
    </w:p>
    <w:p w14:paraId="19D9884F" w14:textId="77777777" w:rsidR="00882330" w:rsidRPr="00882330" w:rsidRDefault="00882330" w:rsidP="00882330">
      <w:pPr>
        <w:pStyle w:val="EndNoteBibliography"/>
        <w:spacing w:after="0"/>
      </w:pPr>
      <w:r w:rsidRPr="00882330">
        <w:t>3.</w:t>
      </w:r>
      <w:r w:rsidRPr="00882330">
        <w:tab/>
        <w:t>Picard C, Bobby Gaspar H, Al-Herz W, Bousfiha A, Casanova J-L, Chatila T, et al. International Union of Immunological Societies: 2017 Primary Immunodeficiency Diseases Committee Report on Inborn Errors of Immunity. Journal of clinical immunology. 2018;38(1):96-128.</w:t>
      </w:r>
    </w:p>
    <w:p w14:paraId="78C0EB12" w14:textId="77777777" w:rsidR="00882330" w:rsidRPr="00882330" w:rsidRDefault="00882330" w:rsidP="00882330">
      <w:pPr>
        <w:pStyle w:val="EndNoteBibliography"/>
        <w:spacing w:after="0"/>
      </w:pPr>
      <w:r w:rsidRPr="00882330">
        <w:t>4.</w:t>
      </w:r>
      <w:r w:rsidRPr="00882330">
        <w:tab/>
        <w:t>McCusker C, Warrington R. Primary immunodeficiency. Allergy Asthma Clin Immunol. 2011;7 Suppl 1(Suppl 1):S11-S.</w:t>
      </w:r>
    </w:p>
    <w:p w14:paraId="37698362" w14:textId="77777777" w:rsidR="00882330" w:rsidRPr="00882330" w:rsidRDefault="00882330" w:rsidP="00882330">
      <w:pPr>
        <w:pStyle w:val="EndNoteBibliography"/>
        <w:spacing w:after="0"/>
      </w:pPr>
      <w:r w:rsidRPr="00882330">
        <w:t>5.</w:t>
      </w:r>
      <w:r w:rsidRPr="00882330">
        <w:tab/>
        <w:t>Boyle JM, Buckley RH. Population Prevalence of Diagnosed Primary Immunodeficiency Diseases in the United States. J Clin Immunol. 2007;27(5):497-502.</w:t>
      </w:r>
    </w:p>
    <w:p w14:paraId="74E0212E" w14:textId="77777777" w:rsidR="00882330" w:rsidRPr="00882330" w:rsidRDefault="00882330" w:rsidP="00882330">
      <w:pPr>
        <w:pStyle w:val="EndNoteBibliography"/>
        <w:spacing w:after="0"/>
      </w:pPr>
      <w:r w:rsidRPr="00882330">
        <w:t>6.</w:t>
      </w:r>
      <w:r w:rsidRPr="00882330">
        <w:tab/>
        <w:t>Shillitoe B, Bangs C, Guzman D, Gennery AR, Longhurst HJ, Slatter M, et al. The United Kingdom Primary Immune Deficiency (UKPID) registry 2012 to 2017. Clinical &amp; Experimental Immunology. 2018;192(3):284-91.</w:t>
      </w:r>
    </w:p>
    <w:p w14:paraId="40CF3D5F" w14:textId="77777777" w:rsidR="00882330" w:rsidRPr="00882330" w:rsidRDefault="00882330" w:rsidP="00882330">
      <w:pPr>
        <w:pStyle w:val="EndNoteBibliography"/>
        <w:spacing w:after="0"/>
      </w:pPr>
      <w:r w:rsidRPr="00882330">
        <w:t>7.</w:t>
      </w:r>
      <w:r w:rsidRPr="00882330">
        <w:tab/>
        <w:t>Europe PIPDDfOCi. European Reference Paper. worldpiweek.org.</w:t>
      </w:r>
    </w:p>
    <w:p w14:paraId="7D2F8126" w14:textId="77777777" w:rsidR="00882330" w:rsidRPr="00882330" w:rsidRDefault="00882330" w:rsidP="00882330">
      <w:pPr>
        <w:pStyle w:val="EndNoteBibliography"/>
        <w:spacing w:after="0"/>
      </w:pPr>
      <w:r w:rsidRPr="00882330">
        <w:t>8.</w:t>
      </w:r>
      <w:r w:rsidRPr="00882330">
        <w:tab/>
        <w:t>Abolhassani H, Naseri A, Rezaei N, Aghamohammadi A. Economic burden of common variable immunodeficiency: annual cost of disease AU - Sadeghi, Bamdad. Expert Review of Clinical Immunology. 2015;11(5):681-8.</w:t>
      </w:r>
    </w:p>
    <w:p w14:paraId="543D00EB" w14:textId="77777777" w:rsidR="00882330" w:rsidRPr="00882330" w:rsidRDefault="00882330" w:rsidP="00882330">
      <w:pPr>
        <w:pStyle w:val="EndNoteBibliography"/>
        <w:spacing w:after="0"/>
      </w:pPr>
      <w:r w:rsidRPr="00882330">
        <w:t>9.</w:t>
      </w:r>
      <w:r w:rsidRPr="00882330">
        <w:tab/>
        <w:t>Condino-Neto A, Espinosa-Rosales FJ. Changing the Lives of People With Primary Immunodeficiencies (PI) With Early Testing and Diagnosis. Frontiers in Immunology. 2018;9(1439).</w:t>
      </w:r>
    </w:p>
    <w:p w14:paraId="7AE4DCC3" w14:textId="267CA667" w:rsidR="00882330" w:rsidRPr="00882330" w:rsidRDefault="00882330" w:rsidP="00882330">
      <w:pPr>
        <w:pStyle w:val="EndNoteBibliography"/>
        <w:spacing w:after="0"/>
      </w:pPr>
      <w:r w:rsidRPr="00882330">
        <w:t>10.</w:t>
      </w:r>
      <w:r w:rsidRPr="00882330">
        <w:tab/>
        <w:t xml:space="preserve">UK P. Patients' experience survey of Primary Immunodeficiency Disorders services. </w:t>
      </w:r>
      <w:hyperlink r:id="rId11" w:history="1">
        <w:r w:rsidRPr="00882330">
          <w:rPr>
            <w:rStyle w:val="Hyperlink"/>
          </w:rPr>
          <w:t>www.piduk.org</w:t>
        </w:r>
      </w:hyperlink>
      <w:r w:rsidRPr="00882330">
        <w:t>; 2016 September 2016.</w:t>
      </w:r>
    </w:p>
    <w:p w14:paraId="560D9CC0" w14:textId="77777777" w:rsidR="00882330" w:rsidRPr="00882330" w:rsidRDefault="00882330" w:rsidP="00882330">
      <w:pPr>
        <w:pStyle w:val="EndNoteBibliography"/>
        <w:spacing w:after="0"/>
      </w:pPr>
      <w:r w:rsidRPr="00882330">
        <w:t>11.</w:t>
      </w:r>
      <w:r w:rsidRPr="00882330">
        <w:tab/>
        <w:t>Walter JE, Farmer JR, Foldvari Z, Torgerson TR, Cooper MA. Mechanism-Based Strategies for the Management of Autoimmunity and Immune Dysregulation in Primary Immunodeficiencies. The journal of allergy and clinical immunology In practice. 2016;4(6):1089-100.</w:t>
      </w:r>
    </w:p>
    <w:p w14:paraId="71FFFD49" w14:textId="77777777" w:rsidR="00882330" w:rsidRPr="00882330" w:rsidRDefault="00882330" w:rsidP="00882330">
      <w:pPr>
        <w:pStyle w:val="EndNoteBibliography"/>
        <w:spacing w:after="0"/>
      </w:pPr>
      <w:r w:rsidRPr="00882330">
        <w:t>12.</w:t>
      </w:r>
      <w:r w:rsidRPr="00882330">
        <w:tab/>
        <w:t>Heimall J, Keller M, Saltzman R, Bunin N, McDonald-McGinn D, Zakai E, et al. Diagnosis of 22q11.2 deletion syndrome and artemis deficiency in two children with T-B-NK+ immunodeficiency. J Clin Immunol. 2012;32(5):1141-4.</w:t>
      </w:r>
    </w:p>
    <w:p w14:paraId="0B446A09" w14:textId="77777777" w:rsidR="00882330" w:rsidRPr="00882330" w:rsidRDefault="00882330" w:rsidP="00882330">
      <w:pPr>
        <w:pStyle w:val="EndNoteBibliography"/>
        <w:spacing w:after="0"/>
      </w:pPr>
      <w:r w:rsidRPr="00882330">
        <w:t>13.</w:t>
      </w:r>
      <w:r w:rsidRPr="00882330">
        <w:tab/>
        <w:t>Bonilla FA, Khan DA, Ballas ZK, Chinen J, Frank MM, Hsu JT, et al. Practice parameter for the diagnosis and management of primary immunodeficiency. The Journal of allergy and clinical immunology. 2015;136(5):1186-205.e1-78.</w:t>
      </w:r>
    </w:p>
    <w:p w14:paraId="77E23196" w14:textId="77777777" w:rsidR="00882330" w:rsidRPr="00882330" w:rsidRDefault="00882330" w:rsidP="00882330">
      <w:pPr>
        <w:pStyle w:val="EndNoteBibliography"/>
        <w:spacing w:after="0"/>
      </w:pPr>
      <w:r w:rsidRPr="00882330">
        <w:t>14.</w:t>
      </w:r>
      <w:r w:rsidRPr="00882330">
        <w:tab/>
        <w:t>Lenardo M, Lo B, Lucas CL. Genomics of Immune Diseases and New Therapies. Annual review of immunology. 2016;34:121-49.</w:t>
      </w:r>
    </w:p>
    <w:p w14:paraId="41CA38C1" w14:textId="77777777" w:rsidR="00882330" w:rsidRPr="00882330" w:rsidRDefault="00882330" w:rsidP="00882330">
      <w:pPr>
        <w:pStyle w:val="EndNoteBibliography"/>
        <w:spacing w:after="0"/>
      </w:pPr>
      <w:r w:rsidRPr="00882330">
        <w:t>15.</w:t>
      </w:r>
      <w:r w:rsidRPr="00882330">
        <w:tab/>
        <w:t>Ramakrishnan KA, Pengelly RJ, Gao Y, Morgan M, Patel SV, Davies EG, et al. Precision Molecular Diagnosis Defines Specific Therapy in Combined Immunodeficiency with Megaloblastic Anemia Secondary to MTHFD1 Deficiency. The journal of allergy and clinical immunology In practice. 2016;4(6):1160-6.e10.</w:t>
      </w:r>
    </w:p>
    <w:p w14:paraId="3AC7CCAE" w14:textId="77777777" w:rsidR="00882330" w:rsidRPr="00882330" w:rsidRDefault="00882330" w:rsidP="00882330">
      <w:pPr>
        <w:pStyle w:val="EndNoteBibliography"/>
        <w:spacing w:after="0"/>
      </w:pPr>
      <w:r w:rsidRPr="00882330">
        <w:t>16.</w:t>
      </w:r>
      <w:r w:rsidRPr="00882330">
        <w:tab/>
        <w:t>Fischer A. Primary T-cell immunodeficiencies. Current Opinion in Immunology. 1993;5(4):569-78.</w:t>
      </w:r>
    </w:p>
    <w:p w14:paraId="3E64881F" w14:textId="77777777" w:rsidR="00882330" w:rsidRPr="00882330" w:rsidRDefault="00882330" w:rsidP="00882330">
      <w:pPr>
        <w:pStyle w:val="EndNoteBibliography"/>
        <w:spacing w:after="0"/>
      </w:pPr>
      <w:r w:rsidRPr="00882330">
        <w:t>17.</w:t>
      </w:r>
      <w:r w:rsidRPr="00882330">
        <w:tab/>
        <w:t>Meyts I, Bosch B, Bolze A, Boisson B, Itan Y, Belkadi A, et al. Exome and genome sequencing for inborn errors of immunity. The Journal of allergy and clinical immunology. 2016;138(4):957-69.</w:t>
      </w:r>
    </w:p>
    <w:p w14:paraId="338345D0" w14:textId="77777777" w:rsidR="00882330" w:rsidRPr="00882330" w:rsidRDefault="00882330" w:rsidP="00882330">
      <w:pPr>
        <w:pStyle w:val="EndNoteBibliography"/>
        <w:spacing w:after="0"/>
      </w:pPr>
      <w:r w:rsidRPr="00882330">
        <w:t>18.</w:t>
      </w:r>
      <w:r w:rsidRPr="00882330">
        <w:tab/>
        <w:t>Richardson AM, Moyer AM, Hasadsri L, Abraham RS. Diagnostic Tools for Inborn Errors of Human Immunity (Primary Immunodeficiencies and Immune Dysregulatory Diseases). Current Allergy and Asthma Reports. 2018;18(3):19.</w:t>
      </w:r>
    </w:p>
    <w:p w14:paraId="058A3F16" w14:textId="77777777" w:rsidR="00882330" w:rsidRPr="00882330" w:rsidRDefault="00882330" w:rsidP="00882330">
      <w:pPr>
        <w:pStyle w:val="EndNoteBibliography"/>
        <w:spacing w:after="0"/>
      </w:pPr>
      <w:r w:rsidRPr="00882330">
        <w:t>19.</w:t>
      </w:r>
      <w:r w:rsidRPr="00882330">
        <w:tab/>
        <w:t>Hernandez-Trujillo V, Ballow M. Diagnosing primary immunodeficiency: a practical approach for the non-immunologist AU - Lehman, Heather. Current Medical Research and Opinion. 2015;31(4):697-706.</w:t>
      </w:r>
    </w:p>
    <w:p w14:paraId="1AABB9C4" w14:textId="77777777" w:rsidR="00882330" w:rsidRPr="00882330" w:rsidRDefault="00882330" w:rsidP="00882330">
      <w:pPr>
        <w:pStyle w:val="EndNoteBibliography"/>
        <w:spacing w:after="0"/>
      </w:pPr>
      <w:r w:rsidRPr="00882330">
        <w:lastRenderedPageBreak/>
        <w:t>20.</w:t>
      </w:r>
      <w:r w:rsidRPr="00882330">
        <w:tab/>
        <w:t>Boycott KM, Rath A, Chong JX, Hartley T, Alkuraya FS, Baynam G, et al. International Cooperation to Enable the Diagnosis of All Rare Genetic Diseases. The American Journal of Human Genetics. 2017;100(5):695-705.</w:t>
      </w:r>
    </w:p>
    <w:p w14:paraId="1EA9CCCF" w14:textId="77777777" w:rsidR="00882330" w:rsidRPr="00882330" w:rsidRDefault="00882330" w:rsidP="00882330">
      <w:pPr>
        <w:pStyle w:val="EndNoteBibliography"/>
        <w:spacing w:after="0"/>
      </w:pPr>
      <w:r w:rsidRPr="00882330">
        <w:t>21.</w:t>
      </w:r>
      <w:r w:rsidRPr="00882330">
        <w:tab/>
        <w:t>Gilissen C, Hoischen A, Brunner HG, Veltman JA. Unlocking Mendelian disease using exome sequencing. Genome biology. 2011;12(9):228.</w:t>
      </w:r>
    </w:p>
    <w:p w14:paraId="1B7674D0" w14:textId="77777777" w:rsidR="00882330" w:rsidRPr="00882330" w:rsidRDefault="00882330" w:rsidP="00882330">
      <w:pPr>
        <w:pStyle w:val="EndNoteBibliography"/>
        <w:spacing w:after="0"/>
      </w:pPr>
      <w:r w:rsidRPr="00882330">
        <w:t>22.</w:t>
      </w:r>
      <w:r w:rsidRPr="00882330">
        <w:tab/>
        <w:t>Bamshad MJ, Ng SB, Bigham AW, Tabor HK, Emond MJ, Nickerson DA, et al. Exome sequencing as a tool for Mendelian disease gene discovery. Nature Reviews Genetics. 2011;12:745.</w:t>
      </w:r>
    </w:p>
    <w:p w14:paraId="060EB80E" w14:textId="77777777" w:rsidR="00882330" w:rsidRPr="00882330" w:rsidRDefault="00882330" w:rsidP="00882330">
      <w:pPr>
        <w:pStyle w:val="EndNoteBibliography"/>
        <w:spacing w:after="0"/>
      </w:pPr>
      <w:r w:rsidRPr="00882330">
        <w:t>23.</w:t>
      </w:r>
      <w:r w:rsidRPr="00882330">
        <w:tab/>
        <w:t>Majewski J, Schwartzentruber J, Lalonde E, Montpetit A, Jabado N. What can exome sequencing do for you? Journal of medical genetics. 2011;48(9):580-9.</w:t>
      </w:r>
    </w:p>
    <w:p w14:paraId="2B6A9C86" w14:textId="77777777" w:rsidR="00882330" w:rsidRPr="00882330" w:rsidRDefault="00882330" w:rsidP="00882330">
      <w:pPr>
        <w:pStyle w:val="EndNoteBibliography"/>
        <w:spacing w:after="0"/>
      </w:pPr>
      <w:r w:rsidRPr="00882330">
        <w:t>24.</w:t>
      </w:r>
      <w:r w:rsidRPr="00882330">
        <w:tab/>
        <w:t>Kremer LS, Wortmann SB, Prokisch H. "Transcriptomics": molecular diagnosis of inborn errors of metabolism via RNA-sequencing. J Inherit Metab Dis. 2018;41(3):525-32.</w:t>
      </w:r>
    </w:p>
    <w:p w14:paraId="05DEF970" w14:textId="77777777" w:rsidR="00882330" w:rsidRPr="00882330" w:rsidRDefault="00882330" w:rsidP="00882330">
      <w:pPr>
        <w:pStyle w:val="EndNoteBibliography"/>
        <w:spacing w:after="0"/>
      </w:pPr>
      <w:r w:rsidRPr="00882330">
        <w:t>25.</w:t>
      </w:r>
      <w:r w:rsidRPr="00882330">
        <w:tab/>
        <w:t>Heimall J. Now Is the Time to Use Molecular Gene Testing for the Diagnosis of Primary Immune Deficiencies. The journal of allergy and clinical immunology In practice. 2019.</w:t>
      </w:r>
    </w:p>
    <w:p w14:paraId="2FF060BD" w14:textId="77777777" w:rsidR="00882330" w:rsidRPr="00882330" w:rsidRDefault="00882330" w:rsidP="00882330">
      <w:pPr>
        <w:pStyle w:val="EndNoteBibliography"/>
        <w:spacing w:after="0"/>
      </w:pPr>
      <w:r w:rsidRPr="00882330">
        <w:t>26.</w:t>
      </w:r>
      <w:r w:rsidRPr="00882330">
        <w:tab/>
        <w:t>Meyts I, Bosch B, Bolze A, Boisson B, Itan Y, Belkadi A, et al. Exome and genome sequencing for inborn errors of immunity. The Journal of allergy and clinical immunology. 2016;138(4):957-69.</w:t>
      </w:r>
    </w:p>
    <w:p w14:paraId="5CBDDFC5" w14:textId="77777777" w:rsidR="00882330" w:rsidRPr="00882330" w:rsidRDefault="00882330" w:rsidP="00882330">
      <w:pPr>
        <w:pStyle w:val="EndNoteBibliography"/>
        <w:spacing w:after="0"/>
      </w:pPr>
      <w:r w:rsidRPr="00882330">
        <w:t>27.</w:t>
      </w:r>
      <w:r w:rsidRPr="00882330">
        <w:tab/>
        <w:t>Taylor JC, Martin HC, Lise S, Broxholme J, Cazier JB, Rimmer A, et al. Factors influencing success of clinical genome sequencing across a broad spectrum of disorders. Nature genetics. 2015;47(7):717-26.</w:t>
      </w:r>
    </w:p>
    <w:p w14:paraId="3B94DF97" w14:textId="77777777" w:rsidR="00882330" w:rsidRPr="00882330" w:rsidRDefault="00882330" w:rsidP="00882330">
      <w:pPr>
        <w:pStyle w:val="EndNoteBibliography"/>
        <w:spacing w:after="0"/>
      </w:pPr>
      <w:r w:rsidRPr="00882330">
        <w:t>28.</w:t>
      </w:r>
      <w:r w:rsidRPr="00882330">
        <w:tab/>
        <w:t>Yang Y, Muzny DM, Reid JG, Bainbridge MN, Willis A, Ward PA, et al. Clinical Whole-Exome Sequencing for the Diagnosis of Mendelian Disorders. New England Journal of Medicine. 2013;369(16):1502-11.</w:t>
      </w:r>
    </w:p>
    <w:p w14:paraId="4B79552C" w14:textId="77777777" w:rsidR="00882330" w:rsidRPr="00882330" w:rsidRDefault="00882330" w:rsidP="00882330">
      <w:pPr>
        <w:pStyle w:val="EndNoteBibliography"/>
        <w:spacing w:after="0"/>
      </w:pPr>
      <w:r w:rsidRPr="00882330">
        <w:t>29.</w:t>
      </w:r>
      <w:r w:rsidRPr="00882330">
        <w:tab/>
        <w:t>Yang Y, Muzny DM, Xia F, Niu Z, Person R, Ding Y, et al. Molecular findings among patients referred for clinical whole-exome sequencing. JAMA. 2014;312(18):1870-9.</w:t>
      </w:r>
    </w:p>
    <w:p w14:paraId="37458689" w14:textId="77777777" w:rsidR="00882330" w:rsidRPr="00882330" w:rsidRDefault="00882330" w:rsidP="00882330">
      <w:pPr>
        <w:pStyle w:val="EndNoteBibliography"/>
        <w:spacing w:after="0"/>
      </w:pPr>
      <w:r w:rsidRPr="00882330">
        <w:t>30.</w:t>
      </w:r>
      <w:r w:rsidRPr="00882330">
        <w:tab/>
        <w:t>Stray-Pedersen A, Sorte HS, Samarakoon P, Gambin T, Chinn IK, Coban Akdemir ZH, et al. Primary immunodeficiency diseases: Genomic approaches delineate heterogeneous Mendelian disorders. The Journal of allergy and clinical immunology. 2017;139(1):232-45.</w:t>
      </w:r>
    </w:p>
    <w:p w14:paraId="1DF1243D" w14:textId="77777777" w:rsidR="00882330" w:rsidRPr="00882330" w:rsidRDefault="00882330" w:rsidP="00882330">
      <w:pPr>
        <w:pStyle w:val="EndNoteBibliography"/>
        <w:spacing w:after="0"/>
      </w:pPr>
      <w:r w:rsidRPr="00882330">
        <w:t>31.</w:t>
      </w:r>
      <w:r w:rsidRPr="00882330">
        <w:tab/>
        <w:t>Moens LN, Falk-Sörqvist E, Asplund AC, Bernatowska E, Smith CIE, Nilsson M. Diagnostics of primary immunodeficiency diseases: a sequencing capture approach. PloS one. 2014;9(12):e114901-e.</w:t>
      </w:r>
    </w:p>
    <w:p w14:paraId="693B1970" w14:textId="7D4145CA" w:rsidR="00882330" w:rsidRPr="00882330" w:rsidRDefault="00882330" w:rsidP="00882330">
      <w:pPr>
        <w:pStyle w:val="EndNoteBibliography"/>
        <w:spacing w:after="0"/>
      </w:pPr>
      <w:r w:rsidRPr="00882330">
        <w:t>32.</w:t>
      </w:r>
      <w:r w:rsidRPr="00882330">
        <w:tab/>
        <w:t xml:space="preserve">Philippidis A. The 100, 000 Genomes club </w:t>
      </w:r>
      <w:hyperlink r:id="rId12" w:history="1">
        <w:r w:rsidRPr="00882330">
          <w:rPr>
            <w:rStyle w:val="Hyperlink"/>
          </w:rPr>
          <w:t>www.genenews.com</w:t>
        </w:r>
      </w:hyperlink>
      <w:r w:rsidRPr="00882330">
        <w:t xml:space="preserve"> 2018 [Available from: </w:t>
      </w:r>
      <w:hyperlink r:id="rId13" w:history="1">
        <w:r w:rsidRPr="00882330">
          <w:rPr>
            <w:rStyle w:val="Hyperlink"/>
          </w:rPr>
          <w:t>https://www.genengnews.com/insights/the-100000-genomes-club/</w:t>
        </w:r>
      </w:hyperlink>
      <w:r w:rsidRPr="00882330">
        <w:t>.</w:t>
      </w:r>
    </w:p>
    <w:p w14:paraId="4897C4FC" w14:textId="77777777" w:rsidR="00882330" w:rsidRPr="00882330" w:rsidRDefault="00882330" w:rsidP="00882330">
      <w:pPr>
        <w:pStyle w:val="EndNoteBibliography"/>
        <w:spacing w:after="0"/>
      </w:pPr>
      <w:r w:rsidRPr="00882330">
        <w:t>33.</w:t>
      </w:r>
      <w:r w:rsidRPr="00882330">
        <w:tab/>
        <w:t>Rae W, Ward D, Mattocks C, Pengelly RJ, Eren E, Patel SV, et al. Clinical efficacy of a next-generation sequencing gene panel for primary immunodeficiency diagnostics. Clinical Genetics. 2018;93(3):647-55.</w:t>
      </w:r>
    </w:p>
    <w:p w14:paraId="188E8F51" w14:textId="77777777" w:rsidR="00882330" w:rsidRPr="00882330" w:rsidRDefault="00882330" w:rsidP="00882330">
      <w:pPr>
        <w:pStyle w:val="EndNoteBibliography"/>
        <w:spacing w:after="0"/>
      </w:pPr>
      <w:r w:rsidRPr="00882330">
        <w:t>34.</w:t>
      </w:r>
      <w:r w:rsidRPr="00882330">
        <w:tab/>
        <w:t>Schwarze K, Buchanan J, Taylor JC, Wordsworth S. Are whole-exome and whole-genome sequencing approaches cost-effective? A systematic review of the literature. Genetics in Medicine. 2018;20(10):1122-30.</w:t>
      </w:r>
    </w:p>
    <w:p w14:paraId="0AF6BA14" w14:textId="77777777" w:rsidR="00882330" w:rsidRPr="00882330" w:rsidRDefault="00882330" w:rsidP="00882330">
      <w:pPr>
        <w:pStyle w:val="EndNoteBibliography"/>
        <w:spacing w:after="0"/>
      </w:pPr>
      <w:r w:rsidRPr="00882330">
        <w:t>35.</w:t>
      </w:r>
      <w:r w:rsidRPr="00882330">
        <w:tab/>
        <w:t>Gallo V, Dotta L, Giardino G, Cirillo E, Lougaris V, D'Assante R, et al. Diagnostics of Primary Immunodeficiencies through Next-Generation Sequencing. Frontiers in immunology. 2016;7:466-.</w:t>
      </w:r>
    </w:p>
    <w:p w14:paraId="4B44F65D" w14:textId="77777777" w:rsidR="00882330" w:rsidRPr="00882330" w:rsidRDefault="00882330" w:rsidP="00882330">
      <w:pPr>
        <w:pStyle w:val="EndNoteBibliography"/>
        <w:spacing w:after="0"/>
      </w:pPr>
      <w:r w:rsidRPr="00882330">
        <w:t>36.</w:t>
      </w:r>
      <w:r w:rsidRPr="00882330">
        <w:tab/>
        <w:t>Scacheri CA, Scacheri PC. Mutations in the noncoding genome. Curr Opin Pediatr. 2015;27(6):659-64.</w:t>
      </w:r>
    </w:p>
    <w:p w14:paraId="15D7EB4B" w14:textId="77777777" w:rsidR="00882330" w:rsidRPr="00882330" w:rsidRDefault="00882330" w:rsidP="00882330">
      <w:pPr>
        <w:pStyle w:val="EndNoteBibliography"/>
        <w:spacing w:after="0"/>
      </w:pPr>
      <w:r w:rsidRPr="00882330">
        <w:t>37.</w:t>
      </w:r>
      <w:r w:rsidRPr="00882330">
        <w:tab/>
        <w:t>Bryois J, Buil A, Evans DM, Kemp JP, Montgomery SB, Conrad DF, et al. Cis and Trans Effects of Human Genomic Variants on Gene Expression. PLOS Genetics. 2014;10(7):e1004461.</w:t>
      </w:r>
    </w:p>
    <w:p w14:paraId="4B48D610" w14:textId="77777777" w:rsidR="00882330" w:rsidRPr="00882330" w:rsidRDefault="00882330" w:rsidP="00882330">
      <w:pPr>
        <w:pStyle w:val="EndNoteBibliography"/>
        <w:spacing w:after="0"/>
      </w:pPr>
      <w:r w:rsidRPr="00882330">
        <w:t>38.</w:t>
      </w:r>
      <w:r w:rsidRPr="00882330">
        <w:tab/>
        <w:t>Thormann A, Halachev M, McLaren W, Moore DJ, Svinti V, Campbell A, et al. Flexible and scalable diagnostic filtering of genomic variants using G2P with Ensembl VEP. Nature communications. 2019;10(1):2373-.</w:t>
      </w:r>
    </w:p>
    <w:p w14:paraId="17B036A5" w14:textId="77777777" w:rsidR="00882330" w:rsidRPr="00882330" w:rsidRDefault="00882330" w:rsidP="00882330">
      <w:pPr>
        <w:pStyle w:val="EndNoteBibliography"/>
        <w:spacing w:after="0"/>
      </w:pPr>
      <w:r w:rsidRPr="00882330">
        <w:t>39.</w:t>
      </w:r>
      <w:r w:rsidRPr="00882330">
        <w:tab/>
        <w:t>Fairfax BP, Humburg P, Makino S, Naranbhai V, Wong D, Lau E, et al. Innate Immune Activity Conditions the Effect of Regulatory Variants upon Monocyte Gene Expression. Science. 2014;343(6175):1246949.</w:t>
      </w:r>
    </w:p>
    <w:p w14:paraId="0C6BAF0E" w14:textId="77777777" w:rsidR="00882330" w:rsidRPr="00882330" w:rsidRDefault="00882330" w:rsidP="00882330">
      <w:pPr>
        <w:pStyle w:val="EndNoteBibliography"/>
        <w:spacing w:after="0"/>
      </w:pPr>
      <w:r w:rsidRPr="00882330">
        <w:lastRenderedPageBreak/>
        <w:t>40.</w:t>
      </w:r>
      <w:r w:rsidRPr="00882330">
        <w:tab/>
        <w:t>Casamassimi A, Federico A, Rienzo M, Esposito S, Ciccodicola A. Transcriptome Profiling in Human Diseases: New Advances and Perspectives. International journal of molecular sciences. 2017;18(8):1652.</w:t>
      </w:r>
    </w:p>
    <w:p w14:paraId="364114AB" w14:textId="77777777" w:rsidR="00882330" w:rsidRPr="00882330" w:rsidRDefault="00882330" w:rsidP="00882330">
      <w:pPr>
        <w:pStyle w:val="EndNoteBibliography"/>
        <w:spacing w:after="0"/>
      </w:pPr>
      <w:r w:rsidRPr="00882330">
        <w:t>41.</w:t>
      </w:r>
      <w:r w:rsidRPr="00882330">
        <w:tab/>
        <w:t>Piasecka B, Duffy D, Urrutia A, Quach H, Patin E, Posseme C, et al. Distinctive roles of age, sex, and genetics in shaping transcriptional variation of human immune responses to microbial challenges. Proceedings of the National Academy of Sciences of the United States of America. 2018;115(3):E488-e97.</w:t>
      </w:r>
    </w:p>
    <w:p w14:paraId="3E01636C" w14:textId="77777777" w:rsidR="00882330" w:rsidRPr="00882330" w:rsidRDefault="00882330" w:rsidP="00882330">
      <w:pPr>
        <w:pStyle w:val="EndNoteBibliography"/>
        <w:spacing w:after="0"/>
      </w:pPr>
      <w:r w:rsidRPr="00882330">
        <w:t>42.</w:t>
      </w:r>
      <w:r w:rsidRPr="00882330">
        <w:tab/>
        <w:t>Roadmap Epigenomics C, Kundaje A, Meuleman W, Ernst J, Bilenky M, Yen A, et al. Integrative analysis of 111 reference human epigenomes. Nature. 2015;518:317.</w:t>
      </w:r>
    </w:p>
    <w:p w14:paraId="41C229D8" w14:textId="77777777" w:rsidR="00882330" w:rsidRPr="00882330" w:rsidRDefault="00882330" w:rsidP="00882330">
      <w:pPr>
        <w:pStyle w:val="EndNoteBibliography"/>
        <w:spacing w:after="0"/>
      </w:pPr>
      <w:r w:rsidRPr="00882330">
        <w:t>43.</w:t>
      </w:r>
      <w:r w:rsidRPr="00882330">
        <w:tab/>
        <w:t>The Genotype-Tissue Expression (GTEx) pilot analysis: Multitissue gene regulation in humans. Science. 2015;348(6235):648.</w:t>
      </w:r>
    </w:p>
    <w:p w14:paraId="13F1C12B" w14:textId="77777777" w:rsidR="00882330" w:rsidRPr="00882330" w:rsidRDefault="00882330" w:rsidP="00882330">
      <w:pPr>
        <w:pStyle w:val="EndNoteBibliography"/>
        <w:spacing w:after="0"/>
      </w:pPr>
      <w:r w:rsidRPr="00882330">
        <w:t>44.</w:t>
      </w:r>
      <w:r w:rsidRPr="00882330">
        <w:tab/>
        <w:t>Schmiedel BJ, Singh D, Madrigal A, Valdovino-Gonzalez AG, White BM, Zapardiel-Gonzalo J, et al. Impact of Genetic Polymorphisms on Human Immune Cell Gene Expression. Cell. 2018;175(6):1701-15.e16.</w:t>
      </w:r>
    </w:p>
    <w:p w14:paraId="6DA235CD" w14:textId="77777777" w:rsidR="00882330" w:rsidRPr="00882330" w:rsidRDefault="00882330" w:rsidP="00882330">
      <w:pPr>
        <w:pStyle w:val="EndNoteBibliography"/>
        <w:spacing w:after="0"/>
      </w:pPr>
      <w:r w:rsidRPr="00882330">
        <w:t>45.</w:t>
      </w:r>
      <w:r w:rsidRPr="00882330">
        <w:tab/>
        <w:t>Ward AJ, Cooper TA. The pathobiology of splicing. J Pathol. 2010;220(2):152-63.</w:t>
      </w:r>
    </w:p>
    <w:p w14:paraId="56D97DC2" w14:textId="77777777" w:rsidR="00882330" w:rsidRPr="00882330" w:rsidRDefault="00882330" w:rsidP="00882330">
      <w:pPr>
        <w:pStyle w:val="EndNoteBibliography"/>
        <w:spacing w:after="0"/>
      </w:pPr>
      <w:r w:rsidRPr="00882330">
        <w:t>46.</w:t>
      </w:r>
      <w:r w:rsidRPr="00882330">
        <w:tab/>
        <w:t>Pan Q, Shai O, Lee LJ, Frey BJ, Blencowe BJ. Deep surveying of alternative splicing complexity in the human transcriptome by high-throughput sequencing. Nature genetics. 2008;40(12):1413-5.</w:t>
      </w:r>
    </w:p>
    <w:p w14:paraId="38172E36" w14:textId="77777777" w:rsidR="00882330" w:rsidRPr="00882330" w:rsidRDefault="00882330" w:rsidP="00882330">
      <w:pPr>
        <w:pStyle w:val="EndNoteBibliography"/>
        <w:spacing w:after="0"/>
      </w:pPr>
      <w:r w:rsidRPr="00882330">
        <w:t>47.</w:t>
      </w:r>
      <w:r w:rsidRPr="00882330">
        <w:tab/>
        <w:t>Orvain C, Matre V, Gabrielsen OS. The transcription factor c-Myb affects pre-mRNA splicing. Biochemical and biophysical research communications. 2008;372(2):309-13.</w:t>
      </w:r>
    </w:p>
    <w:p w14:paraId="0E014861" w14:textId="77777777" w:rsidR="00882330" w:rsidRPr="00882330" w:rsidRDefault="00882330" w:rsidP="00882330">
      <w:pPr>
        <w:pStyle w:val="EndNoteBibliography"/>
        <w:spacing w:after="0"/>
      </w:pPr>
      <w:r w:rsidRPr="00882330">
        <w:t>48.</w:t>
      </w:r>
      <w:r w:rsidRPr="00882330">
        <w:tab/>
        <w:t>Heyd F, ten Dam G, Moroy T. Auxiliary splice factor U2AF26 and transcription factor Gfi1 cooperate directly in regulating CD45 alternative splicing. Nature immunology. 2006;7(8):859-67.</w:t>
      </w:r>
    </w:p>
    <w:p w14:paraId="6CC843AB" w14:textId="77777777" w:rsidR="00882330" w:rsidRPr="00882330" w:rsidRDefault="00882330" w:rsidP="00882330">
      <w:pPr>
        <w:pStyle w:val="EndNoteBibliography"/>
        <w:spacing w:after="0"/>
      </w:pPr>
      <w:r w:rsidRPr="00882330">
        <w:t>49.</w:t>
      </w:r>
      <w:r w:rsidRPr="00882330">
        <w:tab/>
        <w:t>Alkhatib A, Werner M, Hug E, Herzog S, Eschbach C, Faraidun H, et al. FoxO1 induces Ikaros splicing to promote immunoglobulin gene recombination. The Journal of experimental medicine. 2012;209(2):395-406.</w:t>
      </w:r>
    </w:p>
    <w:p w14:paraId="73390109" w14:textId="77777777" w:rsidR="00882330" w:rsidRPr="00882330" w:rsidRDefault="00882330" w:rsidP="00882330">
      <w:pPr>
        <w:pStyle w:val="EndNoteBibliography"/>
        <w:spacing w:after="0"/>
      </w:pPr>
      <w:r w:rsidRPr="00882330">
        <w:t>50.</w:t>
      </w:r>
      <w:r w:rsidRPr="00882330">
        <w:tab/>
        <w:t>Bentley DL. Coupling mRNA processing with transcription in time and space. Nature reviews Genetics. 2014;15(3):163-75.</w:t>
      </w:r>
    </w:p>
    <w:p w14:paraId="510FC2AC" w14:textId="77777777" w:rsidR="00882330" w:rsidRPr="00882330" w:rsidRDefault="00882330" w:rsidP="00882330">
      <w:pPr>
        <w:pStyle w:val="EndNoteBibliography"/>
        <w:spacing w:after="0"/>
      </w:pPr>
      <w:r w:rsidRPr="00882330">
        <w:t>51.</w:t>
      </w:r>
      <w:r w:rsidRPr="00882330">
        <w:tab/>
        <w:t>Zikherman J, Weiss A. Alternative splicing of CD45: the tip of the iceberg. Immunity. 2008;29(6):839-41.</w:t>
      </w:r>
    </w:p>
    <w:p w14:paraId="4B3C35C5" w14:textId="77777777" w:rsidR="00882330" w:rsidRPr="00882330" w:rsidRDefault="00882330" w:rsidP="00882330">
      <w:pPr>
        <w:pStyle w:val="EndNoteBibliography"/>
        <w:spacing w:after="0"/>
      </w:pPr>
      <w:r w:rsidRPr="00882330">
        <w:t>52.</w:t>
      </w:r>
      <w:r w:rsidRPr="00882330">
        <w:tab/>
        <w:t>Reynaud D, Demarco IA, Reddy KL, Schjerven H, Bertolino E, Chen Z, et al. Regulation of B cell fate commitment and immunoglobulin heavy-chain gene rearrangements by Ikaros. Nature immunology. 2008;9(8):927-36.</w:t>
      </w:r>
    </w:p>
    <w:p w14:paraId="552C7A01" w14:textId="77777777" w:rsidR="00882330" w:rsidRPr="00882330" w:rsidRDefault="00882330" w:rsidP="00882330">
      <w:pPr>
        <w:pStyle w:val="EndNoteBibliography"/>
        <w:spacing w:after="0"/>
      </w:pPr>
      <w:r w:rsidRPr="00882330">
        <w:t>53.</w:t>
      </w:r>
      <w:r w:rsidRPr="00882330">
        <w:tab/>
        <w:t>Bonilla FA, Oettgen HC. Adaptive immunity. The Journal of allergy and clinical immunology. 2010;125(2 Suppl 2):S33-40.</w:t>
      </w:r>
    </w:p>
    <w:p w14:paraId="504F99FB" w14:textId="77777777" w:rsidR="00882330" w:rsidRPr="00882330" w:rsidRDefault="00882330" w:rsidP="00882330">
      <w:pPr>
        <w:pStyle w:val="EndNoteBibliography"/>
        <w:spacing w:after="0"/>
      </w:pPr>
      <w:r w:rsidRPr="00882330">
        <w:t>54.</w:t>
      </w:r>
      <w:r w:rsidRPr="00882330">
        <w:tab/>
        <w:t>Oeckinghaus A, Wegener E, Welteke V, Ferch U, Arslan SC, Ruland J, et al. Malt1 ubiquitination triggers NF-kappaB signaling upon T-cell activation. The EMBO journal. 2007;26(22):4634-45.</w:t>
      </w:r>
    </w:p>
    <w:p w14:paraId="0CCEADF1" w14:textId="77777777" w:rsidR="00882330" w:rsidRPr="00882330" w:rsidRDefault="00882330" w:rsidP="00882330">
      <w:pPr>
        <w:pStyle w:val="EndNoteBibliography"/>
        <w:spacing w:after="0"/>
      </w:pPr>
      <w:r w:rsidRPr="00882330">
        <w:t>55.</w:t>
      </w:r>
      <w:r w:rsidRPr="00882330">
        <w:tab/>
        <w:t>Meininger I, Griesbach RA, Hu D, Gehring T, Seeholzer T, Bertossi A, et al. Alternative splicing of MALT1 controls signalling and activation of CD4(+) T cells. Nat Commun. 2016;7:11292-.</w:t>
      </w:r>
    </w:p>
    <w:p w14:paraId="1282F649" w14:textId="77777777" w:rsidR="00882330" w:rsidRPr="00882330" w:rsidRDefault="00882330" w:rsidP="00882330">
      <w:pPr>
        <w:pStyle w:val="EndNoteBibliography"/>
        <w:spacing w:after="0"/>
      </w:pPr>
      <w:r w:rsidRPr="00882330">
        <w:t>56.</w:t>
      </w:r>
      <w:r w:rsidRPr="00882330">
        <w:tab/>
        <w:t>Grodecká L, Hujová P, Kramárek M, Kršjaková T, Kováčová T, Vondrášková K, et al. Systematic analysis of splicing defects in selected primary immunodeficiencies-related genes. Clinical Immunology. 2017;180:33-44.</w:t>
      </w:r>
    </w:p>
    <w:p w14:paraId="379A633D" w14:textId="77777777" w:rsidR="00882330" w:rsidRPr="00882330" w:rsidRDefault="00882330" w:rsidP="00882330">
      <w:pPr>
        <w:pStyle w:val="EndNoteBibliography"/>
        <w:spacing w:after="0"/>
      </w:pPr>
      <w:r w:rsidRPr="00882330">
        <w:t>57.</w:t>
      </w:r>
      <w:r w:rsidRPr="00882330">
        <w:tab/>
        <w:t>Anna A, Monika G. Splicing mutations in human genetic disorders: examples, detection, and confirmation. J Appl Genet. 2018;59(3):253-68.</w:t>
      </w:r>
    </w:p>
    <w:p w14:paraId="16EFFECA" w14:textId="77777777" w:rsidR="00882330" w:rsidRPr="00882330" w:rsidRDefault="00882330" w:rsidP="00882330">
      <w:pPr>
        <w:pStyle w:val="EndNoteBibliography"/>
        <w:spacing w:after="0"/>
      </w:pPr>
      <w:r w:rsidRPr="00882330">
        <w:t>58.</w:t>
      </w:r>
      <w:r w:rsidRPr="00882330">
        <w:tab/>
        <w:t>Krawczak M, Thomas NS, Hundrieser B, Mort M, Wittig M, Hampe J, et al. Single base-pair substitutions in exon-intron junctions of human genes: nature, distribution, and consequences for mRNA splicing. Human mutation. 2007;28(2):150-8.</w:t>
      </w:r>
    </w:p>
    <w:p w14:paraId="0FE3D719" w14:textId="77777777" w:rsidR="00882330" w:rsidRPr="00882330" w:rsidRDefault="00882330" w:rsidP="00882330">
      <w:pPr>
        <w:pStyle w:val="EndNoteBibliography"/>
        <w:spacing w:after="0"/>
      </w:pPr>
      <w:r w:rsidRPr="00882330">
        <w:t>59.</w:t>
      </w:r>
      <w:r w:rsidRPr="00882330">
        <w:tab/>
        <w:t>Krawczak M, Reiss J, Cooper DN. The mutational spectrum of single base-pair substitutions in mRNA splice junctions of human genes: causes and consequences. Human genetics. 1992;90(1-2):41-54.</w:t>
      </w:r>
    </w:p>
    <w:p w14:paraId="79337DCA" w14:textId="77777777" w:rsidR="00882330" w:rsidRPr="00882330" w:rsidRDefault="00882330" w:rsidP="00882330">
      <w:pPr>
        <w:pStyle w:val="EndNoteBibliography"/>
        <w:spacing w:after="0"/>
      </w:pPr>
      <w:r w:rsidRPr="00882330">
        <w:t>60.</w:t>
      </w:r>
      <w:r w:rsidRPr="00882330">
        <w:tab/>
        <w:t>Ohno K, Takeda JI, Masuda A. Rules and tools to predict the splicing effects of exonic and intronic mutations. Wiley interdisciplinary reviews RNA. 2018;9(1).</w:t>
      </w:r>
    </w:p>
    <w:p w14:paraId="78ECA28D" w14:textId="77777777" w:rsidR="00882330" w:rsidRPr="00882330" w:rsidRDefault="00882330" w:rsidP="00882330">
      <w:pPr>
        <w:pStyle w:val="EndNoteBibliography"/>
        <w:spacing w:after="0"/>
      </w:pPr>
      <w:r w:rsidRPr="00882330">
        <w:lastRenderedPageBreak/>
        <w:t>61.</w:t>
      </w:r>
      <w:r w:rsidRPr="00882330">
        <w:tab/>
        <w:t>Jaganathan K, Kyriazopoulou Panagiotopoulou S, McRae JF, Darbandi SF, Knowles D, Li YI, et al. Predicting Splicing from Primary Sequence with Deep Learning. Cell. 2019;176(3):535-48.e24.</w:t>
      </w:r>
    </w:p>
    <w:p w14:paraId="1B069D74" w14:textId="77777777" w:rsidR="00882330" w:rsidRPr="00882330" w:rsidRDefault="00882330" w:rsidP="00882330">
      <w:pPr>
        <w:pStyle w:val="EndNoteBibliography"/>
        <w:spacing w:after="0"/>
      </w:pPr>
      <w:r w:rsidRPr="00882330">
        <w:t>62.</w:t>
      </w:r>
      <w:r w:rsidRPr="00882330">
        <w:tab/>
        <w:t>Wang Y, Liu J, Huang BO, Xu Y-M, Li J, Huang L-F, et al. Mechanism of alternative splicing and its regulation. Biomed Rep. 2015;3(2):152-8.</w:t>
      </w:r>
    </w:p>
    <w:p w14:paraId="7825B388" w14:textId="77777777" w:rsidR="00882330" w:rsidRPr="00882330" w:rsidRDefault="00882330" w:rsidP="00882330">
      <w:pPr>
        <w:pStyle w:val="EndNoteBibliography"/>
        <w:spacing w:after="0"/>
      </w:pPr>
      <w:r w:rsidRPr="00882330">
        <w:t>63.</w:t>
      </w:r>
      <w:r w:rsidRPr="00882330">
        <w:tab/>
        <w:t>Cummings BB, Marshall JL, Tukiainen T, Lek M, Donkervoort S, Foley AR, et al. Improving genetic diagnosis in Mendelian disease with transcriptome sequencing. Sci Transl Med. 2017;9(386):eaal5209.</w:t>
      </w:r>
    </w:p>
    <w:p w14:paraId="22A1980A" w14:textId="77777777" w:rsidR="00882330" w:rsidRPr="00882330" w:rsidRDefault="00882330" w:rsidP="00882330">
      <w:pPr>
        <w:pStyle w:val="EndNoteBibliography"/>
        <w:spacing w:after="0"/>
      </w:pPr>
      <w:r w:rsidRPr="00882330">
        <w:t>64.</w:t>
      </w:r>
      <w:r w:rsidRPr="00882330">
        <w:tab/>
        <w:t>Jia C, Hu Y, Liu Y, Li M. Mapping Splicing Quantitative Trait Loci in RNA-Seq. Cancer Inform. 2015;14(Suppl 1):45-53.</w:t>
      </w:r>
    </w:p>
    <w:p w14:paraId="6F3E1679" w14:textId="77777777" w:rsidR="00882330" w:rsidRPr="00882330" w:rsidRDefault="00882330" w:rsidP="00882330">
      <w:pPr>
        <w:pStyle w:val="EndNoteBibliography"/>
        <w:spacing w:after="0"/>
      </w:pPr>
      <w:r w:rsidRPr="00882330">
        <w:t>65.</w:t>
      </w:r>
      <w:r w:rsidRPr="00882330">
        <w:tab/>
        <w:t>Patro R, Duggal G, Love MI, Irizarry RA, Kingsford C. Salmon provides fast and bias-aware quantification of transcript expression. Nat Methods. 2017;14(4):417-9.</w:t>
      </w:r>
    </w:p>
    <w:p w14:paraId="281BC84E" w14:textId="77777777" w:rsidR="00882330" w:rsidRPr="00882330" w:rsidRDefault="00882330" w:rsidP="00882330">
      <w:pPr>
        <w:pStyle w:val="EndNoteBibliography"/>
        <w:spacing w:after="0"/>
      </w:pPr>
      <w:r w:rsidRPr="00882330">
        <w:t>66.</w:t>
      </w:r>
      <w:r w:rsidRPr="00882330">
        <w:tab/>
        <w:t>Takata A, Matsumoto N, Kato T. Genome-wide identification of splicing QTLs in the human brain and their enrichment among schizophrenia-associated loci. Nature Communications. 2017;8(1):14519.</w:t>
      </w:r>
    </w:p>
    <w:p w14:paraId="17C951AF" w14:textId="77777777" w:rsidR="00882330" w:rsidRPr="00882330" w:rsidRDefault="00882330" w:rsidP="00882330">
      <w:pPr>
        <w:pStyle w:val="EndNoteBibliography"/>
        <w:spacing w:after="0"/>
      </w:pPr>
      <w:r w:rsidRPr="00882330">
        <w:t>67.</w:t>
      </w:r>
      <w:r w:rsidRPr="00882330">
        <w:tab/>
        <w:t>Turunen JJ, Niemela EH, Verma B, Frilander MJ. The significant other: splicing by the minor spliceosome. Wiley interdisciplinary reviews RNA. 2013;4(1):61-76.</w:t>
      </w:r>
    </w:p>
    <w:p w14:paraId="36B5D574" w14:textId="77777777" w:rsidR="00882330" w:rsidRPr="00882330" w:rsidRDefault="00882330" w:rsidP="00882330">
      <w:pPr>
        <w:pStyle w:val="EndNoteBibliography"/>
        <w:spacing w:after="0"/>
      </w:pPr>
      <w:r w:rsidRPr="00882330">
        <w:t>68.</w:t>
      </w:r>
      <w:r w:rsidRPr="00882330">
        <w:tab/>
        <w:t>Heremans J, Garcia-Perez JE, Turro E, Schlenner SM, Casteels I, Collin R, et al. Abnormal differentiation of B cells and megakaryocytes in patients with Roifman syndrome. The Journal of allergy and clinical immunology. 2018;142(2):630-46.</w:t>
      </w:r>
    </w:p>
    <w:p w14:paraId="00851AAA" w14:textId="77777777" w:rsidR="00882330" w:rsidRPr="00882330" w:rsidRDefault="00882330" w:rsidP="00882330">
      <w:pPr>
        <w:pStyle w:val="EndNoteBibliography"/>
        <w:spacing w:after="0"/>
      </w:pPr>
      <w:r w:rsidRPr="00882330">
        <w:t>69.</w:t>
      </w:r>
      <w:r w:rsidRPr="00882330">
        <w:tab/>
        <w:t>Merico D, Roifman M, Braunschweig U, Yuen RK, Alexandrova R, Bates A, et al. Compound heterozygous mutations in the noncoding RNU4ATAC cause Roifman Syndrome by disrupting minor intron splicing. Nature communications. 2015;6:8718.</w:t>
      </w:r>
    </w:p>
    <w:p w14:paraId="191B5209" w14:textId="77777777" w:rsidR="00882330" w:rsidRPr="00882330" w:rsidRDefault="00882330" w:rsidP="00882330">
      <w:pPr>
        <w:pStyle w:val="EndNoteBibliography"/>
        <w:spacing w:after="0"/>
      </w:pPr>
      <w:r w:rsidRPr="00882330">
        <w:t>70.</w:t>
      </w:r>
      <w:r w:rsidRPr="00882330">
        <w:tab/>
        <w:t>Ergun A, Doran G, Costello JC, Paik HH, Collins JJ, Mathis D, et al. Differential splicing across immune system lineages. Proceedings of the National Academy of Sciences of the United States of America. 2013;110(35):14324-9.</w:t>
      </w:r>
    </w:p>
    <w:p w14:paraId="6A83BD35" w14:textId="77777777" w:rsidR="00882330" w:rsidRPr="00882330" w:rsidRDefault="00882330" w:rsidP="00882330">
      <w:pPr>
        <w:pStyle w:val="EndNoteBibliography"/>
        <w:spacing w:after="0"/>
      </w:pPr>
      <w:r w:rsidRPr="00882330">
        <w:t>71.</w:t>
      </w:r>
      <w:r w:rsidRPr="00882330">
        <w:tab/>
        <w:t>Punwani D, Wang H, Chan AY, Cowan MJ, Mallott J, Sunderam U, et al. Combined immunodeficiency due to MALT1 mutations, treated by hematopoietic cell transplantation. J Clin Immunol. 2015;35(2):135-46.</w:t>
      </w:r>
    </w:p>
    <w:p w14:paraId="744A4E3E" w14:textId="77777777" w:rsidR="00882330" w:rsidRPr="00882330" w:rsidRDefault="00882330" w:rsidP="00882330">
      <w:pPr>
        <w:pStyle w:val="EndNoteBibliography"/>
        <w:spacing w:after="0"/>
      </w:pPr>
      <w:r w:rsidRPr="00882330">
        <w:t>72.</w:t>
      </w:r>
      <w:r w:rsidRPr="00882330">
        <w:tab/>
        <w:t>Campos-Sanchez E, Martínez-Cano J, del Pino Molina L, López-Granados E, Cobaleda C. Epigenetic Deregulation in Human Primary Immunodeficiencies. Trends in Immunology. 2019;40(1):49-65.</w:t>
      </w:r>
    </w:p>
    <w:p w14:paraId="716AE52E" w14:textId="77777777" w:rsidR="00882330" w:rsidRPr="00882330" w:rsidRDefault="00882330" w:rsidP="00882330">
      <w:pPr>
        <w:pStyle w:val="EndNoteBibliography"/>
        <w:spacing w:after="0"/>
      </w:pPr>
      <w:r w:rsidRPr="00882330">
        <w:t>73.</w:t>
      </w:r>
      <w:r w:rsidRPr="00882330">
        <w:tab/>
        <w:t>Zhu L-Y, Zhu Y-R, Dai D-J, Wang X, Jin H-C. Epigenetic regulation of alternative splicing. Am J Cancer Res. 2018;8(12):2346-58.</w:t>
      </w:r>
    </w:p>
    <w:p w14:paraId="2FA5DC7A" w14:textId="77777777" w:rsidR="00882330" w:rsidRPr="00882330" w:rsidRDefault="00882330" w:rsidP="00882330">
      <w:pPr>
        <w:pStyle w:val="EndNoteBibliography"/>
        <w:spacing w:after="0"/>
      </w:pPr>
      <w:r w:rsidRPr="00882330">
        <w:t>74.</w:t>
      </w:r>
      <w:r w:rsidRPr="00882330">
        <w:tab/>
        <w:t>Muir P, Li S, Lou S, Wang D, Spakowicz DJ, Salichos L, et al. The real cost of sequencing: scaling computation to keep pace with data generation. Genome Biol. 2016;17:53-.</w:t>
      </w:r>
    </w:p>
    <w:p w14:paraId="1090808F" w14:textId="77777777" w:rsidR="00882330" w:rsidRPr="00882330" w:rsidRDefault="00882330" w:rsidP="00882330">
      <w:pPr>
        <w:pStyle w:val="EndNoteBibliography"/>
        <w:spacing w:after="0"/>
      </w:pPr>
      <w:r w:rsidRPr="00882330">
        <w:t>75.</w:t>
      </w:r>
      <w:r w:rsidRPr="00882330">
        <w:tab/>
        <w:t>Lowe R, Shirley N, Bleackley M, Dolan S, Shafee T. Transcriptomics technologies. PLoS Comput Biol. 2017;13(5):e1005457-e.</w:t>
      </w:r>
    </w:p>
    <w:p w14:paraId="06A82AD7" w14:textId="77777777" w:rsidR="00882330" w:rsidRPr="00882330" w:rsidRDefault="00882330" w:rsidP="00882330">
      <w:pPr>
        <w:pStyle w:val="EndNoteBibliography"/>
        <w:spacing w:after="0"/>
      </w:pPr>
      <w:r w:rsidRPr="00882330">
        <w:t>76.</w:t>
      </w:r>
      <w:r w:rsidRPr="00882330">
        <w:tab/>
        <w:t>Wirka RC, Pjanic M, Quertermous T. Advances in Transcriptomics: Investigating Cardiovascular Disease at Unprecedented Resolution. Circulation research. 2018;122(9):1200-20.</w:t>
      </w:r>
    </w:p>
    <w:p w14:paraId="59D4FC28" w14:textId="77777777" w:rsidR="00882330" w:rsidRPr="00882330" w:rsidRDefault="00882330" w:rsidP="00882330">
      <w:pPr>
        <w:pStyle w:val="EndNoteBibliography"/>
        <w:spacing w:after="0"/>
      </w:pPr>
      <w:r w:rsidRPr="00882330">
        <w:t>77.</w:t>
      </w:r>
      <w:r w:rsidRPr="00882330">
        <w:tab/>
        <w:t>Feng Y, Zhang Y, Ying C, Wang D, Du C. Nanopore-based Fourth-generation DNA Sequencing Technology. Genomics, Proteomics &amp; Bioinformatics. 2015;13(1):4-16.</w:t>
      </w:r>
    </w:p>
    <w:p w14:paraId="5A17E978" w14:textId="77777777" w:rsidR="00882330" w:rsidRPr="00882330" w:rsidRDefault="00882330" w:rsidP="00882330">
      <w:pPr>
        <w:pStyle w:val="EndNoteBibliography"/>
        <w:spacing w:after="0"/>
      </w:pPr>
      <w:r w:rsidRPr="00882330">
        <w:t>78.</w:t>
      </w:r>
      <w:r w:rsidRPr="00882330">
        <w:tab/>
        <w:t>Rhoads A, Au KF. PacBio Sequencing and Its Applications. Genomics, Proteomics &amp; Bioinformatics. 2015;13(5):278-89.</w:t>
      </w:r>
    </w:p>
    <w:p w14:paraId="4704001A" w14:textId="77777777" w:rsidR="00882330" w:rsidRPr="00882330" w:rsidRDefault="00882330" w:rsidP="00882330">
      <w:pPr>
        <w:pStyle w:val="EndNoteBibliography"/>
        <w:spacing w:after="0"/>
      </w:pPr>
      <w:r w:rsidRPr="00882330">
        <w:t>79.</w:t>
      </w:r>
      <w:r w:rsidRPr="00882330">
        <w:tab/>
        <w:t>Kukurba KR, Montgomery SB. RNA Sequencing and Analysis. Cold Spring Harb Protoc. 2015;2015(11):951-69.</w:t>
      </w:r>
    </w:p>
    <w:p w14:paraId="65156B82" w14:textId="77777777" w:rsidR="00882330" w:rsidRPr="00882330" w:rsidRDefault="00882330" w:rsidP="00882330">
      <w:pPr>
        <w:pStyle w:val="EndNoteBibliography"/>
        <w:spacing w:after="0"/>
      </w:pPr>
      <w:r w:rsidRPr="00882330">
        <w:t>80.</w:t>
      </w:r>
      <w:r w:rsidRPr="00882330">
        <w:tab/>
        <w:t>Neums L, Suenaga S, Beyerlein P, Anders S, Koestler D, Mariani A, et al. VaDiR: an integrated approach to Variant Detection in RNA. GigaScience. 2017;7(2).</w:t>
      </w:r>
    </w:p>
    <w:p w14:paraId="47CE843B" w14:textId="77777777" w:rsidR="00882330" w:rsidRPr="00882330" w:rsidRDefault="00882330" w:rsidP="00882330">
      <w:pPr>
        <w:pStyle w:val="EndNoteBibliography"/>
        <w:spacing w:after="0"/>
      </w:pPr>
      <w:r w:rsidRPr="00882330">
        <w:t>81.</w:t>
      </w:r>
      <w:r w:rsidRPr="00882330">
        <w:tab/>
        <w:t>Zeng Y, Wang G, Yang E, Ji G, Brinkmeyer-Langford CL, Cai JJ. Aberrant Gene Expression in Humans. PLOS Genetics. 2015;11(1):e1004942.</w:t>
      </w:r>
    </w:p>
    <w:p w14:paraId="054EC761" w14:textId="77777777" w:rsidR="00882330" w:rsidRPr="00882330" w:rsidRDefault="00882330" w:rsidP="00882330">
      <w:pPr>
        <w:pStyle w:val="EndNoteBibliography"/>
        <w:spacing w:after="0"/>
      </w:pPr>
      <w:r w:rsidRPr="00882330">
        <w:lastRenderedPageBreak/>
        <w:t>82.</w:t>
      </w:r>
      <w:r w:rsidRPr="00882330">
        <w:tab/>
        <w:t>Zhao J, Akinsanmi I, Arafat D, Cradick TJ, Lee CM, Banskota S, et al. A Burden of Rare Variants Associated with Extremes of Gene Expression in Human Peripheral Blood. American journal of human genetics. 2016;98(2):299-309.</w:t>
      </w:r>
    </w:p>
    <w:p w14:paraId="40B8B5A7" w14:textId="77777777" w:rsidR="00882330" w:rsidRPr="00882330" w:rsidRDefault="00882330" w:rsidP="00882330">
      <w:pPr>
        <w:pStyle w:val="EndNoteBibliography"/>
        <w:spacing w:after="0"/>
      </w:pPr>
      <w:r w:rsidRPr="00882330">
        <w:t>83.</w:t>
      </w:r>
      <w:r w:rsidRPr="00882330">
        <w:tab/>
        <w:t>Chen S, Townsend K, Goldberg TE, Davies P, Conejero-Goldberg C. MAPT isoforms: differential transcriptional profiles related to 3R and 4R splice variants. J Alzheimers Dis. 2010;22(4):1313-29.</w:t>
      </w:r>
    </w:p>
    <w:p w14:paraId="7FE0B559" w14:textId="77777777" w:rsidR="00882330" w:rsidRPr="00882330" w:rsidRDefault="00882330" w:rsidP="00882330">
      <w:pPr>
        <w:pStyle w:val="EndNoteBibliography"/>
        <w:spacing w:after="0"/>
      </w:pPr>
      <w:r w:rsidRPr="00882330">
        <w:t>84.</w:t>
      </w:r>
      <w:r w:rsidRPr="00882330">
        <w:tab/>
        <w:t>Kim HK, Pham MHC, Ko KS, Rhee BD, Han J. Alternative splicing isoforms in health and disease. Pflügers Archiv - European Journal of Physiology. 2018;470(7):995-1016.</w:t>
      </w:r>
    </w:p>
    <w:p w14:paraId="398EAC2B" w14:textId="77777777" w:rsidR="00882330" w:rsidRPr="00882330" w:rsidRDefault="00882330" w:rsidP="00882330">
      <w:pPr>
        <w:pStyle w:val="EndNoteBibliography"/>
        <w:spacing w:after="0"/>
      </w:pPr>
      <w:r w:rsidRPr="00882330">
        <w:t>85.</w:t>
      </w:r>
      <w:r w:rsidRPr="00882330">
        <w:tab/>
        <w:t>Takeda N, O'Dea EL, Doedens A, Kim J-w, Weidemann A, Stockmann C, et al. Differential activation and antagonistic function of HIF-α isoforms in macrophages are essential for NO homeostasis. Genes &amp; Development. 2010;24(5):491-501.</w:t>
      </w:r>
    </w:p>
    <w:p w14:paraId="1AA4696E" w14:textId="77777777" w:rsidR="00882330" w:rsidRPr="00882330" w:rsidRDefault="00882330" w:rsidP="00882330">
      <w:pPr>
        <w:pStyle w:val="EndNoteBibliography"/>
        <w:spacing w:after="0"/>
      </w:pPr>
      <w:r w:rsidRPr="00882330">
        <w:t>86.</w:t>
      </w:r>
      <w:r w:rsidRPr="00882330">
        <w:tab/>
        <w:t>Eshel D, Toporik A, Efrati T, Nakav S, Chen A, Douvdevani A. Characterization of natural human antagonistic soluble CD40 isoforms produced through alternative splicing. Molecular immunology. 2008;46(2):250-7.</w:t>
      </w:r>
    </w:p>
    <w:p w14:paraId="71DF09B9" w14:textId="77777777" w:rsidR="00882330" w:rsidRPr="00882330" w:rsidRDefault="00882330" w:rsidP="00882330">
      <w:pPr>
        <w:pStyle w:val="EndNoteBibliography"/>
        <w:spacing w:after="0"/>
      </w:pPr>
      <w:r w:rsidRPr="00882330">
        <w:t>87.</w:t>
      </w:r>
      <w:r w:rsidRPr="00882330">
        <w:tab/>
        <w:t>DiStefano JK. The Emerging Role of Long Noncoding RNAs in Human Disease. Methods in molecular biology (Clifton, NJ). 2018;1706:91-110.</w:t>
      </w:r>
    </w:p>
    <w:p w14:paraId="7645B550" w14:textId="77777777" w:rsidR="00882330" w:rsidRPr="00882330" w:rsidRDefault="00882330" w:rsidP="00882330">
      <w:pPr>
        <w:pStyle w:val="EndNoteBibliography"/>
        <w:spacing w:after="0"/>
      </w:pPr>
      <w:r w:rsidRPr="00882330">
        <w:t>88.</w:t>
      </w:r>
      <w:r w:rsidRPr="00882330">
        <w:tab/>
        <w:t>Kramer NJ, Wang W-L, Reyes EY, Kumar B, Chen C-C, Ramakrishna C, et al. Altered lymphopoiesis and immunodeficiency in &amp;lt;em&amp;gt;miR-142&amp;lt;/em&amp;gt; null mice. Blood. 2015;125(24):3720.</w:t>
      </w:r>
    </w:p>
    <w:p w14:paraId="0DE5763F" w14:textId="77777777" w:rsidR="00882330" w:rsidRPr="00882330" w:rsidRDefault="00882330" w:rsidP="00882330">
      <w:pPr>
        <w:pStyle w:val="EndNoteBibliography"/>
        <w:spacing w:after="0"/>
      </w:pPr>
      <w:r w:rsidRPr="00882330">
        <w:t>89.</w:t>
      </w:r>
      <w:r w:rsidRPr="00882330">
        <w:tab/>
        <w:t>Chitnis N, Clark PM, Kamoun M, Stolle C, Brad Johnson F, Monos DS. An Expanded Role for HLA Genes: HLA-B Encodes a microRNA that Regulates IgA and Other Immune Response Transcripts. Front Immunol. 2017;8(583).</w:t>
      </w:r>
    </w:p>
    <w:p w14:paraId="0FB0E5D9" w14:textId="77777777" w:rsidR="00882330" w:rsidRPr="00882330" w:rsidRDefault="00882330" w:rsidP="00882330">
      <w:pPr>
        <w:pStyle w:val="EndNoteBibliography"/>
        <w:spacing w:after="0"/>
      </w:pPr>
      <w:r w:rsidRPr="00882330">
        <w:t>90.</w:t>
      </w:r>
      <w:r w:rsidRPr="00882330">
        <w:tab/>
        <w:t>Gonorazky HD, Naumenko S, Ramani AK, Nelakuditi V, Mashouri P, Wang P, et al. Expanding the Boundaries of RNA Sequencing as a Diagnostic Tool for Rare Mendelian Disease. American journal of human genetics. 2019;104(3):466-83.</w:t>
      </w:r>
    </w:p>
    <w:p w14:paraId="7948F0A8" w14:textId="77777777" w:rsidR="00882330" w:rsidRPr="00882330" w:rsidRDefault="00882330" w:rsidP="00882330">
      <w:pPr>
        <w:pStyle w:val="EndNoteBibliography"/>
        <w:spacing w:after="0"/>
      </w:pPr>
      <w:r w:rsidRPr="00882330">
        <w:t>91.</w:t>
      </w:r>
      <w:r w:rsidRPr="00882330">
        <w:tab/>
        <w:t>Han H, Jiang X. Disease Biomarker Query from RNA-Seq Data. Cancer Inform. 2014;13(Suppl 1):81-94.</w:t>
      </w:r>
    </w:p>
    <w:p w14:paraId="6FB4B50E" w14:textId="77777777" w:rsidR="00882330" w:rsidRPr="00882330" w:rsidRDefault="00882330" w:rsidP="00882330">
      <w:pPr>
        <w:pStyle w:val="EndNoteBibliography"/>
        <w:spacing w:after="0"/>
      </w:pPr>
      <w:r w:rsidRPr="00882330">
        <w:t>92.</w:t>
      </w:r>
      <w:r w:rsidRPr="00882330">
        <w:tab/>
        <w:t>Kimmerling RJ, Lee Szeto G, Li JW, Genshaft AS, Kazer SW, Payer KR, et al. A microfluidic platform enabling single-cell RNA-seq of multigenerational lineages. Nature Communications. 2016;7(1):10220.</w:t>
      </w:r>
    </w:p>
    <w:p w14:paraId="53C7DD7E" w14:textId="77777777" w:rsidR="00882330" w:rsidRPr="00882330" w:rsidRDefault="00882330" w:rsidP="00882330">
      <w:pPr>
        <w:pStyle w:val="EndNoteBibliography"/>
        <w:spacing w:after="0"/>
      </w:pPr>
      <w:r w:rsidRPr="00882330">
        <w:t>93.</w:t>
      </w:r>
      <w:r w:rsidRPr="00882330">
        <w:tab/>
        <w:t>Hwang B, Lee JH, Bang D. Single-cell RNA sequencing technologies and bioinformatics pipelines. Exp Mol Med. 2018;50(8):96-.</w:t>
      </w:r>
    </w:p>
    <w:p w14:paraId="4155158E" w14:textId="77777777" w:rsidR="00882330" w:rsidRPr="00882330" w:rsidRDefault="00882330" w:rsidP="00882330">
      <w:pPr>
        <w:pStyle w:val="EndNoteBibliography"/>
        <w:spacing w:after="0"/>
      </w:pPr>
      <w:r w:rsidRPr="00882330">
        <w:t>94.</w:t>
      </w:r>
      <w:r w:rsidRPr="00882330">
        <w:tab/>
        <w:t>See P, Lum J, Chen J, Ginhoux F. A Single-Cell Sequencing Guide for Immunologists. Front Immunol. 2018;9:2425-.</w:t>
      </w:r>
    </w:p>
    <w:p w14:paraId="4E7B43FC" w14:textId="77777777" w:rsidR="00882330" w:rsidRPr="00882330" w:rsidRDefault="00882330" w:rsidP="00882330">
      <w:pPr>
        <w:pStyle w:val="EndNoteBibliography"/>
        <w:spacing w:after="0"/>
      </w:pPr>
      <w:r w:rsidRPr="00882330">
        <w:t>95.</w:t>
      </w:r>
      <w:r w:rsidRPr="00882330">
        <w:tab/>
        <w:t>Brodin P, Jojic V, Gao T, Bhattacharya S, Angel CJ, Furman D, et al. Variation in the human immune system is largely driven by non-heritable influences. Cell. 2015;160(1-2):37-47.</w:t>
      </w:r>
    </w:p>
    <w:p w14:paraId="3F09A3D4" w14:textId="77777777" w:rsidR="00882330" w:rsidRPr="00882330" w:rsidRDefault="00882330" w:rsidP="00882330">
      <w:pPr>
        <w:pStyle w:val="EndNoteBibliography"/>
        <w:spacing w:after="0"/>
      </w:pPr>
      <w:r w:rsidRPr="00882330">
        <w:t>96.</w:t>
      </w:r>
      <w:r w:rsidRPr="00882330">
        <w:tab/>
        <w:t>Duffy D, Rouilly V, Braudeau C, Corbiere V, Djebali R, Ungeheuer MN, et al. Standardized whole blood stimulation improves immunomonitoring of induced immune responses in multi-center study. Clinical immunology (Orlando, Fla). 2017;183:325-35.</w:t>
      </w:r>
    </w:p>
    <w:p w14:paraId="14E4D6F2" w14:textId="77777777" w:rsidR="00882330" w:rsidRPr="00882330" w:rsidRDefault="00882330" w:rsidP="00882330">
      <w:pPr>
        <w:pStyle w:val="EndNoteBibliography"/>
        <w:spacing w:after="0"/>
      </w:pPr>
      <w:r w:rsidRPr="00882330">
        <w:t>97.</w:t>
      </w:r>
      <w:r w:rsidRPr="00882330">
        <w:tab/>
        <w:t>Lee MN, Ye C, Villani A-C, Raj T, Li W, Eisenhaure TM, et al. Common Genetic Variants Modulate Pathogen-Sensing Responses in Human Dendritic Cells. Science. 2014;343(6175):1246980.</w:t>
      </w:r>
    </w:p>
    <w:p w14:paraId="1613696B" w14:textId="77777777" w:rsidR="00882330" w:rsidRPr="00882330" w:rsidRDefault="00882330" w:rsidP="00882330">
      <w:pPr>
        <w:pStyle w:val="EndNoteBibliography"/>
        <w:spacing w:after="0"/>
      </w:pPr>
      <w:r w:rsidRPr="00882330">
        <w:t>98.</w:t>
      </w:r>
      <w:r w:rsidRPr="00882330">
        <w:tab/>
        <w:t>Urrutia A, Duffy D, Rouilly V, Posseme C, Djebali R, Illanes G, et al. Standardized Whole-Blood Transcriptional Profiling Enables the Deconvolution of Complex Induced Immune Responses. Cell reports. 2016;16(10):2777-91.</w:t>
      </w:r>
    </w:p>
    <w:p w14:paraId="216A94CB" w14:textId="77777777" w:rsidR="00882330" w:rsidRPr="00882330" w:rsidRDefault="00882330" w:rsidP="00882330">
      <w:pPr>
        <w:pStyle w:val="EndNoteBibliography"/>
        <w:spacing w:after="0"/>
      </w:pPr>
      <w:r w:rsidRPr="00882330">
        <w:t>99.</w:t>
      </w:r>
      <w:r w:rsidRPr="00882330">
        <w:tab/>
        <w:t>Khan S, Kuruvilla M, Hagin D, Wakeland B, Liang C, Vishwanathan K, et al. RNA sequencing reveals the consequences of a novel insertion in dedicator of cytokinesis-8. Journal of Allergy and Clinical Immunology. 2016;138(1):289-92.e6.</w:t>
      </w:r>
    </w:p>
    <w:p w14:paraId="31BE152D" w14:textId="77777777" w:rsidR="00882330" w:rsidRPr="00882330" w:rsidRDefault="00882330" w:rsidP="00882330">
      <w:pPr>
        <w:pStyle w:val="EndNoteBibliography"/>
        <w:spacing w:after="0"/>
      </w:pPr>
      <w:r w:rsidRPr="00882330">
        <w:t>100.</w:t>
      </w:r>
      <w:r w:rsidRPr="00882330">
        <w:tab/>
        <w:t>Hsu AP, Johnson KD, Falcone EL, Sanalkumar R, Sanchez L, Hickstein DD, et al. GATA2 haploinsufficiency caused by mutations in a conserved intronic element leads to MonoMAC syndrome. Blood. 2013;121(19):3830-7, s1-7.</w:t>
      </w:r>
    </w:p>
    <w:p w14:paraId="4468E028" w14:textId="77777777" w:rsidR="00882330" w:rsidRPr="00882330" w:rsidRDefault="00882330" w:rsidP="00882330">
      <w:pPr>
        <w:pStyle w:val="EndNoteBibliography"/>
      </w:pPr>
      <w:r w:rsidRPr="00882330">
        <w:lastRenderedPageBreak/>
        <w:t>101.</w:t>
      </w:r>
      <w:r w:rsidRPr="00882330">
        <w:tab/>
        <w:t>Starokadomskyy P, Gemelli T, Rios JJ, Xing C, Wang RC, Li H, et al. DNA polymerase-α regulates the activation of type I interferons through cytosolic RNA:DNA synthesis. Nature immunology. 2016;17(5):495-504.</w:t>
      </w:r>
    </w:p>
    <w:p w14:paraId="55EB8FBD" w14:textId="648B05C2" w:rsidR="005A71A8" w:rsidRPr="00830CC5" w:rsidRDefault="00FA03E9">
      <w:pPr>
        <w:spacing w:line="480" w:lineRule="auto"/>
        <w:jc w:val="both"/>
      </w:pPr>
      <w:r>
        <w:fldChar w:fldCharType="end"/>
      </w:r>
    </w:p>
    <w:sectPr w:rsidR="005A71A8" w:rsidRPr="00830CC5" w:rsidSect="004E21D2">
      <w:headerReference w:type="default" r:id="rId14"/>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C44C56" w16cid:durableId="21483AB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E002F3" w14:textId="77777777" w:rsidR="0077184C" w:rsidRDefault="0077184C" w:rsidP="001732B3">
      <w:pPr>
        <w:spacing w:after="0" w:line="240" w:lineRule="auto"/>
      </w:pPr>
      <w:r>
        <w:separator/>
      </w:r>
    </w:p>
  </w:endnote>
  <w:endnote w:type="continuationSeparator" w:id="0">
    <w:p w14:paraId="3D375B6E" w14:textId="77777777" w:rsidR="0077184C" w:rsidRDefault="0077184C" w:rsidP="001732B3">
      <w:pPr>
        <w:spacing w:after="0" w:line="240" w:lineRule="auto"/>
      </w:pPr>
      <w:r>
        <w:continuationSeparator/>
      </w:r>
    </w:p>
  </w:endnote>
  <w:endnote w:type="continuationNotice" w:id="1">
    <w:p w14:paraId="20CF5866" w14:textId="77777777" w:rsidR="0077184C" w:rsidRDefault="007718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94626D" w14:textId="77777777" w:rsidR="0077184C" w:rsidRDefault="0077184C" w:rsidP="001732B3">
      <w:pPr>
        <w:spacing w:after="0" w:line="240" w:lineRule="auto"/>
      </w:pPr>
      <w:r>
        <w:separator/>
      </w:r>
    </w:p>
  </w:footnote>
  <w:footnote w:type="continuationSeparator" w:id="0">
    <w:p w14:paraId="279DDE96" w14:textId="77777777" w:rsidR="0077184C" w:rsidRDefault="0077184C" w:rsidP="001732B3">
      <w:pPr>
        <w:spacing w:after="0" w:line="240" w:lineRule="auto"/>
      </w:pPr>
      <w:r>
        <w:continuationSeparator/>
      </w:r>
    </w:p>
  </w:footnote>
  <w:footnote w:type="continuationNotice" w:id="1">
    <w:p w14:paraId="7B7A8C00" w14:textId="77777777" w:rsidR="0077184C" w:rsidRDefault="0077184C">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5236349"/>
      <w:docPartObj>
        <w:docPartGallery w:val="Page Numbers (Top of Page)"/>
        <w:docPartUnique/>
      </w:docPartObj>
    </w:sdtPr>
    <w:sdtEndPr>
      <w:rPr>
        <w:noProof/>
      </w:rPr>
    </w:sdtEndPr>
    <w:sdtContent>
      <w:p w14:paraId="1EEA5114" w14:textId="043947C4" w:rsidR="001553A1" w:rsidRDefault="001553A1">
        <w:pPr>
          <w:pStyle w:val="Header"/>
          <w:jc w:val="right"/>
        </w:pPr>
        <w:r>
          <w:fldChar w:fldCharType="begin"/>
        </w:r>
        <w:r>
          <w:instrText xml:space="preserve"> PAGE   \* MERGEFORMAT </w:instrText>
        </w:r>
        <w:r>
          <w:fldChar w:fldCharType="separate"/>
        </w:r>
        <w:r w:rsidR="00421A21">
          <w:rPr>
            <w:noProof/>
          </w:rPr>
          <w:t>1</w:t>
        </w:r>
        <w:r>
          <w:rPr>
            <w:noProof/>
          </w:rPr>
          <w:fldChar w:fldCharType="end"/>
        </w:r>
      </w:p>
    </w:sdtContent>
  </w:sdt>
  <w:p w14:paraId="0060D3F3" w14:textId="77777777" w:rsidR="001553A1" w:rsidRDefault="001553A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EE155A"/>
    <w:multiLevelType w:val="hybridMultilevel"/>
    <w:tmpl w:val="A4EC91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2BC55A0E"/>
    <w:multiLevelType w:val="hybridMultilevel"/>
    <w:tmpl w:val="228A5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2B60525"/>
    <w:multiLevelType w:val="multilevel"/>
    <w:tmpl w:val="E7DED61A"/>
    <w:lvl w:ilvl="0">
      <w:start w:val="3"/>
      <w:numFmt w:val="decimal"/>
      <w:lvlText w:val="%1.0)"/>
      <w:lvlJc w:val="left"/>
      <w:pPr>
        <w:ind w:left="360" w:hanging="360"/>
      </w:pPr>
      <w:rPr>
        <w:rFonts w:hint="default"/>
        <w:b/>
        <w:i/>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449B31B0"/>
    <w:multiLevelType w:val="hybridMultilevel"/>
    <w:tmpl w:val="EA3CA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FD21A5"/>
    <w:multiLevelType w:val="hybridMultilevel"/>
    <w:tmpl w:val="F3102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B6D618E"/>
    <w:multiLevelType w:val="multilevel"/>
    <w:tmpl w:val="B96CF46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57470E29"/>
    <w:multiLevelType w:val="hybridMultilevel"/>
    <w:tmpl w:val="9A5893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5B5212A0"/>
    <w:multiLevelType w:val="hybridMultilevel"/>
    <w:tmpl w:val="74D48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F033A94"/>
    <w:multiLevelType w:val="hybridMultilevel"/>
    <w:tmpl w:val="11CC16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12E6E27"/>
    <w:multiLevelType w:val="hybridMultilevel"/>
    <w:tmpl w:val="46E409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nsid w:val="67271DBD"/>
    <w:multiLevelType w:val="hybridMultilevel"/>
    <w:tmpl w:val="3448F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9C963AD"/>
    <w:multiLevelType w:val="hybridMultilevel"/>
    <w:tmpl w:val="86141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8"/>
  </w:num>
  <w:num w:numId="4">
    <w:abstractNumId w:val="7"/>
  </w:num>
  <w:num w:numId="5">
    <w:abstractNumId w:val="11"/>
  </w:num>
  <w:num w:numId="6">
    <w:abstractNumId w:val="10"/>
  </w:num>
  <w:num w:numId="7">
    <w:abstractNumId w:val="0"/>
  </w:num>
  <w:num w:numId="8">
    <w:abstractNumId w:val="9"/>
  </w:num>
  <w:num w:numId="9">
    <w:abstractNumId w:val="3"/>
  </w:num>
  <w:num w:numId="10">
    <w:abstractNumId w:val="5"/>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daxfvshzzt5nep09vxz0a5vt5rapat5f5p&quot;&gt;My EndNote Library&lt;record-ids&gt;&lt;item&gt;3&lt;/item&gt;&lt;item&gt;11&lt;/item&gt;&lt;/record-ids&gt;&lt;/item&gt;&lt;/Libraries&gt;"/>
  </w:docVars>
  <w:rsids>
    <w:rsidRoot w:val="00830CC5"/>
    <w:rsid w:val="00010ADA"/>
    <w:rsid w:val="000123C1"/>
    <w:rsid w:val="00015C86"/>
    <w:rsid w:val="00015E4C"/>
    <w:rsid w:val="000168ED"/>
    <w:rsid w:val="000207EA"/>
    <w:rsid w:val="0002130D"/>
    <w:rsid w:val="0002402F"/>
    <w:rsid w:val="0002409E"/>
    <w:rsid w:val="00027140"/>
    <w:rsid w:val="00027B81"/>
    <w:rsid w:val="00032150"/>
    <w:rsid w:val="00035896"/>
    <w:rsid w:val="000410A6"/>
    <w:rsid w:val="000435E4"/>
    <w:rsid w:val="00045602"/>
    <w:rsid w:val="00050905"/>
    <w:rsid w:val="0005509E"/>
    <w:rsid w:val="00055283"/>
    <w:rsid w:val="00055B06"/>
    <w:rsid w:val="00063367"/>
    <w:rsid w:val="00070636"/>
    <w:rsid w:val="00071676"/>
    <w:rsid w:val="0007246B"/>
    <w:rsid w:val="0007289A"/>
    <w:rsid w:val="00077408"/>
    <w:rsid w:val="00080C7D"/>
    <w:rsid w:val="0008390B"/>
    <w:rsid w:val="00090C86"/>
    <w:rsid w:val="000910A5"/>
    <w:rsid w:val="000918CD"/>
    <w:rsid w:val="000945C2"/>
    <w:rsid w:val="00095E74"/>
    <w:rsid w:val="000A33D5"/>
    <w:rsid w:val="000A3DC0"/>
    <w:rsid w:val="000A52D6"/>
    <w:rsid w:val="000A66E7"/>
    <w:rsid w:val="000A681B"/>
    <w:rsid w:val="000A6E60"/>
    <w:rsid w:val="000A7E14"/>
    <w:rsid w:val="000B04F4"/>
    <w:rsid w:val="000B1C31"/>
    <w:rsid w:val="000B34F8"/>
    <w:rsid w:val="000B4E30"/>
    <w:rsid w:val="000C20A7"/>
    <w:rsid w:val="000C7C99"/>
    <w:rsid w:val="000D0FB3"/>
    <w:rsid w:val="000D38E6"/>
    <w:rsid w:val="000D6ACA"/>
    <w:rsid w:val="000E0C5D"/>
    <w:rsid w:val="000E192D"/>
    <w:rsid w:val="000E457C"/>
    <w:rsid w:val="000E530F"/>
    <w:rsid w:val="000F035F"/>
    <w:rsid w:val="000F0513"/>
    <w:rsid w:val="000F0C6A"/>
    <w:rsid w:val="000F2935"/>
    <w:rsid w:val="000F550B"/>
    <w:rsid w:val="000F6859"/>
    <w:rsid w:val="00104525"/>
    <w:rsid w:val="00104CA2"/>
    <w:rsid w:val="00106919"/>
    <w:rsid w:val="00106F0F"/>
    <w:rsid w:val="00107C40"/>
    <w:rsid w:val="00114A47"/>
    <w:rsid w:val="00116439"/>
    <w:rsid w:val="00116962"/>
    <w:rsid w:val="00116FCC"/>
    <w:rsid w:val="00125062"/>
    <w:rsid w:val="00125B82"/>
    <w:rsid w:val="00133F18"/>
    <w:rsid w:val="00134525"/>
    <w:rsid w:val="00135FD4"/>
    <w:rsid w:val="001417EF"/>
    <w:rsid w:val="00141CB5"/>
    <w:rsid w:val="0014472A"/>
    <w:rsid w:val="001535F0"/>
    <w:rsid w:val="001548DF"/>
    <w:rsid w:val="001553A1"/>
    <w:rsid w:val="00156847"/>
    <w:rsid w:val="00157E1B"/>
    <w:rsid w:val="001600E9"/>
    <w:rsid w:val="0016684B"/>
    <w:rsid w:val="00167477"/>
    <w:rsid w:val="001732B3"/>
    <w:rsid w:val="0017528B"/>
    <w:rsid w:val="0018079E"/>
    <w:rsid w:val="00181777"/>
    <w:rsid w:val="001837C5"/>
    <w:rsid w:val="00193AF2"/>
    <w:rsid w:val="00194D4C"/>
    <w:rsid w:val="00197C65"/>
    <w:rsid w:val="001A28EF"/>
    <w:rsid w:val="001B0C0A"/>
    <w:rsid w:val="001B7A49"/>
    <w:rsid w:val="001C34F5"/>
    <w:rsid w:val="001C7533"/>
    <w:rsid w:val="001D082B"/>
    <w:rsid w:val="001D2F9F"/>
    <w:rsid w:val="001D3218"/>
    <w:rsid w:val="001D4811"/>
    <w:rsid w:val="001D62D8"/>
    <w:rsid w:val="001D69B6"/>
    <w:rsid w:val="001E1F3D"/>
    <w:rsid w:val="001E229C"/>
    <w:rsid w:val="001E2380"/>
    <w:rsid w:val="001F2279"/>
    <w:rsid w:val="0020612B"/>
    <w:rsid w:val="00206ED2"/>
    <w:rsid w:val="002071EA"/>
    <w:rsid w:val="002107B7"/>
    <w:rsid w:val="00216DF9"/>
    <w:rsid w:val="002238C2"/>
    <w:rsid w:val="00223B99"/>
    <w:rsid w:val="00224746"/>
    <w:rsid w:val="00224F04"/>
    <w:rsid w:val="002253B3"/>
    <w:rsid w:val="00227B4C"/>
    <w:rsid w:val="00231585"/>
    <w:rsid w:val="002349EE"/>
    <w:rsid w:val="00242992"/>
    <w:rsid w:val="002442CF"/>
    <w:rsid w:val="002455CA"/>
    <w:rsid w:val="00254212"/>
    <w:rsid w:val="00255234"/>
    <w:rsid w:val="00261316"/>
    <w:rsid w:val="00265542"/>
    <w:rsid w:val="00265BA1"/>
    <w:rsid w:val="00265D6A"/>
    <w:rsid w:val="00271CE3"/>
    <w:rsid w:val="0027216A"/>
    <w:rsid w:val="00272F00"/>
    <w:rsid w:val="00273B27"/>
    <w:rsid w:val="00274051"/>
    <w:rsid w:val="00274924"/>
    <w:rsid w:val="00274EB8"/>
    <w:rsid w:val="00276553"/>
    <w:rsid w:val="00282E63"/>
    <w:rsid w:val="00286AF9"/>
    <w:rsid w:val="0029035F"/>
    <w:rsid w:val="0029176F"/>
    <w:rsid w:val="00291C40"/>
    <w:rsid w:val="0029298A"/>
    <w:rsid w:val="002968C8"/>
    <w:rsid w:val="002A0A25"/>
    <w:rsid w:val="002A7661"/>
    <w:rsid w:val="002B2357"/>
    <w:rsid w:val="002B435D"/>
    <w:rsid w:val="002B4ECE"/>
    <w:rsid w:val="002C0A3D"/>
    <w:rsid w:val="002C2A1C"/>
    <w:rsid w:val="002C35BA"/>
    <w:rsid w:val="002C466D"/>
    <w:rsid w:val="002D16C5"/>
    <w:rsid w:val="002D327B"/>
    <w:rsid w:val="002E3401"/>
    <w:rsid w:val="002E4ED5"/>
    <w:rsid w:val="002F61B4"/>
    <w:rsid w:val="002F6D8D"/>
    <w:rsid w:val="002F7AC1"/>
    <w:rsid w:val="0030292B"/>
    <w:rsid w:val="00305E82"/>
    <w:rsid w:val="003121FA"/>
    <w:rsid w:val="00312EC2"/>
    <w:rsid w:val="003152AD"/>
    <w:rsid w:val="00315A4F"/>
    <w:rsid w:val="003169EE"/>
    <w:rsid w:val="0032384A"/>
    <w:rsid w:val="00327415"/>
    <w:rsid w:val="00327BCA"/>
    <w:rsid w:val="00333CA0"/>
    <w:rsid w:val="00333F8C"/>
    <w:rsid w:val="00336DEC"/>
    <w:rsid w:val="003425F0"/>
    <w:rsid w:val="003437F8"/>
    <w:rsid w:val="00347F02"/>
    <w:rsid w:val="00351C0D"/>
    <w:rsid w:val="00351C29"/>
    <w:rsid w:val="00355479"/>
    <w:rsid w:val="0036186D"/>
    <w:rsid w:val="003639C9"/>
    <w:rsid w:val="00363CF9"/>
    <w:rsid w:val="00364E0A"/>
    <w:rsid w:val="00370FB0"/>
    <w:rsid w:val="003732B1"/>
    <w:rsid w:val="003762D7"/>
    <w:rsid w:val="00377256"/>
    <w:rsid w:val="00377788"/>
    <w:rsid w:val="00380D28"/>
    <w:rsid w:val="0038556A"/>
    <w:rsid w:val="00386F85"/>
    <w:rsid w:val="00392CE0"/>
    <w:rsid w:val="00396372"/>
    <w:rsid w:val="00397109"/>
    <w:rsid w:val="003A1347"/>
    <w:rsid w:val="003A3D66"/>
    <w:rsid w:val="003A5544"/>
    <w:rsid w:val="003A6336"/>
    <w:rsid w:val="003A7004"/>
    <w:rsid w:val="003B37B3"/>
    <w:rsid w:val="003B4B26"/>
    <w:rsid w:val="003B5963"/>
    <w:rsid w:val="003B713F"/>
    <w:rsid w:val="003C19A0"/>
    <w:rsid w:val="003C31D2"/>
    <w:rsid w:val="003C3A62"/>
    <w:rsid w:val="003C7684"/>
    <w:rsid w:val="003D115C"/>
    <w:rsid w:val="003D3DD9"/>
    <w:rsid w:val="003D52E0"/>
    <w:rsid w:val="003D548B"/>
    <w:rsid w:val="003F219E"/>
    <w:rsid w:val="003F5735"/>
    <w:rsid w:val="003F7494"/>
    <w:rsid w:val="003F7558"/>
    <w:rsid w:val="00402643"/>
    <w:rsid w:val="0040311A"/>
    <w:rsid w:val="0040406D"/>
    <w:rsid w:val="00404BAD"/>
    <w:rsid w:val="00406796"/>
    <w:rsid w:val="00411E95"/>
    <w:rsid w:val="004145E9"/>
    <w:rsid w:val="004145EE"/>
    <w:rsid w:val="00420145"/>
    <w:rsid w:val="004209ED"/>
    <w:rsid w:val="00421A21"/>
    <w:rsid w:val="00421F57"/>
    <w:rsid w:val="004220E3"/>
    <w:rsid w:val="00431DFD"/>
    <w:rsid w:val="00431F72"/>
    <w:rsid w:val="00433F3C"/>
    <w:rsid w:val="004413D9"/>
    <w:rsid w:val="0044152B"/>
    <w:rsid w:val="0044168B"/>
    <w:rsid w:val="00442B1F"/>
    <w:rsid w:val="00442F0B"/>
    <w:rsid w:val="004469BE"/>
    <w:rsid w:val="0045260F"/>
    <w:rsid w:val="00453601"/>
    <w:rsid w:val="00455A85"/>
    <w:rsid w:val="00461A90"/>
    <w:rsid w:val="004646E3"/>
    <w:rsid w:val="0046484D"/>
    <w:rsid w:val="00466291"/>
    <w:rsid w:val="00470659"/>
    <w:rsid w:val="00473AD7"/>
    <w:rsid w:val="004749C0"/>
    <w:rsid w:val="00482919"/>
    <w:rsid w:val="00485904"/>
    <w:rsid w:val="00487CB9"/>
    <w:rsid w:val="0049502A"/>
    <w:rsid w:val="004961E8"/>
    <w:rsid w:val="004A0279"/>
    <w:rsid w:val="004A070F"/>
    <w:rsid w:val="004A19DF"/>
    <w:rsid w:val="004A315C"/>
    <w:rsid w:val="004A4424"/>
    <w:rsid w:val="004A6B13"/>
    <w:rsid w:val="004A6B7C"/>
    <w:rsid w:val="004A6DEB"/>
    <w:rsid w:val="004B152C"/>
    <w:rsid w:val="004B5C0B"/>
    <w:rsid w:val="004B7623"/>
    <w:rsid w:val="004C1FC8"/>
    <w:rsid w:val="004C4E17"/>
    <w:rsid w:val="004C5200"/>
    <w:rsid w:val="004C5885"/>
    <w:rsid w:val="004C58B9"/>
    <w:rsid w:val="004D3411"/>
    <w:rsid w:val="004D7926"/>
    <w:rsid w:val="004D7E14"/>
    <w:rsid w:val="004E0C94"/>
    <w:rsid w:val="004E192D"/>
    <w:rsid w:val="004E21D2"/>
    <w:rsid w:val="004E3BBA"/>
    <w:rsid w:val="004E4896"/>
    <w:rsid w:val="004E4EE2"/>
    <w:rsid w:val="004E6F1B"/>
    <w:rsid w:val="004E7765"/>
    <w:rsid w:val="004F2CEE"/>
    <w:rsid w:val="004F6AB4"/>
    <w:rsid w:val="004F790B"/>
    <w:rsid w:val="005037DB"/>
    <w:rsid w:val="005104FE"/>
    <w:rsid w:val="005119C0"/>
    <w:rsid w:val="005127CA"/>
    <w:rsid w:val="00515488"/>
    <w:rsid w:val="005173E0"/>
    <w:rsid w:val="00520864"/>
    <w:rsid w:val="0052175C"/>
    <w:rsid w:val="005259D3"/>
    <w:rsid w:val="0052603E"/>
    <w:rsid w:val="0053431C"/>
    <w:rsid w:val="00542233"/>
    <w:rsid w:val="00550C18"/>
    <w:rsid w:val="00554994"/>
    <w:rsid w:val="00556D54"/>
    <w:rsid w:val="00563061"/>
    <w:rsid w:val="00566EB1"/>
    <w:rsid w:val="00571C28"/>
    <w:rsid w:val="005742D4"/>
    <w:rsid w:val="00576107"/>
    <w:rsid w:val="0058285C"/>
    <w:rsid w:val="0058428F"/>
    <w:rsid w:val="00585668"/>
    <w:rsid w:val="00586742"/>
    <w:rsid w:val="00587BA6"/>
    <w:rsid w:val="00590ADE"/>
    <w:rsid w:val="0059220C"/>
    <w:rsid w:val="005929F5"/>
    <w:rsid w:val="0059302C"/>
    <w:rsid w:val="00595984"/>
    <w:rsid w:val="00596E56"/>
    <w:rsid w:val="00597878"/>
    <w:rsid w:val="00597FF3"/>
    <w:rsid w:val="005A1857"/>
    <w:rsid w:val="005A305E"/>
    <w:rsid w:val="005A423E"/>
    <w:rsid w:val="005A71A8"/>
    <w:rsid w:val="005B134C"/>
    <w:rsid w:val="005B395F"/>
    <w:rsid w:val="005B46BA"/>
    <w:rsid w:val="005B7C7E"/>
    <w:rsid w:val="005C0650"/>
    <w:rsid w:val="005C6940"/>
    <w:rsid w:val="005D14A6"/>
    <w:rsid w:val="005D1DE9"/>
    <w:rsid w:val="005D3414"/>
    <w:rsid w:val="005D5A60"/>
    <w:rsid w:val="005E0A34"/>
    <w:rsid w:val="005E0CFF"/>
    <w:rsid w:val="005E49A6"/>
    <w:rsid w:val="005F02F4"/>
    <w:rsid w:val="005F0A82"/>
    <w:rsid w:val="005F108D"/>
    <w:rsid w:val="005F2B52"/>
    <w:rsid w:val="005F4362"/>
    <w:rsid w:val="005F5240"/>
    <w:rsid w:val="005F7DDA"/>
    <w:rsid w:val="006000EC"/>
    <w:rsid w:val="00605C1E"/>
    <w:rsid w:val="00611392"/>
    <w:rsid w:val="0061309B"/>
    <w:rsid w:val="006179B0"/>
    <w:rsid w:val="00617D84"/>
    <w:rsid w:val="00620632"/>
    <w:rsid w:val="0062365D"/>
    <w:rsid w:val="006277B3"/>
    <w:rsid w:val="00631112"/>
    <w:rsid w:val="0063399A"/>
    <w:rsid w:val="0063619C"/>
    <w:rsid w:val="00637BEA"/>
    <w:rsid w:val="00640EBC"/>
    <w:rsid w:val="006412F6"/>
    <w:rsid w:val="00645812"/>
    <w:rsid w:val="00646152"/>
    <w:rsid w:val="00647B9E"/>
    <w:rsid w:val="00647D49"/>
    <w:rsid w:val="00647D4F"/>
    <w:rsid w:val="00647F03"/>
    <w:rsid w:val="00651273"/>
    <w:rsid w:val="00651D03"/>
    <w:rsid w:val="00652EF8"/>
    <w:rsid w:val="006543D4"/>
    <w:rsid w:val="006579CD"/>
    <w:rsid w:val="006661AD"/>
    <w:rsid w:val="00670D33"/>
    <w:rsid w:val="006716B4"/>
    <w:rsid w:val="006740A7"/>
    <w:rsid w:val="00677184"/>
    <w:rsid w:val="00677FDE"/>
    <w:rsid w:val="006823B8"/>
    <w:rsid w:val="00684D23"/>
    <w:rsid w:val="00694E2D"/>
    <w:rsid w:val="006A1656"/>
    <w:rsid w:val="006A407C"/>
    <w:rsid w:val="006A7B9C"/>
    <w:rsid w:val="006B0369"/>
    <w:rsid w:val="006C067F"/>
    <w:rsid w:val="006C1070"/>
    <w:rsid w:val="006C55E8"/>
    <w:rsid w:val="006D181E"/>
    <w:rsid w:val="006D7B84"/>
    <w:rsid w:val="006F1860"/>
    <w:rsid w:val="006F41D6"/>
    <w:rsid w:val="006F4716"/>
    <w:rsid w:val="006F64BA"/>
    <w:rsid w:val="00700C4E"/>
    <w:rsid w:val="0070143B"/>
    <w:rsid w:val="0071519A"/>
    <w:rsid w:val="0071650F"/>
    <w:rsid w:val="007225CB"/>
    <w:rsid w:val="0073071C"/>
    <w:rsid w:val="00736D4B"/>
    <w:rsid w:val="007414E5"/>
    <w:rsid w:val="00741FCB"/>
    <w:rsid w:val="00742F08"/>
    <w:rsid w:val="00745B40"/>
    <w:rsid w:val="007508C5"/>
    <w:rsid w:val="00753763"/>
    <w:rsid w:val="00754DAF"/>
    <w:rsid w:val="007565D7"/>
    <w:rsid w:val="00757F6D"/>
    <w:rsid w:val="007642D8"/>
    <w:rsid w:val="00767F21"/>
    <w:rsid w:val="0077184C"/>
    <w:rsid w:val="00773BE4"/>
    <w:rsid w:val="0077681E"/>
    <w:rsid w:val="00780F3D"/>
    <w:rsid w:val="00786841"/>
    <w:rsid w:val="00787C0C"/>
    <w:rsid w:val="00791A88"/>
    <w:rsid w:val="00797CA0"/>
    <w:rsid w:val="007A0D2A"/>
    <w:rsid w:val="007A73F1"/>
    <w:rsid w:val="007B0BEE"/>
    <w:rsid w:val="007B672D"/>
    <w:rsid w:val="007C097B"/>
    <w:rsid w:val="007C1C9A"/>
    <w:rsid w:val="007C4406"/>
    <w:rsid w:val="007D4EA2"/>
    <w:rsid w:val="007D67A3"/>
    <w:rsid w:val="007D6F28"/>
    <w:rsid w:val="007E4A20"/>
    <w:rsid w:val="007F4D1F"/>
    <w:rsid w:val="007F6D91"/>
    <w:rsid w:val="007F7E86"/>
    <w:rsid w:val="0080170F"/>
    <w:rsid w:val="00806C7D"/>
    <w:rsid w:val="00806E21"/>
    <w:rsid w:val="008118D5"/>
    <w:rsid w:val="008122B5"/>
    <w:rsid w:val="00813966"/>
    <w:rsid w:val="0081567F"/>
    <w:rsid w:val="00823517"/>
    <w:rsid w:val="00825005"/>
    <w:rsid w:val="00826837"/>
    <w:rsid w:val="00830CC5"/>
    <w:rsid w:val="00836CEB"/>
    <w:rsid w:val="00840AA0"/>
    <w:rsid w:val="00844CAC"/>
    <w:rsid w:val="00846416"/>
    <w:rsid w:val="00850FC7"/>
    <w:rsid w:val="008521DF"/>
    <w:rsid w:val="008524B6"/>
    <w:rsid w:val="0085277C"/>
    <w:rsid w:val="00852E62"/>
    <w:rsid w:val="00857DF3"/>
    <w:rsid w:val="00873886"/>
    <w:rsid w:val="0087602D"/>
    <w:rsid w:val="008773DF"/>
    <w:rsid w:val="00881A35"/>
    <w:rsid w:val="00882330"/>
    <w:rsid w:val="0088277C"/>
    <w:rsid w:val="00884060"/>
    <w:rsid w:val="00884AF5"/>
    <w:rsid w:val="00885B63"/>
    <w:rsid w:val="00890E70"/>
    <w:rsid w:val="0089290B"/>
    <w:rsid w:val="00893204"/>
    <w:rsid w:val="008952A2"/>
    <w:rsid w:val="00895300"/>
    <w:rsid w:val="00896F30"/>
    <w:rsid w:val="008A4694"/>
    <w:rsid w:val="008B114F"/>
    <w:rsid w:val="008B2D0C"/>
    <w:rsid w:val="008B79A6"/>
    <w:rsid w:val="008C18BF"/>
    <w:rsid w:val="008C1C33"/>
    <w:rsid w:val="008C41AA"/>
    <w:rsid w:val="008C58E6"/>
    <w:rsid w:val="008C77B1"/>
    <w:rsid w:val="008C7FCB"/>
    <w:rsid w:val="008D067A"/>
    <w:rsid w:val="008D4F14"/>
    <w:rsid w:val="008E21AA"/>
    <w:rsid w:val="008F29EF"/>
    <w:rsid w:val="00901920"/>
    <w:rsid w:val="00901F2A"/>
    <w:rsid w:val="00902398"/>
    <w:rsid w:val="00902488"/>
    <w:rsid w:val="00907A37"/>
    <w:rsid w:val="00911A81"/>
    <w:rsid w:val="00913F58"/>
    <w:rsid w:val="00914AFA"/>
    <w:rsid w:val="00914EEA"/>
    <w:rsid w:val="00915E4F"/>
    <w:rsid w:val="009212DD"/>
    <w:rsid w:val="00934C0C"/>
    <w:rsid w:val="0093517E"/>
    <w:rsid w:val="00936978"/>
    <w:rsid w:val="009415E6"/>
    <w:rsid w:val="00943128"/>
    <w:rsid w:val="009512B8"/>
    <w:rsid w:val="00951A59"/>
    <w:rsid w:val="00951B0D"/>
    <w:rsid w:val="00951BA7"/>
    <w:rsid w:val="009541DE"/>
    <w:rsid w:val="00955D4F"/>
    <w:rsid w:val="0095679F"/>
    <w:rsid w:val="00957022"/>
    <w:rsid w:val="00960B8E"/>
    <w:rsid w:val="00967657"/>
    <w:rsid w:val="00971D27"/>
    <w:rsid w:val="009815B3"/>
    <w:rsid w:val="009855A1"/>
    <w:rsid w:val="009861AC"/>
    <w:rsid w:val="0099027B"/>
    <w:rsid w:val="00992564"/>
    <w:rsid w:val="00994994"/>
    <w:rsid w:val="00995140"/>
    <w:rsid w:val="00997EE8"/>
    <w:rsid w:val="009A2346"/>
    <w:rsid w:val="009A2E0D"/>
    <w:rsid w:val="009A36EB"/>
    <w:rsid w:val="009B0B04"/>
    <w:rsid w:val="009B22E5"/>
    <w:rsid w:val="009B2BB7"/>
    <w:rsid w:val="009B2DB6"/>
    <w:rsid w:val="009B3528"/>
    <w:rsid w:val="009B39F0"/>
    <w:rsid w:val="009B4766"/>
    <w:rsid w:val="009B47EC"/>
    <w:rsid w:val="009B563C"/>
    <w:rsid w:val="009B7E0E"/>
    <w:rsid w:val="009C3280"/>
    <w:rsid w:val="009C5A8C"/>
    <w:rsid w:val="009C5EAD"/>
    <w:rsid w:val="009D757F"/>
    <w:rsid w:val="009E2739"/>
    <w:rsid w:val="009E2C6B"/>
    <w:rsid w:val="009E5F5E"/>
    <w:rsid w:val="009E70C1"/>
    <w:rsid w:val="009F67F0"/>
    <w:rsid w:val="009F7DDA"/>
    <w:rsid w:val="00A0389C"/>
    <w:rsid w:val="00A14A1E"/>
    <w:rsid w:val="00A17231"/>
    <w:rsid w:val="00A2378C"/>
    <w:rsid w:val="00A247DF"/>
    <w:rsid w:val="00A255C0"/>
    <w:rsid w:val="00A300B4"/>
    <w:rsid w:val="00A315A1"/>
    <w:rsid w:val="00A3189D"/>
    <w:rsid w:val="00A34E4E"/>
    <w:rsid w:val="00A37FA9"/>
    <w:rsid w:val="00A56F37"/>
    <w:rsid w:val="00A57CD3"/>
    <w:rsid w:val="00A607B4"/>
    <w:rsid w:val="00A713CE"/>
    <w:rsid w:val="00A71967"/>
    <w:rsid w:val="00A72683"/>
    <w:rsid w:val="00A757B4"/>
    <w:rsid w:val="00A777EB"/>
    <w:rsid w:val="00A85E60"/>
    <w:rsid w:val="00A86424"/>
    <w:rsid w:val="00A90092"/>
    <w:rsid w:val="00A92D22"/>
    <w:rsid w:val="00A9562E"/>
    <w:rsid w:val="00A97402"/>
    <w:rsid w:val="00AA3990"/>
    <w:rsid w:val="00AA5B29"/>
    <w:rsid w:val="00AB016B"/>
    <w:rsid w:val="00AB0183"/>
    <w:rsid w:val="00AB0FFC"/>
    <w:rsid w:val="00AB3964"/>
    <w:rsid w:val="00AC25FF"/>
    <w:rsid w:val="00AC5B65"/>
    <w:rsid w:val="00AC686D"/>
    <w:rsid w:val="00AC68AB"/>
    <w:rsid w:val="00AC7C2B"/>
    <w:rsid w:val="00AD074F"/>
    <w:rsid w:val="00AD145D"/>
    <w:rsid w:val="00AD5193"/>
    <w:rsid w:val="00AD55BC"/>
    <w:rsid w:val="00AD5EBD"/>
    <w:rsid w:val="00AE206C"/>
    <w:rsid w:val="00AE37D2"/>
    <w:rsid w:val="00AE6CF2"/>
    <w:rsid w:val="00AE7DA3"/>
    <w:rsid w:val="00AF0392"/>
    <w:rsid w:val="00AF2F16"/>
    <w:rsid w:val="00AF45C2"/>
    <w:rsid w:val="00AF5314"/>
    <w:rsid w:val="00AF74F0"/>
    <w:rsid w:val="00B00E86"/>
    <w:rsid w:val="00B03EB0"/>
    <w:rsid w:val="00B057D0"/>
    <w:rsid w:val="00B1197B"/>
    <w:rsid w:val="00B14491"/>
    <w:rsid w:val="00B176F1"/>
    <w:rsid w:val="00B235F8"/>
    <w:rsid w:val="00B246D3"/>
    <w:rsid w:val="00B26327"/>
    <w:rsid w:val="00B3227C"/>
    <w:rsid w:val="00B3317E"/>
    <w:rsid w:val="00B34540"/>
    <w:rsid w:val="00B355BD"/>
    <w:rsid w:val="00B40E3E"/>
    <w:rsid w:val="00B506D0"/>
    <w:rsid w:val="00B54CCA"/>
    <w:rsid w:val="00B55B0E"/>
    <w:rsid w:val="00B55E45"/>
    <w:rsid w:val="00B57885"/>
    <w:rsid w:val="00B61793"/>
    <w:rsid w:val="00B6662B"/>
    <w:rsid w:val="00B70B23"/>
    <w:rsid w:val="00B71EC7"/>
    <w:rsid w:val="00B71FB9"/>
    <w:rsid w:val="00B72B56"/>
    <w:rsid w:val="00B77EFD"/>
    <w:rsid w:val="00B800B2"/>
    <w:rsid w:val="00B845EF"/>
    <w:rsid w:val="00B87038"/>
    <w:rsid w:val="00B87549"/>
    <w:rsid w:val="00B875E3"/>
    <w:rsid w:val="00B94F62"/>
    <w:rsid w:val="00B96AA2"/>
    <w:rsid w:val="00B971BF"/>
    <w:rsid w:val="00B97FC1"/>
    <w:rsid w:val="00BA01DB"/>
    <w:rsid w:val="00BA04CD"/>
    <w:rsid w:val="00BA241E"/>
    <w:rsid w:val="00BA47B8"/>
    <w:rsid w:val="00BA78D1"/>
    <w:rsid w:val="00BB1459"/>
    <w:rsid w:val="00BB22B8"/>
    <w:rsid w:val="00BB2611"/>
    <w:rsid w:val="00BC2B24"/>
    <w:rsid w:val="00BD323F"/>
    <w:rsid w:val="00BD705F"/>
    <w:rsid w:val="00BD71DC"/>
    <w:rsid w:val="00BE05D0"/>
    <w:rsid w:val="00BE4B8E"/>
    <w:rsid w:val="00BF09AB"/>
    <w:rsid w:val="00BF379F"/>
    <w:rsid w:val="00BF6E27"/>
    <w:rsid w:val="00C100A8"/>
    <w:rsid w:val="00C10345"/>
    <w:rsid w:val="00C1053D"/>
    <w:rsid w:val="00C2028B"/>
    <w:rsid w:val="00C216AC"/>
    <w:rsid w:val="00C2287F"/>
    <w:rsid w:val="00C2671C"/>
    <w:rsid w:val="00C33EA4"/>
    <w:rsid w:val="00C357CF"/>
    <w:rsid w:val="00C4008F"/>
    <w:rsid w:val="00C438B1"/>
    <w:rsid w:val="00C44127"/>
    <w:rsid w:val="00C4749E"/>
    <w:rsid w:val="00C5206E"/>
    <w:rsid w:val="00C54084"/>
    <w:rsid w:val="00C61D10"/>
    <w:rsid w:val="00C63205"/>
    <w:rsid w:val="00C647F9"/>
    <w:rsid w:val="00C64905"/>
    <w:rsid w:val="00C70382"/>
    <w:rsid w:val="00C71E2A"/>
    <w:rsid w:val="00C73877"/>
    <w:rsid w:val="00C7630D"/>
    <w:rsid w:val="00C77C65"/>
    <w:rsid w:val="00C81493"/>
    <w:rsid w:val="00C81EFC"/>
    <w:rsid w:val="00C83539"/>
    <w:rsid w:val="00C83E2C"/>
    <w:rsid w:val="00C86158"/>
    <w:rsid w:val="00C925B4"/>
    <w:rsid w:val="00C93637"/>
    <w:rsid w:val="00C936FC"/>
    <w:rsid w:val="00C945D2"/>
    <w:rsid w:val="00C9504E"/>
    <w:rsid w:val="00C965E5"/>
    <w:rsid w:val="00C96B3F"/>
    <w:rsid w:val="00C97C3C"/>
    <w:rsid w:val="00CA0F2D"/>
    <w:rsid w:val="00CA63DD"/>
    <w:rsid w:val="00CA7376"/>
    <w:rsid w:val="00CA775B"/>
    <w:rsid w:val="00CA7918"/>
    <w:rsid w:val="00CB3D61"/>
    <w:rsid w:val="00CC0D89"/>
    <w:rsid w:val="00CC1A31"/>
    <w:rsid w:val="00CC4063"/>
    <w:rsid w:val="00CC6288"/>
    <w:rsid w:val="00CD1D0B"/>
    <w:rsid w:val="00CD3E8E"/>
    <w:rsid w:val="00CD44E3"/>
    <w:rsid w:val="00CD6F0C"/>
    <w:rsid w:val="00CE361F"/>
    <w:rsid w:val="00CE60F1"/>
    <w:rsid w:val="00CE6CFC"/>
    <w:rsid w:val="00CE7171"/>
    <w:rsid w:val="00CF4FAB"/>
    <w:rsid w:val="00CF5C4F"/>
    <w:rsid w:val="00CF66E2"/>
    <w:rsid w:val="00CF7D16"/>
    <w:rsid w:val="00D010D3"/>
    <w:rsid w:val="00D023F1"/>
    <w:rsid w:val="00D03564"/>
    <w:rsid w:val="00D04C13"/>
    <w:rsid w:val="00D10E6D"/>
    <w:rsid w:val="00D1148D"/>
    <w:rsid w:val="00D13FB5"/>
    <w:rsid w:val="00D15910"/>
    <w:rsid w:val="00D21705"/>
    <w:rsid w:val="00D24D26"/>
    <w:rsid w:val="00D25750"/>
    <w:rsid w:val="00D278CC"/>
    <w:rsid w:val="00D30CE0"/>
    <w:rsid w:val="00D32A9A"/>
    <w:rsid w:val="00D34944"/>
    <w:rsid w:val="00D41B2F"/>
    <w:rsid w:val="00D46238"/>
    <w:rsid w:val="00D5304F"/>
    <w:rsid w:val="00D5411B"/>
    <w:rsid w:val="00D56954"/>
    <w:rsid w:val="00D62AA9"/>
    <w:rsid w:val="00D62E0B"/>
    <w:rsid w:val="00D64C19"/>
    <w:rsid w:val="00D679BE"/>
    <w:rsid w:val="00D70DA2"/>
    <w:rsid w:val="00D738AD"/>
    <w:rsid w:val="00D853CD"/>
    <w:rsid w:val="00D93446"/>
    <w:rsid w:val="00DA3990"/>
    <w:rsid w:val="00DA4B27"/>
    <w:rsid w:val="00DA51B6"/>
    <w:rsid w:val="00DA7FEF"/>
    <w:rsid w:val="00DB09F7"/>
    <w:rsid w:val="00DB1821"/>
    <w:rsid w:val="00DB2ACF"/>
    <w:rsid w:val="00DB3C83"/>
    <w:rsid w:val="00DC02FB"/>
    <w:rsid w:val="00DC40CC"/>
    <w:rsid w:val="00DC5553"/>
    <w:rsid w:val="00DC7B64"/>
    <w:rsid w:val="00DD6FB3"/>
    <w:rsid w:val="00DD7173"/>
    <w:rsid w:val="00DF0C60"/>
    <w:rsid w:val="00DF367B"/>
    <w:rsid w:val="00DF3AAE"/>
    <w:rsid w:val="00DF4F5B"/>
    <w:rsid w:val="00DF685D"/>
    <w:rsid w:val="00E0163D"/>
    <w:rsid w:val="00E01F7C"/>
    <w:rsid w:val="00E02674"/>
    <w:rsid w:val="00E031AE"/>
    <w:rsid w:val="00E04858"/>
    <w:rsid w:val="00E05254"/>
    <w:rsid w:val="00E057B1"/>
    <w:rsid w:val="00E075C7"/>
    <w:rsid w:val="00E11F82"/>
    <w:rsid w:val="00E155AF"/>
    <w:rsid w:val="00E16D64"/>
    <w:rsid w:val="00E16F03"/>
    <w:rsid w:val="00E21DC8"/>
    <w:rsid w:val="00E229AC"/>
    <w:rsid w:val="00E22C83"/>
    <w:rsid w:val="00E30244"/>
    <w:rsid w:val="00E30529"/>
    <w:rsid w:val="00E36E3C"/>
    <w:rsid w:val="00E40367"/>
    <w:rsid w:val="00E406E4"/>
    <w:rsid w:val="00E465E1"/>
    <w:rsid w:val="00E51467"/>
    <w:rsid w:val="00E51ACA"/>
    <w:rsid w:val="00E5353A"/>
    <w:rsid w:val="00E54E29"/>
    <w:rsid w:val="00E54E86"/>
    <w:rsid w:val="00E55715"/>
    <w:rsid w:val="00E60630"/>
    <w:rsid w:val="00E6078F"/>
    <w:rsid w:val="00E66F2A"/>
    <w:rsid w:val="00E67634"/>
    <w:rsid w:val="00E6769F"/>
    <w:rsid w:val="00E678A2"/>
    <w:rsid w:val="00E71BD3"/>
    <w:rsid w:val="00E720CA"/>
    <w:rsid w:val="00E72A49"/>
    <w:rsid w:val="00E73F71"/>
    <w:rsid w:val="00E81828"/>
    <w:rsid w:val="00E81E97"/>
    <w:rsid w:val="00E84E6F"/>
    <w:rsid w:val="00E878A7"/>
    <w:rsid w:val="00E87EC9"/>
    <w:rsid w:val="00E90403"/>
    <w:rsid w:val="00E910BE"/>
    <w:rsid w:val="00E966D4"/>
    <w:rsid w:val="00EA06B6"/>
    <w:rsid w:val="00EA365E"/>
    <w:rsid w:val="00EA3FF8"/>
    <w:rsid w:val="00EB16F0"/>
    <w:rsid w:val="00EB2D34"/>
    <w:rsid w:val="00EB3579"/>
    <w:rsid w:val="00EB6644"/>
    <w:rsid w:val="00EB797F"/>
    <w:rsid w:val="00EC350C"/>
    <w:rsid w:val="00EC4C05"/>
    <w:rsid w:val="00EC4C5A"/>
    <w:rsid w:val="00ED044E"/>
    <w:rsid w:val="00ED0CF7"/>
    <w:rsid w:val="00ED7135"/>
    <w:rsid w:val="00EE2349"/>
    <w:rsid w:val="00EE655E"/>
    <w:rsid w:val="00EE7207"/>
    <w:rsid w:val="00EF398B"/>
    <w:rsid w:val="00EF4275"/>
    <w:rsid w:val="00EF783B"/>
    <w:rsid w:val="00F068F9"/>
    <w:rsid w:val="00F12D99"/>
    <w:rsid w:val="00F20552"/>
    <w:rsid w:val="00F237EC"/>
    <w:rsid w:val="00F271AF"/>
    <w:rsid w:val="00F27413"/>
    <w:rsid w:val="00F31F4B"/>
    <w:rsid w:val="00F3252A"/>
    <w:rsid w:val="00F34F68"/>
    <w:rsid w:val="00F36193"/>
    <w:rsid w:val="00F400B1"/>
    <w:rsid w:val="00F4126B"/>
    <w:rsid w:val="00F42A65"/>
    <w:rsid w:val="00F43928"/>
    <w:rsid w:val="00F439F7"/>
    <w:rsid w:val="00F53F0D"/>
    <w:rsid w:val="00F65545"/>
    <w:rsid w:val="00F67582"/>
    <w:rsid w:val="00F71281"/>
    <w:rsid w:val="00F72F56"/>
    <w:rsid w:val="00F75848"/>
    <w:rsid w:val="00F75E9D"/>
    <w:rsid w:val="00F76625"/>
    <w:rsid w:val="00F776DF"/>
    <w:rsid w:val="00F8170E"/>
    <w:rsid w:val="00F81776"/>
    <w:rsid w:val="00F82948"/>
    <w:rsid w:val="00F92945"/>
    <w:rsid w:val="00F937F6"/>
    <w:rsid w:val="00F93CEF"/>
    <w:rsid w:val="00F93CF0"/>
    <w:rsid w:val="00F94167"/>
    <w:rsid w:val="00F95A13"/>
    <w:rsid w:val="00FA03E9"/>
    <w:rsid w:val="00FA13A0"/>
    <w:rsid w:val="00FA221C"/>
    <w:rsid w:val="00FA4893"/>
    <w:rsid w:val="00FB0A77"/>
    <w:rsid w:val="00FB16F1"/>
    <w:rsid w:val="00FB2AED"/>
    <w:rsid w:val="00FB6212"/>
    <w:rsid w:val="00FB7540"/>
    <w:rsid w:val="00FC1FE9"/>
    <w:rsid w:val="00FC34BA"/>
    <w:rsid w:val="00FD3124"/>
    <w:rsid w:val="00FD4FAF"/>
    <w:rsid w:val="00FD5791"/>
    <w:rsid w:val="00FE5894"/>
    <w:rsid w:val="00FE58FD"/>
    <w:rsid w:val="00FE7C2A"/>
    <w:rsid w:val="00FE7D59"/>
    <w:rsid w:val="00FF0161"/>
    <w:rsid w:val="00FF394F"/>
    <w:rsid w:val="00FF5E5B"/>
    <w:rsid w:val="00FF6C11"/>
    <w:rsid w:val="00FF7F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C8F88"/>
  <w15:chartTrackingRefBased/>
  <w15:docId w15:val="{D2FF4C6A-C286-49C6-B500-1D364E506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0C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0CC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AF531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96E5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30C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0CC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30CC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30CC5"/>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830CC5"/>
    <w:pPr>
      <w:ind w:left="720"/>
      <w:contextualSpacing/>
    </w:pPr>
  </w:style>
  <w:style w:type="character" w:customStyle="1" w:styleId="abscitationtitle">
    <w:name w:val="abs_citation_title"/>
    <w:basedOn w:val="DefaultParagraphFont"/>
    <w:rsid w:val="003762D7"/>
  </w:style>
  <w:style w:type="character" w:styleId="Hyperlink">
    <w:name w:val="Hyperlink"/>
    <w:basedOn w:val="DefaultParagraphFont"/>
    <w:uiPriority w:val="99"/>
    <w:unhideWhenUsed/>
    <w:rsid w:val="008122B5"/>
    <w:rPr>
      <w:color w:val="0563C1" w:themeColor="hyperlink"/>
      <w:u w:val="single"/>
    </w:rPr>
  </w:style>
  <w:style w:type="paragraph" w:customStyle="1" w:styleId="EndNoteBibliographyTitle">
    <w:name w:val="EndNote Bibliography Title"/>
    <w:basedOn w:val="Normal"/>
    <w:link w:val="EndNoteBibliographyTitleChar"/>
    <w:rsid w:val="00554994"/>
    <w:pPr>
      <w:spacing w:after="0"/>
      <w:jc w:val="center"/>
    </w:pPr>
    <w:rPr>
      <w:rFonts w:ascii="Calibri" w:hAnsi="Calibri" w:cs="Calibri"/>
      <w:noProof/>
      <w:lang w:val="en-US"/>
    </w:rPr>
  </w:style>
  <w:style w:type="character" w:customStyle="1" w:styleId="EndNoteBibliographyTitleChar">
    <w:name w:val="EndNote Bibliography Title Char"/>
    <w:basedOn w:val="TitleChar"/>
    <w:link w:val="EndNoteBibliographyTitle"/>
    <w:rsid w:val="00554994"/>
    <w:rPr>
      <w:rFonts w:ascii="Calibri" w:eastAsiaTheme="majorEastAsia" w:hAnsi="Calibri" w:cs="Calibri"/>
      <w:noProof/>
      <w:spacing w:val="-10"/>
      <w:kern w:val="28"/>
      <w:sz w:val="56"/>
      <w:szCs w:val="56"/>
      <w:lang w:val="en-US"/>
    </w:rPr>
  </w:style>
  <w:style w:type="paragraph" w:customStyle="1" w:styleId="EndNoteBibliography">
    <w:name w:val="EndNote Bibliography"/>
    <w:basedOn w:val="Normal"/>
    <w:link w:val="EndNoteBibliographyChar"/>
    <w:rsid w:val="00554994"/>
    <w:pPr>
      <w:spacing w:line="240" w:lineRule="auto"/>
    </w:pPr>
    <w:rPr>
      <w:rFonts w:ascii="Calibri" w:hAnsi="Calibri" w:cs="Calibri"/>
      <w:noProof/>
      <w:lang w:val="en-US"/>
    </w:rPr>
  </w:style>
  <w:style w:type="character" w:customStyle="1" w:styleId="EndNoteBibliographyChar">
    <w:name w:val="EndNote Bibliography Char"/>
    <w:basedOn w:val="TitleChar"/>
    <w:link w:val="EndNoteBibliography"/>
    <w:rsid w:val="00554994"/>
    <w:rPr>
      <w:rFonts w:ascii="Calibri" w:eastAsiaTheme="majorEastAsia" w:hAnsi="Calibri" w:cs="Calibri"/>
      <w:noProof/>
      <w:spacing w:val="-10"/>
      <w:kern w:val="28"/>
      <w:sz w:val="56"/>
      <w:szCs w:val="56"/>
      <w:lang w:val="en-US"/>
    </w:rPr>
  </w:style>
  <w:style w:type="character" w:customStyle="1" w:styleId="apple-converted-space">
    <w:name w:val="apple-converted-space"/>
    <w:basedOn w:val="DefaultParagraphFont"/>
    <w:rsid w:val="00B61793"/>
  </w:style>
  <w:style w:type="paragraph" w:styleId="NoSpacing">
    <w:name w:val="No Spacing"/>
    <w:uiPriority w:val="1"/>
    <w:qFormat/>
    <w:rsid w:val="00E678A2"/>
    <w:pPr>
      <w:spacing w:after="0" w:line="240" w:lineRule="auto"/>
    </w:pPr>
  </w:style>
  <w:style w:type="paragraph" w:styleId="Header">
    <w:name w:val="header"/>
    <w:basedOn w:val="Normal"/>
    <w:link w:val="HeaderChar"/>
    <w:uiPriority w:val="99"/>
    <w:unhideWhenUsed/>
    <w:rsid w:val="001732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32B3"/>
  </w:style>
  <w:style w:type="paragraph" w:styleId="Footer">
    <w:name w:val="footer"/>
    <w:basedOn w:val="Normal"/>
    <w:link w:val="FooterChar"/>
    <w:uiPriority w:val="99"/>
    <w:unhideWhenUsed/>
    <w:rsid w:val="001732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32B3"/>
  </w:style>
  <w:style w:type="character" w:styleId="CommentReference">
    <w:name w:val="annotation reference"/>
    <w:basedOn w:val="DefaultParagraphFont"/>
    <w:uiPriority w:val="99"/>
    <w:semiHidden/>
    <w:unhideWhenUsed/>
    <w:rsid w:val="001732B3"/>
    <w:rPr>
      <w:sz w:val="16"/>
      <w:szCs w:val="16"/>
    </w:rPr>
  </w:style>
  <w:style w:type="paragraph" w:styleId="CommentText">
    <w:name w:val="annotation text"/>
    <w:basedOn w:val="Normal"/>
    <w:link w:val="CommentTextChar"/>
    <w:uiPriority w:val="99"/>
    <w:semiHidden/>
    <w:unhideWhenUsed/>
    <w:rsid w:val="001732B3"/>
    <w:pPr>
      <w:spacing w:line="240" w:lineRule="auto"/>
    </w:pPr>
    <w:rPr>
      <w:sz w:val="20"/>
      <w:szCs w:val="20"/>
    </w:rPr>
  </w:style>
  <w:style w:type="character" w:customStyle="1" w:styleId="CommentTextChar">
    <w:name w:val="Comment Text Char"/>
    <w:basedOn w:val="DefaultParagraphFont"/>
    <w:link w:val="CommentText"/>
    <w:uiPriority w:val="99"/>
    <w:semiHidden/>
    <w:rsid w:val="001732B3"/>
    <w:rPr>
      <w:sz w:val="20"/>
      <w:szCs w:val="20"/>
    </w:rPr>
  </w:style>
  <w:style w:type="paragraph" w:styleId="CommentSubject">
    <w:name w:val="annotation subject"/>
    <w:basedOn w:val="CommentText"/>
    <w:next w:val="CommentText"/>
    <w:link w:val="CommentSubjectChar"/>
    <w:uiPriority w:val="99"/>
    <w:semiHidden/>
    <w:unhideWhenUsed/>
    <w:rsid w:val="001732B3"/>
    <w:rPr>
      <w:b/>
      <w:bCs/>
    </w:rPr>
  </w:style>
  <w:style w:type="character" w:customStyle="1" w:styleId="CommentSubjectChar">
    <w:name w:val="Comment Subject Char"/>
    <w:basedOn w:val="CommentTextChar"/>
    <w:link w:val="CommentSubject"/>
    <w:uiPriority w:val="99"/>
    <w:semiHidden/>
    <w:rsid w:val="001732B3"/>
    <w:rPr>
      <w:b/>
      <w:bCs/>
      <w:sz w:val="20"/>
      <w:szCs w:val="20"/>
    </w:rPr>
  </w:style>
  <w:style w:type="paragraph" w:styleId="BalloonText">
    <w:name w:val="Balloon Text"/>
    <w:basedOn w:val="Normal"/>
    <w:link w:val="BalloonTextChar"/>
    <w:uiPriority w:val="99"/>
    <w:semiHidden/>
    <w:unhideWhenUsed/>
    <w:rsid w:val="001732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2B3"/>
    <w:rPr>
      <w:rFonts w:ascii="Segoe UI" w:hAnsi="Segoe UI" w:cs="Segoe UI"/>
      <w:sz w:val="18"/>
      <w:szCs w:val="18"/>
    </w:rPr>
  </w:style>
  <w:style w:type="paragraph" w:styleId="Revision">
    <w:name w:val="Revision"/>
    <w:hidden/>
    <w:uiPriority w:val="99"/>
    <w:semiHidden/>
    <w:rsid w:val="00BE4B8E"/>
    <w:pPr>
      <w:spacing w:after="0" w:line="240" w:lineRule="auto"/>
    </w:pPr>
  </w:style>
  <w:style w:type="character" w:styleId="Emphasis">
    <w:name w:val="Emphasis"/>
    <w:basedOn w:val="DefaultParagraphFont"/>
    <w:uiPriority w:val="20"/>
    <w:qFormat/>
    <w:rsid w:val="002F7AC1"/>
    <w:rPr>
      <w:i/>
      <w:iCs/>
    </w:rPr>
  </w:style>
  <w:style w:type="table" w:styleId="TableGrid">
    <w:name w:val="Table Grid"/>
    <w:basedOn w:val="TableNormal"/>
    <w:uiPriority w:val="39"/>
    <w:rsid w:val="00F068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73BE4"/>
    <w:rPr>
      <w:b/>
      <w:bCs/>
    </w:rPr>
  </w:style>
  <w:style w:type="paragraph" w:styleId="NormalWeb">
    <w:name w:val="Normal (Web)"/>
    <w:basedOn w:val="Normal"/>
    <w:uiPriority w:val="99"/>
    <w:semiHidden/>
    <w:unhideWhenUsed/>
    <w:rsid w:val="00AC686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5Char">
    <w:name w:val="Heading 5 Char"/>
    <w:basedOn w:val="DefaultParagraphFont"/>
    <w:link w:val="Heading5"/>
    <w:uiPriority w:val="9"/>
    <w:rsid w:val="00596E56"/>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semiHidden/>
    <w:rsid w:val="00AF5314"/>
    <w:rPr>
      <w:rFonts w:asciiTheme="majorHAnsi" w:eastAsiaTheme="majorEastAsia" w:hAnsiTheme="majorHAnsi" w:cstheme="majorBidi"/>
      <w:i/>
      <w:iCs/>
      <w:color w:val="2E74B5" w:themeColor="accent1" w:themeShade="BF"/>
    </w:rPr>
  </w:style>
  <w:style w:type="table" w:styleId="PlainTable3">
    <w:name w:val="Plain Table 3"/>
    <w:basedOn w:val="TableNormal"/>
    <w:uiPriority w:val="43"/>
    <w:rsid w:val="006579C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6579CD"/>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6579CD"/>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6579CD"/>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6579CD"/>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3">
    <w:name w:val="Grid Table 4 Accent 3"/>
    <w:basedOn w:val="TableNormal"/>
    <w:uiPriority w:val="49"/>
    <w:rsid w:val="006579CD"/>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4E21D2"/>
  </w:style>
  <w:style w:type="character" w:styleId="FollowedHyperlink">
    <w:name w:val="FollowedHyperlink"/>
    <w:basedOn w:val="DefaultParagraphFont"/>
    <w:uiPriority w:val="99"/>
    <w:semiHidden/>
    <w:unhideWhenUsed/>
    <w:rsid w:val="00E81E97"/>
    <w:rPr>
      <w:color w:val="954F72" w:themeColor="followedHyperlink"/>
      <w:u w:val="single"/>
    </w:rPr>
  </w:style>
  <w:style w:type="paragraph" w:customStyle="1" w:styleId="title1">
    <w:name w:val="title1"/>
    <w:basedOn w:val="Normal"/>
    <w:rsid w:val="00E67634"/>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E67634"/>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E67634"/>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E67634"/>
  </w:style>
  <w:style w:type="table" w:styleId="ListTable2">
    <w:name w:val="List Table 2"/>
    <w:basedOn w:val="TableNormal"/>
    <w:uiPriority w:val="47"/>
    <w:rsid w:val="00216DF9"/>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216DF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Web3">
    <w:name w:val="Table Web 3"/>
    <w:basedOn w:val="TableNormal"/>
    <w:uiPriority w:val="99"/>
    <w:rsid w:val="00216DF9"/>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UnresolvedMention1">
    <w:name w:val="Unresolved Mention1"/>
    <w:basedOn w:val="DefaultParagraphFont"/>
    <w:uiPriority w:val="99"/>
    <w:semiHidden/>
    <w:unhideWhenUsed/>
    <w:rsid w:val="005127CA"/>
    <w:rPr>
      <w:color w:val="605E5C"/>
      <w:shd w:val="clear" w:color="auto" w:fill="E1DFDD"/>
    </w:rPr>
  </w:style>
  <w:style w:type="character" w:customStyle="1" w:styleId="UnresolvedMention">
    <w:name w:val="Unresolved Mention"/>
    <w:basedOn w:val="DefaultParagraphFont"/>
    <w:uiPriority w:val="99"/>
    <w:semiHidden/>
    <w:unhideWhenUsed/>
    <w:rsid w:val="008823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662918">
      <w:bodyDiv w:val="1"/>
      <w:marLeft w:val="0"/>
      <w:marRight w:val="0"/>
      <w:marTop w:val="0"/>
      <w:marBottom w:val="0"/>
      <w:divBdr>
        <w:top w:val="none" w:sz="0" w:space="0" w:color="auto"/>
        <w:left w:val="none" w:sz="0" w:space="0" w:color="auto"/>
        <w:bottom w:val="none" w:sz="0" w:space="0" w:color="auto"/>
        <w:right w:val="none" w:sz="0" w:space="0" w:color="auto"/>
      </w:divBdr>
    </w:div>
    <w:div w:id="272709978">
      <w:bodyDiv w:val="1"/>
      <w:marLeft w:val="0"/>
      <w:marRight w:val="0"/>
      <w:marTop w:val="0"/>
      <w:marBottom w:val="0"/>
      <w:divBdr>
        <w:top w:val="none" w:sz="0" w:space="0" w:color="auto"/>
        <w:left w:val="none" w:sz="0" w:space="0" w:color="auto"/>
        <w:bottom w:val="none" w:sz="0" w:space="0" w:color="auto"/>
        <w:right w:val="none" w:sz="0" w:space="0" w:color="auto"/>
      </w:divBdr>
      <w:divsChild>
        <w:div w:id="1630433115">
          <w:marLeft w:val="300"/>
          <w:marRight w:val="0"/>
          <w:marTop w:val="0"/>
          <w:marBottom w:val="0"/>
          <w:divBdr>
            <w:top w:val="none" w:sz="0" w:space="0" w:color="auto"/>
            <w:left w:val="none" w:sz="0" w:space="0" w:color="auto"/>
            <w:bottom w:val="none" w:sz="0" w:space="0" w:color="auto"/>
            <w:right w:val="none" w:sz="0" w:space="0" w:color="auto"/>
          </w:divBdr>
        </w:div>
      </w:divsChild>
    </w:div>
    <w:div w:id="400060814">
      <w:bodyDiv w:val="1"/>
      <w:marLeft w:val="0"/>
      <w:marRight w:val="0"/>
      <w:marTop w:val="0"/>
      <w:marBottom w:val="0"/>
      <w:divBdr>
        <w:top w:val="none" w:sz="0" w:space="0" w:color="auto"/>
        <w:left w:val="none" w:sz="0" w:space="0" w:color="auto"/>
        <w:bottom w:val="none" w:sz="0" w:space="0" w:color="auto"/>
        <w:right w:val="none" w:sz="0" w:space="0" w:color="auto"/>
      </w:divBdr>
    </w:div>
    <w:div w:id="985625530">
      <w:bodyDiv w:val="1"/>
      <w:marLeft w:val="0"/>
      <w:marRight w:val="0"/>
      <w:marTop w:val="0"/>
      <w:marBottom w:val="0"/>
      <w:divBdr>
        <w:top w:val="none" w:sz="0" w:space="0" w:color="auto"/>
        <w:left w:val="none" w:sz="0" w:space="0" w:color="auto"/>
        <w:bottom w:val="none" w:sz="0" w:space="0" w:color="auto"/>
        <w:right w:val="none" w:sz="0" w:space="0" w:color="auto"/>
      </w:divBdr>
    </w:div>
    <w:div w:id="1042099780">
      <w:bodyDiv w:val="1"/>
      <w:marLeft w:val="0"/>
      <w:marRight w:val="0"/>
      <w:marTop w:val="0"/>
      <w:marBottom w:val="0"/>
      <w:divBdr>
        <w:top w:val="none" w:sz="0" w:space="0" w:color="auto"/>
        <w:left w:val="none" w:sz="0" w:space="0" w:color="auto"/>
        <w:bottom w:val="none" w:sz="0" w:space="0" w:color="auto"/>
        <w:right w:val="none" w:sz="0" w:space="0" w:color="auto"/>
      </w:divBdr>
    </w:div>
    <w:div w:id="1149245892">
      <w:bodyDiv w:val="1"/>
      <w:marLeft w:val="0"/>
      <w:marRight w:val="0"/>
      <w:marTop w:val="0"/>
      <w:marBottom w:val="0"/>
      <w:divBdr>
        <w:top w:val="none" w:sz="0" w:space="0" w:color="auto"/>
        <w:left w:val="none" w:sz="0" w:space="0" w:color="auto"/>
        <w:bottom w:val="none" w:sz="0" w:space="0" w:color="auto"/>
        <w:right w:val="none" w:sz="0" w:space="0" w:color="auto"/>
      </w:divBdr>
    </w:div>
    <w:div w:id="206991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www.piduk.org" TargetMode="External"/><Relationship Id="rId12" Type="http://schemas.openxmlformats.org/officeDocument/2006/relationships/hyperlink" Target="www.genenews.com" TargetMode="External"/><Relationship Id="rId13" Type="http://schemas.openxmlformats.org/officeDocument/2006/relationships/hyperlink" Target="https://www.genengnews.com/insights/the-100000-genomes-club/" TargetMode="Externa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Baralle@soton.ac.uk" TargetMode="Externa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DBA97-F58A-C048-8C81-C652120DD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22857</Words>
  <Characters>130289</Characters>
  <Application>Microsoft Macintosh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52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Male</dc:creator>
  <cp:keywords/>
  <dc:description/>
  <cp:lastModifiedBy>Baralle D.</cp:lastModifiedBy>
  <cp:revision>5</cp:revision>
  <dcterms:created xsi:type="dcterms:W3CDTF">2019-10-09T10:00:00Z</dcterms:created>
  <dcterms:modified xsi:type="dcterms:W3CDTF">2019-10-11T11:41:00Z</dcterms:modified>
</cp:coreProperties>
</file>